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47F175" w14:textId="77777777" w:rsidR="00533AD8" w:rsidRPr="003013C2" w:rsidRDefault="00DA1291" w:rsidP="00DA0AF7">
      <w:pPr>
        <w:pStyle w:val="Heading1"/>
        <w:rPr>
          <w:smallCaps/>
          <w:sz w:val="32"/>
        </w:rPr>
      </w:pPr>
      <w:bookmarkStart w:id="0" w:name="OLE_LINK1"/>
      <w:r w:rsidRPr="003013C2">
        <w:rPr>
          <w:smallCaps/>
          <w:sz w:val="32"/>
        </w:rPr>
        <w:t xml:space="preserve">Anatomical and microstructural determinants of hippocampal </w:t>
      </w:r>
      <w:r w:rsidR="00533AD8" w:rsidRPr="003013C2">
        <w:rPr>
          <w:smallCaps/>
          <w:sz w:val="32"/>
        </w:rPr>
        <w:t xml:space="preserve">subfield </w:t>
      </w:r>
      <w:r w:rsidR="004E1A07" w:rsidRPr="003013C2">
        <w:rPr>
          <w:smallCaps/>
          <w:sz w:val="32"/>
        </w:rPr>
        <w:t xml:space="preserve">functional </w:t>
      </w:r>
      <w:r w:rsidRPr="003013C2">
        <w:rPr>
          <w:smallCaps/>
          <w:sz w:val="32"/>
        </w:rPr>
        <w:t xml:space="preserve">connectome embedding </w:t>
      </w:r>
    </w:p>
    <w:bookmarkEnd w:id="0"/>
    <w:p w14:paraId="7406DCFC" w14:textId="77777777" w:rsidR="00533AD8" w:rsidRPr="003013C2" w:rsidRDefault="00AD0630" w:rsidP="00DA0AF7">
      <w:pPr>
        <w:rPr>
          <w:color w:val="000000" w:themeColor="text1"/>
          <w:sz w:val="20"/>
          <w:szCs w:val="20"/>
        </w:rPr>
      </w:pPr>
      <w:r w:rsidRPr="003013C2">
        <w:rPr>
          <w:color w:val="000000" w:themeColor="text1"/>
          <w:sz w:val="20"/>
          <w:szCs w:val="20"/>
        </w:rPr>
        <w:t xml:space="preserve">Reinder </w:t>
      </w:r>
      <w:r w:rsidR="00533AD8" w:rsidRPr="003013C2">
        <w:rPr>
          <w:color w:val="000000" w:themeColor="text1"/>
          <w:sz w:val="20"/>
          <w:szCs w:val="20"/>
        </w:rPr>
        <w:t>Vos de Wael</w:t>
      </w:r>
      <w:r w:rsidR="00533AD8" w:rsidRPr="003013C2">
        <w:rPr>
          <w:color w:val="000000" w:themeColor="text1"/>
          <w:sz w:val="20"/>
          <w:szCs w:val="20"/>
          <w:vertAlign w:val="superscript"/>
        </w:rPr>
        <w:t>1</w:t>
      </w:r>
      <w:r w:rsidR="00533AD8" w:rsidRPr="003013C2">
        <w:rPr>
          <w:color w:val="000000" w:themeColor="text1"/>
          <w:sz w:val="20"/>
          <w:szCs w:val="20"/>
        </w:rPr>
        <w:t xml:space="preserve">, </w:t>
      </w:r>
      <w:r w:rsidRPr="003013C2">
        <w:rPr>
          <w:color w:val="000000" w:themeColor="text1"/>
          <w:sz w:val="20"/>
          <w:szCs w:val="20"/>
        </w:rPr>
        <w:t xml:space="preserve">Sara </w:t>
      </w:r>
      <w:r w:rsidR="00533AD8" w:rsidRPr="003013C2">
        <w:rPr>
          <w:color w:val="000000" w:themeColor="text1"/>
          <w:sz w:val="20"/>
          <w:szCs w:val="20"/>
        </w:rPr>
        <w:t>Larivi</w:t>
      </w:r>
      <w:r w:rsidR="00504B48" w:rsidRPr="003013C2">
        <w:rPr>
          <w:color w:val="000000" w:themeColor="text1"/>
          <w:sz w:val="20"/>
          <w:szCs w:val="20"/>
        </w:rPr>
        <w:t>è</w:t>
      </w:r>
      <w:r w:rsidR="00533AD8" w:rsidRPr="003013C2">
        <w:rPr>
          <w:color w:val="000000" w:themeColor="text1"/>
          <w:sz w:val="20"/>
          <w:szCs w:val="20"/>
        </w:rPr>
        <w:t>re</w:t>
      </w:r>
      <w:r w:rsidR="00533AD8" w:rsidRPr="003013C2">
        <w:rPr>
          <w:color w:val="000000" w:themeColor="text1"/>
          <w:sz w:val="20"/>
          <w:szCs w:val="20"/>
          <w:vertAlign w:val="superscript"/>
        </w:rPr>
        <w:t>1</w:t>
      </w:r>
      <w:r w:rsidR="00533AD8" w:rsidRPr="003013C2">
        <w:rPr>
          <w:color w:val="000000" w:themeColor="text1"/>
          <w:sz w:val="20"/>
          <w:szCs w:val="20"/>
        </w:rPr>
        <w:t xml:space="preserve">, </w:t>
      </w:r>
      <w:r w:rsidRPr="003013C2">
        <w:rPr>
          <w:color w:val="000000" w:themeColor="text1"/>
          <w:sz w:val="20"/>
          <w:szCs w:val="20"/>
        </w:rPr>
        <w:t xml:space="preserve">Benoît </w:t>
      </w:r>
      <w:r w:rsidR="00533AD8" w:rsidRPr="003013C2">
        <w:rPr>
          <w:color w:val="000000" w:themeColor="text1"/>
          <w:sz w:val="20"/>
          <w:szCs w:val="20"/>
        </w:rPr>
        <w:t>Caldairou</w:t>
      </w:r>
      <w:r w:rsidR="007B21ED" w:rsidRPr="003013C2">
        <w:rPr>
          <w:color w:val="000000" w:themeColor="text1"/>
          <w:sz w:val="20"/>
          <w:szCs w:val="20"/>
          <w:vertAlign w:val="superscript"/>
        </w:rPr>
        <w:t>2</w:t>
      </w:r>
      <w:r w:rsidR="00533AD8" w:rsidRPr="003013C2">
        <w:rPr>
          <w:color w:val="000000" w:themeColor="text1"/>
          <w:sz w:val="20"/>
          <w:szCs w:val="20"/>
        </w:rPr>
        <w:t xml:space="preserve">, </w:t>
      </w:r>
      <w:r w:rsidRPr="003013C2">
        <w:rPr>
          <w:color w:val="000000" w:themeColor="text1"/>
          <w:sz w:val="20"/>
          <w:szCs w:val="20"/>
        </w:rPr>
        <w:t xml:space="preserve">Seok-Jun </w:t>
      </w:r>
      <w:r w:rsidR="00533AD8" w:rsidRPr="003013C2">
        <w:rPr>
          <w:color w:val="000000" w:themeColor="text1"/>
          <w:sz w:val="20"/>
          <w:szCs w:val="20"/>
        </w:rPr>
        <w:t>Hong</w:t>
      </w:r>
      <w:r w:rsidR="00533AD8" w:rsidRPr="003013C2">
        <w:rPr>
          <w:color w:val="000000" w:themeColor="text1"/>
          <w:sz w:val="20"/>
          <w:szCs w:val="20"/>
          <w:vertAlign w:val="superscript"/>
        </w:rPr>
        <w:t>1</w:t>
      </w:r>
      <w:r w:rsidR="00533AD8" w:rsidRPr="003013C2">
        <w:rPr>
          <w:color w:val="000000" w:themeColor="text1"/>
          <w:sz w:val="20"/>
          <w:szCs w:val="20"/>
        </w:rPr>
        <w:t xml:space="preserve">, </w:t>
      </w:r>
      <w:r w:rsidR="00092F85" w:rsidRPr="003013C2">
        <w:rPr>
          <w:color w:val="000000" w:themeColor="text1"/>
          <w:sz w:val="20"/>
          <w:szCs w:val="20"/>
        </w:rPr>
        <w:t xml:space="preserve">Daniel </w:t>
      </w:r>
      <w:r w:rsidR="00EF1586" w:rsidRPr="003013C2">
        <w:rPr>
          <w:color w:val="000000" w:themeColor="text1"/>
          <w:sz w:val="20"/>
          <w:szCs w:val="20"/>
        </w:rPr>
        <w:t xml:space="preserve">S. </w:t>
      </w:r>
      <w:r w:rsidR="00092F85" w:rsidRPr="003013C2">
        <w:rPr>
          <w:color w:val="000000" w:themeColor="text1"/>
          <w:sz w:val="20"/>
          <w:szCs w:val="20"/>
        </w:rPr>
        <w:t>Margulies</w:t>
      </w:r>
      <w:r w:rsidR="00830683" w:rsidRPr="003013C2">
        <w:rPr>
          <w:color w:val="000000" w:themeColor="text1"/>
          <w:sz w:val="20"/>
          <w:szCs w:val="20"/>
          <w:vertAlign w:val="superscript"/>
        </w:rPr>
        <w:t>3</w:t>
      </w:r>
      <w:r w:rsidR="00092F85" w:rsidRPr="003013C2">
        <w:rPr>
          <w:color w:val="000000" w:themeColor="text1"/>
          <w:sz w:val="20"/>
          <w:szCs w:val="20"/>
        </w:rPr>
        <w:t>,</w:t>
      </w:r>
      <w:r w:rsidR="00282B78" w:rsidRPr="003013C2">
        <w:rPr>
          <w:color w:val="000000" w:themeColor="text1"/>
          <w:sz w:val="20"/>
          <w:szCs w:val="20"/>
        </w:rPr>
        <w:t xml:space="preserve"> </w:t>
      </w:r>
      <w:r w:rsidR="004E5C10" w:rsidRPr="003013C2">
        <w:rPr>
          <w:color w:val="000000" w:themeColor="text1"/>
          <w:sz w:val="20"/>
          <w:szCs w:val="20"/>
        </w:rPr>
        <w:t>Elizabeth Jefferies</w:t>
      </w:r>
      <w:r w:rsidR="00830683" w:rsidRPr="003013C2">
        <w:rPr>
          <w:color w:val="000000" w:themeColor="text1"/>
          <w:sz w:val="20"/>
          <w:szCs w:val="20"/>
          <w:vertAlign w:val="superscript"/>
        </w:rPr>
        <w:t>4</w:t>
      </w:r>
      <w:r w:rsidR="00830683" w:rsidRPr="003013C2">
        <w:rPr>
          <w:color w:val="000000" w:themeColor="text1"/>
          <w:sz w:val="20"/>
          <w:szCs w:val="20"/>
        </w:rPr>
        <w:t>,</w:t>
      </w:r>
      <w:r w:rsidR="004E5C10" w:rsidRPr="003013C2">
        <w:rPr>
          <w:color w:val="000000" w:themeColor="text1"/>
          <w:sz w:val="20"/>
          <w:szCs w:val="20"/>
        </w:rPr>
        <w:t xml:space="preserve"> </w:t>
      </w:r>
      <w:r w:rsidR="001249C9" w:rsidRPr="003013C2">
        <w:rPr>
          <w:color w:val="000000" w:themeColor="text1"/>
          <w:sz w:val="20"/>
          <w:szCs w:val="20"/>
        </w:rPr>
        <w:t>Andrea Bernasconi</w:t>
      </w:r>
      <w:r w:rsidR="001249C9" w:rsidRPr="003013C2">
        <w:rPr>
          <w:color w:val="000000" w:themeColor="text1"/>
          <w:sz w:val="20"/>
          <w:szCs w:val="20"/>
          <w:vertAlign w:val="superscript"/>
        </w:rPr>
        <w:t>2</w:t>
      </w:r>
      <w:r w:rsidR="001249C9" w:rsidRPr="003013C2">
        <w:rPr>
          <w:color w:val="000000" w:themeColor="text1"/>
          <w:sz w:val="20"/>
          <w:szCs w:val="20"/>
        </w:rPr>
        <w:t xml:space="preserve">, </w:t>
      </w:r>
      <w:r w:rsidR="006B3DCE" w:rsidRPr="003013C2">
        <w:rPr>
          <w:color w:val="000000" w:themeColor="text1"/>
          <w:sz w:val="20"/>
          <w:szCs w:val="20"/>
        </w:rPr>
        <w:t>Jonathan Smallwood</w:t>
      </w:r>
      <w:r w:rsidR="00830683" w:rsidRPr="003013C2">
        <w:rPr>
          <w:color w:val="000000" w:themeColor="text1"/>
          <w:sz w:val="20"/>
          <w:szCs w:val="20"/>
          <w:vertAlign w:val="superscript"/>
        </w:rPr>
        <w:t>4</w:t>
      </w:r>
      <w:r w:rsidR="006B3DCE" w:rsidRPr="003013C2">
        <w:rPr>
          <w:color w:val="000000" w:themeColor="text1"/>
          <w:sz w:val="20"/>
          <w:szCs w:val="20"/>
        </w:rPr>
        <w:t xml:space="preserve">, </w:t>
      </w:r>
      <w:r w:rsidRPr="003013C2">
        <w:rPr>
          <w:color w:val="000000" w:themeColor="text1"/>
          <w:sz w:val="20"/>
          <w:szCs w:val="20"/>
        </w:rPr>
        <w:t xml:space="preserve">Neda </w:t>
      </w:r>
      <w:r w:rsidR="00533AD8" w:rsidRPr="003013C2">
        <w:rPr>
          <w:color w:val="000000" w:themeColor="text1"/>
          <w:sz w:val="20"/>
          <w:szCs w:val="20"/>
        </w:rPr>
        <w:t>Bernasconi</w:t>
      </w:r>
      <w:r w:rsidR="007B21ED" w:rsidRPr="003013C2">
        <w:rPr>
          <w:color w:val="000000" w:themeColor="text1"/>
          <w:sz w:val="20"/>
          <w:szCs w:val="20"/>
          <w:vertAlign w:val="superscript"/>
        </w:rPr>
        <w:t>2</w:t>
      </w:r>
      <w:r w:rsidR="00533AD8" w:rsidRPr="003013C2">
        <w:rPr>
          <w:color w:val="000000" w:themeColor="text1"/>
          <w:sz w:val="20"/>
          <w:szCs w:val="20"/>
        </w:rPr>
        <w:t xml:space="preserve">, </w:t>
      </w:r>
      <w:r w:rsidRPr="003013C2">
        <w:rPr>
          <w:color w:val="000000" w:themeColor="text1"/>
          <w:sz w:val="20"/>
          <w:szCs w:val="20"/>
        </w:rPr>
        <w:t xml:space="preserve">Boris </w:t>
      </w:r>
      <w:r w:rsidR="00E24447" w:rsidRPr="003013C2">
        <w:rPr>
          <w:color w:val="000000" w:themeColor="text1"/>
          <w:sz w:val="20"/>
          <w:szCs w:val="20"/>
        </w:rPr>
        <w:t xml:space="preserve">C. </w:t>
      </w:r>
      <w:r w:rsidR="00533AD8" w:rsidRPr="003013C2">
        <w:rPr>
          <w:color w:val="000000" w:themeColor="text1"/>
          <w:sz w:val="20"/>
          <w:szCs w:val="20"/>
        </w:rPr>
        <w:t>Bernhardt</w:t>
      </w:r>
      <w:r w:rsidR="00533AD8" w:rsidRPr="003013C2">
        <w:rPr>
          <w:color w:val="000000" w:themeColor="text1"/>
          <w:sz w:val="20"/>
          <w:szCs w:val="20"/>
          <w:vertAlign w:val="superscript"/>
        </w:rPr>
        <w:t>1</w:t>
      </w:r>
    </w:p>
    <w:p w14:paraId="46589453" w14:textId="248CBAAC" w:rsidR="009D63D6" w:rsidRPr="003013C2" w:rsidRDefault="00533AD8" w:rsidP="00D41784">
      <w:pPr>
        <w:tabs>
          <w:tab w:val="left" w:pos="4111"/>
        </w:tabs>
        <w:spacing w:after="0" w:line="240" w:lineRule="auto"/>
        <w:jc w:val="left"/>
        <w:rPr>
          <w:rFonts w:eastAsia="Times New Roman" w:cs="Times New Roman"/>
        </w:rPr>
      </w:pPr>
      <w:r w:rsidRPr="003013C2">
        <w:rPr>
          <w:i/>
          <w:color w:val="000000" w:themeColor="text1"/>
          <w:sz w:val="16"/>
          <w:szCs w:val="16"/>
          <w:vertAlign w:val="superscript"/>
        </w:rPr>
        <w:t xml:space="preserve">1 </w:t>
      </w:r>
      <w:r w:rsidRPr="003013C2">
        <w:rPr>
          <w:i/>
          <w:color w:val="000000" w:themeColor="text1"/>
          <w:sz w:val="16"/>
          <w:szCs w:val="16"/>
        </w:rPr>
        <w:t>M</w:t>
      </w:r>
      <w:r w:rsidR="007B21ED" w:rsidRPr="003013C2">
        <w:rPr>
          <w:i/>
          <w:color w:val="000000" w:themeColor="text1"/>
          <w:sz w:val="16"/>
          <w:szCs w:val="16"/>
        </w:rPr>
        <w:t>ultimodal Imaging and Connectome Analysis Lab</w:t>
      </w:r>
      <w:r w:rsidR="00E24447" w:rsidRPr="003013C2">
        <w:rPr>
          <w:i/>
          <w:color w:val="000000" w:themeColor="text1"/>
          <w:sz w:val="16"/>
          <w:szCs w:val="16"/>
        </w:rPr>
        <w:t>oratory</w:t>
      </w:r>
      <w:r w:rsidR="007B21ED" w:rsidRPr="003013C2">
        <w:rPr>
          <w:i/>
          <w:color w:val="000000" w:themeColor="text1"/>
          <w:sz w:val="16"/>
          <w:szCs w:val="16"/>
        </w:rPr>
        <w:t>, M</w:t>
      </w:r>
      <w:r w:rsidRPr="003013C2">
        <w:rPr>
          <w:i/>
          <w:color w:val="000000" w:themeColor="text1"/>
          <w:sz w:val="16"/>
          <w:szCs w:val="16"/>
        </w:rPr>
        <w:t xml:space="preserve">cConnell Brain Imaging Centre, Montreal Neurological Institute, McGill University, Montreal, </w:t>
      </w:r>
      <w:r w:rsidR="00E24447" w:rsidRPr="003013C2">
        <w:rPr>
          <w:i/>
          <w:color w:val="000000" w:themeColor="text1"/>
          <w:sz w:val="16"/>
          <w:szCs w:val="16"/>
        </w:rPr>
        <w:t xml:space="preserve">Qc, </w:t>
      </w:r>
      <w:r w:rsidRPr="003013C2">
        <w:rPr>
          <w:i/>
          <w:color w:val="000000" w:themeColor="text1"/>
          <w:sz w:val="16"/>
          <w:szCs w:val="16"/>
        </w:rPr>
        <w:t>Canada</w:t>
      </w:r>
      <w:r w:rsidR="007B21ED" w:rsidRPr="003013C2">
        <w:rPr>
          <w:i/>
          <w:color w:val="000000" w:themeColor="text1"/>
          <w:sz w:val="16"/>
          <w:szCs w:val="16"/>
        </w:rPr>
        <w:t xml:space="preserve">; </w:t>
      </w:r>
      <w:r w:rsidR="007B21ED" w:rsidRPr="003013C2">
        <w:rPr>
          <w:i/>
          <w:color w:val="000000" w:themeColor="text1"/>
          <w:sz w:val="16"/>
          <w:szCs w:val="16"/>
          <w:vertAlign w:val="superscript"/>
        </w:rPr>
        <w:t xml:space="preserve">2 </w:t>
      </w:r>
      <w:r w:rsidR="007B21ED" w:rsidRPr="003013C2">
        <w:rPr>
          <w:i/>
          <w:color w:val="000000" w:themeColor="text1"/>
          <w:sz w:val="16"/>
          <w:szCs w:val="16"/>
        </w:rPr>
        <w:t>Neuroimaging of Epilepsy Lab</w:t>
      </w:r>
      <w:r w:rsidR="00E24447" w:rsidRPr="003013C2">
        <w:rPr>
          <w:i/>
          <w:color w:val="000000" w:themeColor="text1"/>
          <w:sz w:val="16"/>
          <w:szCs w:val="16"/>
        </w:rPr>
        <w:t>oratory</w:t>
      </w:r>
      <w:r w:rsidR="007B21ED" w:rsidRPr="003013C2">
        <w:rPr>
          <w:i/>
          <w:color w:val="000000" w:themeColor="text1"/>
          <w:sz w:val="16"/>
          <w:szCs w:val="16"/>
        </w:rPr>
        <w:t xml:space="preserve">, McConnell Brain Imaging Centre, Montreal Neurological Institute, McGill </w:t>
      </w:r>
      <w:r w:rsidR="007B21ED" w:rsidRPr="003013C2">
        <w:rPr>
          <w:rFonts w:cs="Times New Roman"/>
          <w:i/>
          <w:color w:val="000000" w:themeColor="text1"/>
          <w:sz w:val="16"/>
          <w:szCs w:val="16"/>
        </w:rPr>
        <w:t xml:space="preserve">University, Montreal, </w:t>
      </w:r>
      <w:r w:rsidR="00E24447" w:rsidRPr="003013C2">
        <w:rPr>
          <w:rFonts w:cs="Times New Roman"/>
          <w:i/>
          <w:color w:val="000000" w:themeColor="text1"/>
          <w:sz w:val="16"/>
          <w:szCs w:val="16"/>
        </w:rPr>
        <w:t xml:space="preserve">Qc, </w:t>
      </w:r>
      <w:r w:rsidR="007B21ED" w:rsidRPr="003013C2">
        <w:rPr>
          <w:rFonts w:cs="Times New Roman"/>
          <w:i/>
          <w:color w:val="000000" w:themeColor="text1"/>
          <w:sz w:val="16"/>
          <w:szCs w:val="16"/>
        </w:rPr>
        <w:t xml:space="preserve">Canada; </w:t>
      </w:r>
      <w:r w:rsidR="00830683" w:rsidRPr="003013C2">
        <w:rPr>
          <w:rFonts w:cs="Times New Roman"/>
          <w:i/>
          <w:color w:val="000000" w:themeColor="text1"/>
          <w:sz w:val="16"/>
          <w:szCs w:val="16"/>
          <w:vertAlign w:val="superscript"/>
        </w:rPr>
        <w:t>3</w:t>
      </w:r>
      <w:r w:rsidR="00830683" w:rsidRPr="003013C2">
        <w:rPr>
          <w:rFonts w:cs="Times New Roman"/>
          <w:i/>
          <w:color w:val="000000" w:themeColor="text1"/>
          <w:sz w:val="16"/>
          <w:szCs w:val="16"/>
        </w:rPr>
        <w:t xml:space="preserve"> </w:t>
      </w:r>
      <w:r w:rsidR="00D41784" w:rsidRPr="003013C2">
        <w:rPr>
          <w:rFonts w:eastAsia="Times New Roman" w:cs="Times New Roman"/>
          <w:i/>
          <w:color w:val="000000"/>
          <w:sz w:val="16"/>
          <w:szCs w:val="16"/>
        </w:rPr>
        <w:t>Frontlab, CNRS UMR 7225, Institut du Cerveau et de la Moelle épinière (ICM), Paris, France</w:t>
      </w:r>
      <w:r w:rsidR="00830683" w:rsidRPr="003013C2">
        <w:rPr>
          <w:rFonts w:cs="Times New Roman"/>
          <w:i/>
          <w:color w:val="000000" w:themeColor="text1"/>
          <w:sz w:val="16"/>
          <w:szCs w:val="16"/>
        </w:rPr>
        <w:t xml:space="preserve">; </w:t>
      </w:r>
      <w:r w:rsidR="00830683" w:rsidRPr="003013C2">
        <w:rPr>
          <w:rFonts w:cs="Times New Roman"/>
          <w:i/>
          <w:color w:val="000000" w:themeColor="text1"/>
          <w:sz w:val="16"/>
          <w:szCs w:val="16"/>
          <w:vertAlign w:val="superscript"/>
        </w:rPr>
        <w:t>4</w:t>
      </w:r>
      <w:r w:rsidR="00830683" w:rsidRPr="003013C2">
        <w:rPr>
          <w:rFonts w:cs="Times New Roman"/>
          <w:i/>
          <w:color w:val="000000" w:themeColor="text1"/>
          <w:sz w:val="16"/>
          <w:szCs w:val="16"/>
        </w:rPr>
        <w:t xml:space="preserve"> </w:t>
      </w:r>
      <w:r w:rsidRPr="003013C2">
        <w:rPr>
          <w:rFonts w:cs="Times New Roman"/>
          <w:i/>
          <w:color w:val="000000" w:themeColor="text1"/>
          <w:sz w:val="16"/>
          <w:szCs w:val="16"/>
        </w:rPr>
        <w:t>York Neuroimaging Center, University of York, York, UK</w:t>
      </w:r>
      <w:r w:rsidR="00092F85" w:rsidRPr="003013C2">
        <w:rPr>
          <w:i/>
          <w:color w:val="000000" w:themeColor="text1"/>
          <w:sz w:val="16"/>
          <w:szCs w:val="16"/>
        </w:rPr>
        <w:t xml:space="preserve">, </w:t>
      </w:r>
    </w:p>
    <w:p w14:paraId="4F3F19D4" w14:textId="77777777" w:rsidR="00F04557" w:rsidRPr="003013C2" w:rsidRDefault="00D5201D" w:rsidP="00D5201D">
      <w:pPr>
        <w:tabs>
          <w:tab w:val="left" w:pos="5774"/>
        </w:tabs>
        <w:rPr>
          <w:rFonts w:ascii="Times" w:hAnsi="Times"/>
          <w:b/>
          <w:smallCaps/>
          <w:color w:val="000000" w:themeColor="text1"/>
        </w:rPr>
      </w:pPr>
      <w:r w:rsidRPr="003013C2">
        <w:rPr>
          <w:rFonts w:ascii="Times" w:hAnsi="Times"/>
          <w:b/>
          <w:smallCaps/>
          <w:color w:val="000000" w:themeColor="text1"/>
        </w:rPr>
        <w:tab/>
      </w:r>
    </w:p>
    <w:p w14:paraId="42CEC683" w14:textId="77777777" w:rsidR="00F04557" w:rsidRPr="003013C2" w:rsidRDefault="00F04557" w:rsidP="00DA0AF7">
      <w:pPr>
        <w:rPr>
          <w:rFonts w:ascii="Times" w:hAnsi="Times"/>
          <w:b/>
          <w:smallCaps/>
          <w:color w:val="000000" w:themeColor="text1"/>
        </w:rPr>
      </w:pPr>
    </w:p>
    <w:p w14:paraId="11A26A08" w14:textId="77777777" w:rsidR="00F04557" w:rsidRPr="003013C2" w:rsidRDefault="00F04557" w:rsidP="00DA0AF7">
      <w:pPr>
        <w:rPr>
          <w:rFonts w:ascii="Times" w:hAnsi="Times"/>
          <w:b/>
          <w:smallCaps/>
          <w:color w:val="000000" w:themeColor="text1"/>
        </w:rPr>
      </w:pPr>
    </w:p>
    <w:p w14:paraId="1ECA719A" w14:textId="77777777" w:rsidR="00F04557" w:rsidRPr="003013C2" w:rsidRDefault="00E24447" w:rsidP="00F04557">
      <w:pPr>
        <w:rPr>
          <w:color w:val="000000" w:themeColor="text1"/>
        </w:rPr>
      </w:pPr>
      <w:r w:rsidRPr="003013C2">
        <w:rPr>
          <w:rFonts w:ascii="Times" w:hAnsi="Times"/>
          <w:b/>
          <w:smallCaps/>
          <w:color w:val="000000" w:themeColor="text1"/>
        </w:rPr>
        <w:t>Running head</w:t>
      </w:r>
      <w:r w:rsidR="00BD3AE4" w:rsidRPr="003013C2">
        <w:rPr>
          <w:rFonts w:ascii="Times" w:hAnsi="Times"/>
          <w:b/>
          <w:smallCaps/>
          <w:color w:val="000000" w:themeColor="text1"/>
        </w:rPr>
        <w:t>:</w:t>
      </w:r>
      <w:r w:rsidR="00BD3AE4" w:rsidRPr="003013C2">
        <w:rPr>
          <w:rFonts w:ascii="Times" w:hAnsi="Times"/>
          <w:color w:val="000000" w:themeColor="text1"/>
        </w:rPr>
        <w:t xml:space="preserve"> </w:t>
      </w:r>
      <w:r w:rsidR="00515C5E" w:rsidRPr="003013C2">
        <w:rPr>
          <w:rFonts w:ascii="Times" w:hAnsi="Times"/>
          <w:color w:val="000000" w:themeColor="text1"/>
        </w:rPr>
        <w:t>C</w:t>
      </w:r>
      <w:r w:rsidR="00AD4201" w:rsidRPr="003013C2">
        <w:rPr>
          <w:rFonts w:ascii="Times" w:hAnsi="Times"/>
          <w:color w:val="000000" w:themeColor="text1"/>
        </w:rPr>
        <w:t>onnectome embedding</w:t>
      </w:r>
      <w:r w:rsidR="00C05FBC" w:rsidRPr="003013C2">
        <w:rPr>
          <w:rFonts w:ascii="Times" w:hAnsi="Times"/>
          <w:color w:val="000000" w:themeColor="text1"/>
        </w:rPr>
        <w:t xml:space="preserve"> </w:t>
      </w:r>
      <w:r w:rsidR="00AD4201" w:rsidRPr="003013C2">
        <w:rPr>
          <w:rFonts w:ascii="Times" w:hAnsi="Times"/>
          <w:color w:val="000000" w:themeColor="text1"/>
        </w:rPr>
        <w:t>of hippocampal subfields</w:t>
      </w:r>
    </w:p>
    <w:p w14:paraId="5774D95D" w14:textId="77777777" w:rsidR="00F04557" w:rsidRPr="003013C2" w:rsidRDefault="00F04557" w:rsidP="005723E1">
      <w:pPr>
        <w:pStyle w:val="p1"/>
        <w:rPr>
          <w:b/>
          <w:smallCaps/>
          <w:color w:val="000000" w:themeColor="text1"/>
          <w:sz w:val="24"/>
          <w:szCs w:val="24"/>
        </w:rPr>
      </w:pPr>
    </w:p>
    <w:p w14:paraId="38C3BC5F" w14:textId="77777777" w:rsidR="00F04557" w:rsidRPr="003013C2" w:rsidRDefault="00F04557" w:rsidP="005723E1">
      <w:pPr>
        <w:pStyle w:val="p1"/>
        <w:rPr>
          <w:b/>
          <w:smallCaps/>
          <w:color w:val="000000" w:themeColor="text1"/>
          <w:sz w:val="24"/>
          <w:szCs w:val="24"/>
        </w:rPr>
      </w:pPr>
    </w:p>
    <w:p w14:paraId="481E5E74" w14:textId="77777777" w:rsidR="00F04557" w:rsidRPr="003013C2" w:rsidRDefault="00F04557" w:rsidP="005723E1">
      <w:pPr>
        <w:pStyle w:val="p1"/>
        <w:rPr>
          <w:b/>
          <w:smallCaps/>
          <w:color w:val="000000" w:themeColor="text1"/>
          <w:sz w:val="24"/>
          <w:szCs w:val="24"/>
        </w:rPr>
      </w:pPr>
    </w:p>
    <w:p w14:paraId="501A6F17" w14:textId="77777777" w:rsidR="00F04557" w:rsidRPr="003013C2" w:rsidRDefault="00F04557" w:rsidP="005723E1">
      <w:pPr>
        <w:pStyle w:val="p1"/>
        <w:rPr>
          <w:b/>
          <w:smallCaps/>
          <w:color w:val="000000" w:themeColor="text1"/>
          <w:sz w:val="24"/>
          <w:szCs w:val="24"/>
        </w:rPr>
      </w:pPr>
    </w:p>
    <w:p w14:paraId="2124B53A" w14:textId="77777777" w:rsidR="00F04557" w:rsidRPr="003013C2" w:rsidRDefault="00F04557" w:rsidP="005723E1">
      <w:pPr>
        <w:pStyle w:val="p1"/>
        <w:rPr>
          <w:b/>
          <w:smallCaps/>
          <w:color w:val="000000" w:themeColor="text1"/>
          <w:sz w:val="24"/>
          <w:szCs w:val="24"/>
        </w:rPr>
      </w:pPr>
    </w:p>
    <w:p w14:paraId="18492CD1" w14:textId="77777777" w:rsidR="00F04557" w:rsidRPr="003013C2" w:rsidRDefault="00F04557" w:rsidP="005723E1">
      <w:pPr>
        <w:pStyle w:val="p1"/>
        <w:rPr>
          <w:b/>
          <w:smallCaps/>
          <w:color w:val="000000" w:themeColor="text1"/>
          <w:sz w:val="24"/>
          <w:szCs w:val="24"/>
        </w:rPr>
      </w:pPr>
    </w:p>
    <w:p w14:paraId="4A4910FC" w14:textId="77777777" w:rsidR="00F04557" w:rsidRPr="003013C2" w:rsidRDefault="00F04557" w:rsidP="005723E1">
      <w:pPr>
        <w:pStyle w:val="p1"/>
        <w:rPr>
          <w:b/>
          <w:smallCaps/>
          <w:color w:val="000000" w:themeColor="text1"/>
          <w:sz w:val="24"/>
          <w:szCs w:val="24"/>
        </w:rPr>
      </w:pPr>
    </w:p>
    <w:p w14:paraId="701D8330" w14:textId="77777777" w:rsidR="00F04557" w:rsidRPr="003013C2" w:rsidRDefault="00F04557" w:rsidP="005723E1">
      <w:pPr>
        <w:pStyle w:val="p1"/>
        <w:rPr>
          <w:b/>
          <w:smallCaps/>
          <w:color w:val="000000" w:themeColor="text1"/>
          <w:sz w:val="24"/>
          <w:szCs w:val="24"/>
        </w:rPr>
      </w:pPr>
    </w:p>
    <w:p w14:paraId="373EBB01" w14:textId="77777777" w:rsidR="00F04557" w:rsidRPr="003013C2" w:rsidRDefault="00F04557" w:rsidP="005723E1">
      <w:pPr>
        <w:pStyle w:val="p1"/>
        <w:rPr>
          <w:b/>
          <w:smallCaps/>
          <w:color w:val="000000" w:themeColor="text1"/>
          <w:sz w:val="24"/>
          <w:szCs w:val="24"/>
        </w:rPr>
      </w:pPr>
    </w:p>
    <w:p w14:paraId="7C98E4DC" w14:textId="77777777" w:rsidR="00EF702A" w:rsidRPr="003013C2" w:rsidRDefault="00C05FBC" w:rsidP="0065359A">
      <w:pPr>
        <w:pStyle w:val="p1"/>
        <w:rPr>
          <w:b/>
          <w:smallCaps/>
          <w:color w:val="000000" w:themeColor="text1"/>
          <w:sz w:val="24"/>
          <w:szCs w:val="24"/>
        </w:rPr>
      </w:pPr>
      <w:r w:rsidRPr="003013C2">
        <w:rPr>
          <w:b/>
          <w:smallCaps/>
          <w:color w:val="000000" w:themeColor="text1"/>
          <w:sz w:val="24"/>
          <w:szCs w:val="24"/>
        </w:rPr>
        <w:t>Correspondence to</w:t>
      </w:r>
    </w:p>
    <w:p w14:paraId="1090C16A" w14:textId="77777777" w:rsidR="00EF702A" w:rsidRPr="003013C2" w:rsidRDefault="00EF702A" w:rsidP="0065359A">
      <w:pPr>
        <w:pStyle w:val="p1"/>
        <w:rPr>
          <w:color w:val="auto"/>
          <w:sz w:val="24"/>
          <w:szCs w:val="24"/>
        </w:rPr>
      </w:pPr>
      <w:r w:rsidRPr="003013C2">
        <w:rPr>
          <w:color w:val="000000" w:themeColor="text1"/>
          <w:sz w:val="24"/>
          <w:szCs w:val="24"/>
        </w:rPr>
        <w:t>Boris C. Bernhardt</w:t>
      </w:r>
      <w:r w:rsidR="005723E1" w:rsidRPr="003013C2">
        <w:rPr>
          <w:color w:val="auto"/>
          <w:sz w:val="24"/>
          <w:szCs w:val="24"/>
        </w:rPr>
        <w:t xml:space="preserve">, </w:t>
      </w:r>
      <w:r w:rsidRPr="003013C2">
        <w:rPr>
          <w:color w:val="auto"/>
          <w:sz w:val="24"/>
          <w:szCs w:val="24"/>
        </w:rPr>
        <w:t>PhD</w:t>
      </w:r>
    </w:p>
    <w:p w14:paraId="1C58ABCB" w14:textId="77777777" w:rsidR="00EF702A" w:rsidRPr="003013C2" w:rsidRDefault="005723E1" w:rsidP="0065359A">
      <w:pPr>
        <w:pStyle w:val="p1"/>
        <w:rPr>
          <w:color w:val="auto"/>
          <w:sz w:val="24"/>
          <w:szCs w:val="24"/>
        </w:rPr>
      </w:pPr>
      <w:r w:rsidRPr="003013C2">
        <w:rPr>
          <w:color w:val="auto"/>
          <w:sz w:val="24"/>
          <w:szCs w:val="24"/>
        </w:rPr>
        <w:t xml:space="preserve">McConnell Brain Imaging Centre, </w:t>
      </w:r>
    </w:p>
    <w:p w14:paraId="10C34BA3" w14:textId="77777777" w:rsidR="00EF702A" w:rsidRPr="003013C2" w:rsidRDefault="005723E1" w:rsidP="0065359A">
      <w:pPr>
        <w:pStyle w:val="p1"/>
        <w:rPr>
          <w:color w:val="auto"/>
          <w:sz w:val="24"/>
          <w:szCs w:val="24"/>
        </w:rPr>
      </w:pPr>
      <w:r w:rsidRPr="003013C2">
        <w:rPr>
          <w:sz w:val="24"/>
          <w:szCs w:val="24"/>
        </w:rPr>
        <w:t xml:space="preserve">Montreal Neurological Institute, </w:t>
      </w:r>
      <w:r w:rsidRPr="003013C2">
        <w:rPr>
          <w:color w:val="auto"/>
          <w:sz w:val="24"/>
          <w:szCs w:val="24"/>
        </w:rPr>
        <w:t xml:space="preserve">McGill University, </w:t>
      </w:r>
    </w:p>
    <w:p w14:paraId="2F396B3B" w14:textId="77777777" w:rsidR="00EF702A" w:rsidRPr="003013C2" w:rsidRDefault="005723E1" w:rsidP="0065359A">
      <w:pPr>
        <w:pStyle w:val="p1"/>
        <w:rPr>
          <w:sz w:val="24"/>
          <w:szCs w:val="24"/>
        </w:rPr>
      </w:pPr>
      <w:r w:rsidRPr="003013C2">
        <w:rPr>
          <w:sz w:val="24"/>
          <w:szCs w:val="24"/>
        </w:rPr>
        <w:t xml:space="preserve">3801 Rue University, </w:t>
      </w:r>
      <w:r w:rsidR="00EF702A" w:rsidRPr="003013C2">
        <w:rPr>
          <w:sz w:val="24"/>
          <w:szCs w:val="24"/>
        </w:rPr>
        <w:t>Montréal, QC, H3A 2B4, Canada</w:t>
      </w:r>
    </w:p>
    <w:p w14:paraId="48D3870E" w14:textId="77777777" w:rsidR="00092F85" w:rsidRPr="003013C2" w:rsidRDefault="00092F85" w:rsidP="0065359A">
      <w:pPr>
        <w:pStyle w:val="p1"/>
        <w:rPr>
          <w:sz w:val="24"/>
          <w:szCs w:val="24"/>
        </w:rPr>
      </w:pPr>
    </w:p>
    <w:p w14:paraId="75F10F01" w14:textId="77777777" w:rsidR="00092F85" w:rsidRPr="003013C2" w:rsidRDefault="00092F85" w:rsidP="0065359A">
      <w:pPr>
        <w:pStyle w:val="p1"/>
        <w:rPr>
          <w:color w:val="000000" w:themeColor="text1"/>
          <w:sz w:val="24"/>
          <w:szCs w:val="24"/>
        </w:rPr>
      </w:pPr>
      <w:r w:rsidRPr="003013C2">
        <w:rPr>
          <w:color w:val="000000" w:themeColor="text1"/>
          <w:sz w:val="24"/>
          <w:szCs w:val="24"/>
        </w:rPr>
        <w:t xml:space="preserve">p. (+1) 514 398 3579 </w:t>
      </w:r>
    </w:p>
    <w:p w14:paraId="3BD9A149" w14:textId="77777777" w:rsidR="005723E1" w:rsidRPr="003013C2" w:rsidRDefault="00092F85" w:rsidP="0065359A">
      <w:pPr>
        <w:pStyle w:val="p1"/>
        <w:rPr>
          <w:color w:val="000000" w:themeColor="text1"/>
          <w:sz w:val="24"/>
          <w:szCs w:val="24"/>
        </w:rPr>
      </w:pPr>
      <w:r w:rsidRPr="003013C2">
        <w:rPr>
          <w:color w:val="000000" w:themeColor="text1"/>
          <w:sz w:val="24"/>
          <w:szCs w:val="24"/>
        </w:rPr>
        <w:t>e.</w:t>
      </w:r>
      <w:r w:rsidR="005723E1" w:rsidRPr="003013C2">
        <w:rPr>
          <w:color w:val="000000" w:themeColor="text1"/>
          <w:sz w:val="24"/>
          <w:szCs w:val="24"/>
        </w:rPr>
        <w:t xml:space="preserve"> </w:t>
      </w:r>
      <w:hyperlink r:id="rId8" w:history="1">
        <w:r w:rsidRPr="003013C2">
          <w:rPr>
            <w:rStyle w:val="Hyperlink"/>
            <w:color w:val="000000" w:themeColor="text1"/>
            <w:sz w:val="24"/>
            <w:szCs w:val="24"/>
          </w:rPr>
          <w:t>boris.bernhardt@mcgill.ca</w:t>
        </w:r>
      </w:hyperlink>
    </w:p>
    <w:p w14:paraId="270D342E" w14:textId="77777777" w:rsidR="009D63D6" w:rsidRPr="003013C2" w:rsidRDefault="00092F85" w:rsidP="0065359A">
      <w:pPr>
        <w:pStyle w:val="p1"/>
        <w:rPr>
          <w:color w:val="000000" w:themeColor="text1"/>
          <w:sz w:val="24"/>
          <w:szCs w:val="24"/>
        </w:rPr>
      </w:pPr>
      <w:r w:rsidRPr="003013C2">
        <w:rPr>
          <w:color w:val="000000" w:themeColor="text1"/>
          <w:sz w:val="24"/>
          <w:szCs w:val="24"/>
        </w:rPr>
        <w:t>w. mica-mni.github.io</w:t>
      </w:r>
      <w:r w:rsidR="009D63D6" w:rsidRPr="003013C2">
        <w:br w:type="page"/>
      </w:r>
    </w:p>
    <w:p w14:paraId="40978734" w14:textId="77777777" w:rsidR="00533AD8" w:rsidRPr="003013C2" w:rsidRDefault="00533AD8" w:rsidP="000C2607">
      <w:pPr>
        <w:pStyle w:val="Heading2"/>
      </w:pPr>
      <w:r w:rsidRPr="003013C2">
        <w:lastRenderedPageBreak/>
        <w:t>Abstract</w:t>
      </w:r>
    </w:p>
    <w:p w14:paraId="102A9C1A" w14:textId="4C9393A7" w:rsidR="004F6869" w:rsidRPr="003013C2" w:rsidRDefault="00491180" w:rsidP="00491180">
      <w:pPr>
        <w:rPr>
          <w:rFonts w:eastAsia="Times New Roman"/>
        </w:rPr>
      </w:pPr>
      <w:bookmarkStart w:id="1" w:name="OLE_LINK2"/>
      <w:r w:rsidRPr="003013C2">
        <w:rPr>
          <w:rFonts w:eastAsia="Times New Roman"/>
          <w:color w:val="000000"/>
        </w:rPr>
        <w:t xml:space="preserve">The hippocampus plays key roles in cognition and affect and </w:t>
      </w:r>
      <w:r w:rsidRPr="003013C2">
        <w:t xml:space="preserve">serves as a model system for structure-function studies in animals. So far, its complex anatomy has challenged investigations targeting its substructural organization in humans. </w:t>
      </w:r>
      <w:r w:rsidRPr="003013C2">
        <w:rPr>
          <w:rFonts w:eastAsia="Times New Roman"/>
          <w:color w:val="000000"/>
        </w:rPr>
        <w:t xml:space="preserve">State-of-the-art MRI offers the resolution and versatility to identify hippocampal subfields, assess its microstructure, and study topographical principles of its connectivity </w:t>
      </w:r>
      <w:r w:rsidRPr="003013C2">
        <w:rPr>
          <w:rFonts w:eastAsia="Times New Roman"/>
          <w:i/>
          <w:color w:val="000000"/>
        </w:rPr>
        <w:t>in-vivo</w:t>
      </w:r>
      <w:r w:rsidRPr="003013C2">
        <w:rPr>
          <w:rFonts w:eastAsia="Times New Roman"/>
          <w:color w:val="000000"/>
        </w:rPr>
        <w:t xml:space="preserve">. We developed a novel approach to unfold the human hippocampus and </w:t>
      </w:r>
      <w:r w:rsidR="00DA401A" w:rsidRPr="003013C2">
        <w:rPr>
          <w:rFonts w:eastAsia="Times New Roman"/>
          <w:color w:val="000000"/>
        </w:rPr>
        <w:t>examine</w:t>
      </w:r>
      <w:r w:rsidRPr="003013C2">
        <w:rPr>
          <w:rFonts w:eastAsia="Times New Roman"/>
          <w:color w:val="000000"/>
        </w:rPr>
        <w:t xml:space="preserve"> spatial variations of intrinsic functional connectivity</w:t>
      </w:r>
      <w:r w:rsidR="003B57FF" w:rsidRPr="003013C2">
        <w:rPr>
          <w:rFonts w:eastAsia="Times New Roman"/>
          <w:color w:val="000000"/>
        </w:rPr>
        <w:t xml:space="preserve"> in a </w:t>
      </w:r>
      <w:r w:rsidR="00D30CBC" w:rsidRPr="003013C2">
        <w:rPr>
          <w:rFonts w:eastAsia="Times New Roman"/>
          <w:color w:val="000000"/>
        </w:rPr>
        <w:t xml:space="preserve">large </w:t>
      </w:r>
      <w:r w:rsidR="003B57FF" w:rsidRPr="003013C2">
        <w:rPr>
          <w:rFonts w:eastAsia="Times New Roman"/>
          <w:color w:val="000000"/>
        </w:rPr>
        <w:t xml:space="preserve">cohort of </w:t>
      </w:r>
      <w:r w:rsidR="00D30CBC" w:rsidRPr="003013C2">
        <w:rPr>
          <w:rFonts w:eastAsia="Times New Roman"/>
          <w:color w:val="000000"/>
        </w:rPr>
        <w:t>healthy adults</w:t>
      </w:r>
      <w:r w:rsidRPr="003013C2">
        <w:rPr>
          <w:rFonts w:eastAsia="Times New Roman"/>
          <w:color w:val="000000"/>
        </w:rPr>
        <w:t xml:space="preserve">. In addition to mapping common and unique connections across subfields, we identified two main axes of subregional connectivity transitions. An anterior-posterior gradient followed long-axis landmarks and meta-analytical findings from task-based fMRI, while a medial-lateral gradient followed hippocampal infolding and correlated with proxies of cortical myelin. Findings were consistent in </w:t>
      </w:r>
      <w:r w:rsidR="003B57FF" w:rsidRPr="003013C2">
        <w:rPr>
          <w:rFonts w:eastAsia="Times New Roman"/>
          <w:color w:val="000000"/>
        </w:rPr>
        <w:t xml:space="preserve">an </w:t>
      </w:r>
      <w:r w:rsidRPr="003013C2">
        <w:rPr>
          <w:rFonts w:eastAsia="Times New Roman"/>
          <w:color w:val="000000"/>
        </w:rPr>
        <w:t xml:space="preserve">independent sample and highly stable across </w:t>
      </w:r>
      <w:r w:rsidR="003B57FF" w:rsidRPr="003013C2">
        <w:rPr>
          <w:rFonts w:eastAsia="Times New Roman"/>
          <w:color w:val="000000"/>
        </w:rPr>
        <w:t xml:space="preserve">resting-state </w:t>
      </w:r>
      <w:r w:rsidRPr="003013C2">
        <w:rPr>
          <w:rFonts w:eastAsia="Times New Roman"/>
          <w:color w:val="000000"/>
        </w:rPr>
        <w:t xml:space="preserve">scans. Our results provide robust evidence for long-axis specialization in the resting </w:t>
      </w:r>
      <w:r w:rsidR="009B2E46" w:rsidRPr="003013C2">
        <w:rPr>
          <w:rFonts w:eastAsia="Times New Roman"/>
          <w:color w:val="000000"/>
        </w:rPr>
        <w:t xml:space="preserve">human </w:t>
      </w:r>
      <w:r w:rsidRPr="003013C2">
        <w:rPr>
          <w:rFonts w:eastAsia="Times New Roman"/>
          <w:color w:val="000000"/>
        </w:rPr>
        <w:t xml:space="preserve">hippocampus and </w:t>
      </w:r>
      <w:r w:rsidR="009B2E46" w:rsidRPr="003013C2">
        <w:rPr>
          <w:rFonts w:eastAsia="Times New Roman"/>
          <w:color w:val="000000"/>
        </w:rPr>
        <w:t>suggest</w:t>
      </w:r>
      <w:r w:rsidRPr="003013C2">
        <w:rPr>
          <w:rFonts w:eastAsia="Times New Roman"/>
          <w:color w:val="000000"/>
        </w:rPr>
        <w:t xml:space="preserve"> an intriguing interplay between connectivity and microstructure.</w:t>
      </w:r>
    </w:p>
    <w:bookmarkEnd w:id="1"/>
    <w:p w14:paraId="4DB34C7D" w14:textId="77777777" w:rsidR="003D38E0" w:rsidRPr="003013C2" w:rsidRDefault="003D38E0" w:rsidP="00DA0AF7">
      <w:pPr>
        <w:rPr>
          <w:rFonts w:eastAsia="Times New Roman"/>
          <w:b/>
          <w:smallCaps/>
        </w:rPr>
      </w:pPr>
    </w:p>
    <w:p w14:paraId="728A3657" w14:textId="77777777" w:rsidR="00A33310" w:rsidRPr="003013C2" w:rsidRDefault="004F6869" w:rsidP="003D5C0A">
      <w:pPr>
        <w:rPr>
          <w:rFonts w:eastAsia="Times New Roman"/>
        </w:rPr>
      </w:pPr>
      <w:r w:rsidRPr="003013C2">
        <w:rPr>
          <w:rFonts w:eastAsia="Times New Roman"/>
          <w:b/>
          <w:smallCaps/>
        </w:rPr>
        <w:t>Key words:</w:t>
      </w:r>
      <w:r w:rsidRPr="003013C2">
        <w:rPr>
          <w:rFonts w:eastAsia="Times New Roman"/>
        </w:rPr>
        <w:t xml:space="preserve"> hippocampus, neuroimaging, microstructure, connectome, MRI</w:t>
      </w:r>
    </w:p>
    <w:p w14:paraId="3B53AD21" w14:textId="77777777" w:rsidR="003D5C0A" w:rsidRPr="003013C2" w:rsidRDefault="003D5C0A" w:rsidP="003D5C0A">
      <w:pPr>
        <w:rPr>
          <w:rFonts w:eastAsia="Times New Roman"/>
        </w:rPr>
      </w:pPr>
    </w:p>
    <w:p w14:paraId="142598D7" w14:textId="77777777" w:rsidR="00F10918" w:rsidRPr="003013C2" w:rsidRDefault="0010656C" w:rsidP="0010656C">
      <w:pPr>
        <w:pStyle w:val="Heading2"/>
        <w:rPr>
          <w:rFonts w:cs="Times New Roman"/>
          <w:szCs w:val="28"/>
        </w:rPr>
      </w:pPr>
      <w:r w:rsidRPr="003013C2">
        <w:rPr>
          <w:rFonts w:cs="Times New Roman"/>
          <w:szCs w:val="28"/>
        </w:rPr>
        <w:t>Significance</w:t>
      </w:r>
    </w:p>
    <w:p w14:paraId="01653F62" w14:textId="30FF6BE0" w:rsidR="00C05FBC" w:rsidRPr="003013C2" w:rsidRDefault="0010656C" w:rsidP="0010656C">
      <w:pPr>
        <w:spacing w:after="200"/>
        <w:rPr>
          <w:rFonts w:cs="Times New Roman"/>
        </w:rPr>
      </w:pPr>
      <w:bookmarkStart w:id="2" w:name="OLE_LINK4"/>
      <w:bookmarkStart w:id="3" w:name="OLE_LINK3"/>
      <w:r w:rsidRPr="003013C2">
        <w:rPr>
          <w:rFonts w:cs="Times New Roman"/>
        </w:rPr>
        <w:t xml:space="preserve">Despite the progress made by </w:t>
      </w:r>
      <w:r w:rsidR="00313114" w:rsidRPr="003013C2">
        <w:rPr>
          <w:rFonts w:cs="Times New Roman"/>
        </w:rPr>
        <w:t xml:space="preserve">post-mortem </w:t>
      </w:r>
      <w:r w:rsidRPr="003013C2">
        <w:rPr>
          <w:rFonts w:cs="Times New Roman"/>
        </w:rPr>
        <w:t xml:space="preserve">cytoarchitectonic </w:t>
      </w:r>
      <w:r w:rsidR="00313114" w:rsidRPr="003013C2">
        <w:rPr>
          <w:rFonts w:cs="Times New Roman"/>
        </w:rPr>
        <w:t>analyses</w:t>
      </w:r>
      <w:r w:rsidRPr="003013C2">
        <w:rPr>
          <w:rFonts w:cs="Times New Roman"/>
        </w:rPr>
        <w:t xml:space="preserve"> and animal electrophysiology in studying the structure and function of the hippocampal circuitry, complex anatomical challenges have prevented a detailed understanding of its substructural organization in living humans. By integrating high-resolution structural and resting-state functional neuroimaging, we </w:t>
      </w:r>
      <w:r w:rsidR="009B2E46" w:rsidRPr="003013C2">
        <w:rPr>
          <w:rFonts w:cs="Times New Roman"/>
        </w:rPr>
        <w:t>demonstrate</w:t>
      </w:r>
      <w:r w:rsidR="00F10918" w:rsidRPr="003013C2">
        <w:rPr>
          <w:rFonts w:cs="Times New Roman"/>
        </w:rPr>
        <w:t xml:space="preserve"> two main axes of substructural organization in the human hippocampus</w:t>
      </w:r>
      <w:r w:rsidRPr="003013C2">
        <w:rPr>
          <w:rFonts w:cs="Times New Roman"/>
        </w:rPr>
        <w:t>: one that respects its long</w:t>
      </w:r>
      <w:r w:rsidR="00F50020" w:rsidRPr="003013C2">
        <w:rPr>
          <w:rFonts w:cs="Times New Roman"/>
        </w:rPr>
        <w:t>-</w:t>
      </w:r>
      <w:r w:rsidRPr="003013C2">
        <w:rPr>
          <w:rFonts w:cs="Times New Roman"/>
        </w:rPr>
        <w:t>axis and a second that follows patterns of hippocampal infolding and significantly correlates with intracortical microstructure</w:t>
      </w:r>
      <w:r w:rsidR="00F10918" w:rsidRPr="003013C2">
        <w:rPr>
          <w:rFonts w:cs="Times New Roman"/>
        </w:rPr>
        <w:t>. Given t</w:t>
      </w:r>
      <w:r w:rsidRPr="003013C2">
        <w:rPr>
          <w:rFonts w:cs="Times New Roman"/>
        </w:rPr>
        <w:t xml:space="preserve">he importance of the hippocampus </w:t>
      </w:r>
      <w:r w:rsidR="009B2E46" w:rsidRPr="003013C2">
        <w:rPr>
          <w:rFonts w:cs="Times New Roman"/>
        </w:rPr>
        <w:t>for</w:t>
      </w:r>
      <w:r w:rsidR="00F10918" w:rsidRPr="003013C2">
        <w:rPr>
          <w:rFonts w:cs="Times New Roman"/>
        </w:rPr>
        <w:t xml:space="preserve"> </w:t>
      </w:r>
      <w:r w:rsidRPr="003013C2">
        <w:rPr>
          <w:rFonts w:cs="Times New Roman"/>
        </w:rPr>
        <w:t xml:space="preserve">cognition, affect, and </w:t>
      </w:r>
      <w:r w:rsidR="00F10918" w:rsidRPr="003013C2">
        <w:rPr>
          <w:rFonts w:cs="Times New Roman"/>
        </w:rPr>
        <w:t>disease</w:t>
      </w:r>
      <w:r w:rsidRPr="003013C2">
        <w:rPr>
          <w:rFonts w:cs="Times New Roman"/>
        </w:rPr>
        <w:t>,</w:t>
      </w:r>
      <w:r w:rsidR="00F10918" w:rsidRPr="003013C2">
        <w:rPr>
          <w:rFonts w:cs="Times New Roman"/>
        </w:rPr>
        <w:t xml:space="preserve"> </w:t>
      </w:r>
      <w:r w:rsidRPr="003013C2">
        <w:rPr>
          <w:rFonts w:cs="Times New Roman"/>
        </w:rPr>
        <w:t>our</w:t>
      </w:r>
      <w:r w:rsidR="00F10918" w:rsidRPr="003013C2">
        <w:rPr>
          <w:rFonts w:cs="Times New Roman"/>
        </w:rPr>
        <w:t xml:space="preserve"> </w:t>
      </w:r>
      <w:r w:rsidRPr="003013C2">
        <w:rPr>
          <w:rFonts w:cs="Times New Roman"/>
        </w:rPr>
        <w:t xml:space="preserve">results </w:t>
      </w:r>
      <w:r w:rsidR="009B2E46" w:rsidRPr="003013C2">
        <w:rPr>
          <w:rFonts w:cs="Times New Roman"/>
        </w:rPr>
        <w:t>provide</w:t>
      </w:r>
      <w:r w:rsidRPr="003013C2">
        <w:rPr>
          <w:rFonts w:cs="Times New Roman"/>
        </w:rPr>
        <w:t xml:space="preserve"> integrated hippocampal coordinate system</w:t>
      </w:r>
      <w:r w:rsidR="00F10918" w:rsidRPr="003013C2">
        <w:rPr>
          <w:rFonts w:cs="Times New Roman"/>
        </w:rPr>
        <w:t xml:space="preserve"> </w:t>
      </w:r>
      <w:r w:rsidR="009B2E46" w:rsidRPr="003013C2">
        <w:rPr>
          <w:rFonts w:cs="Times New Roman"/>
        </w:rPr>
        <w:t xml:space="preserve">that is </w:t>
      </w:r>
      <w:r w:rsidR="00F10918" w:rsidRPr="003013C2">
        <w:rPr>
          <w:rFonts w:cs="Times New Roman"/>
        </w:rPr>
        <w:t>relevant to cognitive neuroscience, clinical neuroimaging, and network neuroscience.</w:t>
      </w:r>
      <w:r w:rsidR="00F10918" w:rsidRPr="008A2C55">
        <w:rPr>
          <w:rFonts w:cs="Times New Roman"/>
          <w:color w:val="FFFFFF" w:themeColor="background1"/>
        </w:rPr>
        <w:t xml:space="preserve"> </w:t>
      </w:r>
      <w:bookmarkEnd w:id="2"/>
      <w:r w:rsidR="002908DC" w:rsidRPr="008A2C55">
        <w:rPr>
          <w:rFonts w:cs="Times New Roman"/>
          <w:color w:val="FFFFFF" w:themeColor="background1"/>
        </w:rPr>
        <w:t>\body</w:t>
      </w:r>
    </w:p>
    <w:bookmarkEnd w:id="3"/>
    <w:p w14:paraId="243D4CD3" w14:textId="77777777" w:rsidR="00CF3FB9" w:rsidRPr="003013C2" w:rsidRDefault="004F6869" w:rsidP="00CF3FB9">
      <w:pPr>
        <w:pStyle w:val="Heading2"/>
        <w:rPr>
          <w:rFonts w:eastAsia="Times New Roman"/>
          <w:szCs w:val="24"/>
        </w:rPr>
      </w:pPr>
      <w:r w:rsidRPr="003013C2">
        <w:rPr>
          <w:rFonts w:eastAsia="Times New Roman"/>
        </w:rPr>
        <w:br w:type="page"/>
      </w:r>
      <w:r w:rsidR="00533AD8" w:rsidRPr="003013C2">
        <w:rPr>
          <w:rFonts w:eastAsia="Times New Roman"/>
        </w:rPr>
        <w:lastRenderedPageBreak/>
        <w:t>Introduction</w:t>
      </w:r>
    </w:p>
    <w:p w14:paraId="5EB8F34C" w14:textId="4B039720" w:rsidR="0001613A" w:rsidRPr="003013C2" w:rsidRDefault="00533AD8" w:rsidP="00A0724B">
      <w:pPr>
        <w:rPr>
          <w:rFonts w:ascii="Times" w:hAnsi="Times" w:cs="Times"/>
          <w:b/>
          <w:bCs/>
          <w:color w:val="000000"/>
          <w:sz w:val="21"/>
          <w:szCs w:val="21"/>
        </w:rPr>
      </w:pPr>
      <w:r w:rsidRPr="003013C2">
        <w:t xml:space="preserve">The hippocampus is a complex </w:t>
      </w:r>
      <w:r w:rsidR="000624A5" w:rsidRPr="003013C2">
        <w:t xml:space="preserve">structure </w:t>
      </w:r>
      <w:r w:rsidR="00A0724B" w:rsidRPr="003013C2">
        <w:t xml:space="preserve">located </w:t>
      </w:r>
      <w:r w:rsidR="000624A5" w:rsidRPr="003013C2">
        <w:t>in the medial temporal lobe</w:t>
      </w:r>
      <w:r w:rsidRPr="003013C2">
        <w:t xml:space="preserve"> </w:t>
      </w:r>
      <w:r w:rsidR="005A5074" w:rsidRPr="003013C2">
        <w:t>that</w:t>
      </w:r>
      <w:r w:rsidR="00765B76" w:rsidRPr="003013C2">
        <w:t xml:space="preserve"> </w:t>
      </w:r>
      <w:r w:rsidR="00A0724B" w:rsidRPr="003013C2">
        <w:t>has b</w:t>
      </w:r>
      <w:r w:rsidR="005A5074" w:rsidRPr="003013C2">
        <w:t>een implicated in a broad range</w:t>
      </w:r>
      <w:r w:rsidR="008E5372" w:rsidRPr="003013C2">
        <w:t xml:space="preserve"> </w:t>
      </w:r>
      <w:r w:rsidR="00A0724B" w:rsidRPr="003013C2">
        <w:t>of</w:t>
      </w:r>
      <w:r w:rsidRPr="003013C2">
        <w:t xml:space="preserve"> cognitive </w:t>
      </w:r>
      <w:r w:rsidR="008E5372" w:rsidRPr="003013C2">
        <w:t xml:space="preserve">functions, notably </w:t>
      </w:r>
      <w:r w:rsidR="00530156" w:rsidRPr="003013C2">
        <w:t xml:space="preserve">declarative </w:t>
      </w:r>
      <w:r w:rsidRPr="003013C2">
        <w:t>memory</w:t>
      </w:r>
      <w:r w:rsidR="00DA059E" w:rsidRPr="003013C2">
        <w:t xml:space="preserve"> </w:t>
      </w:r>
      <w:r w:rsidR="00C60422" w:rsidRPr="003013C2">
        <w:fldChar w:fldCharType="begin"/>
      </w:r>
      <w:r w:rsidR="00CB4169" w:rsidRPr="003013C2">
        <w:instrText xml:space="preserve"> ADDIN EN.CITE &lt;EndNote&gt;&lt;Cite&gt;&lt;Author&gt;Penfield&lt;/Author&gt;&lt;Year&gt;1958&lt;/Year&gt;&lt;RecNum&gt;82&lt;/RecNum&gt;&lt;IDText&gt;AZva&lt;/IDText&gt;&lt;DisplayText&gt;(1)&lt;/DisplayText&gt;&lt;record&gt;&lt;rec-number&gt;82&lt;/rec-number&gt;&lt;foreign-keys&gt;&lt;key app="EN" db-id="ffxvf0tp69dx04es20qxeta5w2052ffs2rwf" timestamp="1511371313"&gt;82&lt;/key&gt;&lt;/foreign-keys&gt;&lt;ref-type name="Journal Article"&gt;17&lt;/ref-type&gt;&lt;contributors&gt;&lt;authors&gt;&lt;author&gt;Penfield, W.&lt;/author&gt;&lt;author&gt;Milner, B.&lt;/author&gt;&lt;/authors&gt;&lt;/contributors&gt;&lt;titles&gt;&lt;title&gt;Memory deficit produced by bilateral lesions in the hippocampal zone&lt;/title&gt;&lt;secondary-title&gt;AMA Arch. Neurol. Psychiatry&lt;/secondary-title&gt;&lt;/titles&gt;&lt;periodical&gt;&lt;full-title&gt;AMA Arch. Neurol. Psychiatry&lt;/full-title&gt;&lt;/periodical&gt;&lt;pages&gt;475-497&lt;/pages&gt;&lt;volume&gt;79&lt;/volume&gt;&lt;number&gt;5&lt;/number&gt;&lt;keywords&gt;&lt;keyword&gt;HIPPOCAMPUS/physiology&lt;/keyword&gt;&lt;keyword&gt;MEMORY&lt;/keyword&gt;&lt;/keywords&gt;&lt;dates&gt;&lt;year&gt;1958&lt;/year&gt;&lt;pub-dates&gt;&lt;date&gt;1958/5&lt;/date&gt;&lt;/pub-dates&gt;&lt;/dates&gt;&lt;isbn&gt;0096-6886&lt;/isbn&gt;&lt;label&gt;AZva&lt;/label&gt;&lt;urls&gt;&lt;related-urls&gt;&lt;url&gt;https://www.ncbi.nlm.nih.gov/pubmed/13519951&lt;/url&gt;&lt;/related-urls&gt;&lt;/urls&gt;&lt;/record&gt;&lt;/Cite&gt;&lt;/EndNote&gt;</w:instrText>
      </w:r>
      <w:r w:rsidR="00C60422" w:rsidRPr="003013C2">
        <w:fldChar w:fldCharType="separate"/>
      </w:r>
      <w:r w:rsidR="00CB4169" w:rsidRPr="003013C2">
        <w:rPr>
          <w:noProof/>
        </w:rPr>
        <w:t>(1)</w:t>
      </w:r>
      <w:r w:rsidR="00C60422" w:rsidRPr="003013C2">
        <w:fldChar w:fldCharType="end"/>
      </w:r>
      <w:r w:rsidR="00D44CB9" w:rsidRPr="003013C2">
        <w:t xml:space="preserve"> </w:t>
      </w:r>
      <w:r w:rsidRPr="003013C2">
        <w:t>and spatial navigation</w:t>
      </w:r>
      <w:r w:rsidR="00DA059E" w:rsidRPr="003013C2">
        <w:t xml:space="preserve"> </w:t>
      </w:r>
      <w:r w:rsidR="00C60422" w:rsidRPr="003013C2">
        <w:fldChar w:fldCharType="begin"/>
      </w:r>
      <w:r w:rsidR="00CB4169" w:rsidRPr="003013C2">
        <w:instrText xml:space="preserve"> ADDIN EN.CITE &lt;EndNote&gt;&lt;Cite&gt;&lt;Author&gt;Burgess&lt;/Author&gt;&lt;Year&gt;2002&lt;/Year&gt;&lt;RecNum&gt;87&lt;/RecNum&gt;&lt;IDText&gt;H4qU&lt;/IDText&gt;&lt;DisplayText&gt;(2)&lt;/DisplayText&gt;&lt;record&gt;&lt;rec-number&gt;87&lt;/rec-number&gt;&lt;foreign-keys&gt;&lt;key app="EN" db-id="ffxvf0tp69dx04es20qxeta5w2052ffs2rwf" timestamp="1511371313"&gt;87&lt;/key&gt;&lt;/foreign-keys&gt;&lt;ref-type name="Journal Article"&gt;17&lt;/ref-type&gt;&lt;contributors&gt;&lt;authors&gt;&lt;author&gt;Burgess, Neil&lt;/author&gt;&lt;author&gt;Maguire, Eleanor A.&lt;/author&gt;&lt;author&gt;O&amp;apos;Keefe, John&lt;/author&gt;&lt;/authors&gt;&lt;/contributors&gt;&lt;titles&gt;&lt;title&gt;The Human Hippocampus and Spatial and Episodic Memory&lt;/title&gt;&lt;secondary-title&gt;Neuron&lt;/secondary-title&gt;&lt;/titles&gt;&lt;periodical&gt;&lt;full-title&gt;Neuron&lt;/full-title&gt;&lt;/periodical&gt;&lt;pages&gt;625-641&lt;/pages&gt;&lt;volume&gt;35&lt;/volume&gt;&lt;number&gt;4&lt;/number&gt;&lt;dates&gt;&lt;year&gt;2002&lt;/year&gt;&lt;pub-dates&gt;&lt;date&gt;2002&lt;/date&gt;&lt;/pub-dates&gt;&lt;/dates&gt;&lt;isbn&gt;0896-6273&lt;/isbn&gt;&lt;label&gt;H4qU&lt;/label&gt;&lt;urls&gt;&lt;related-urls&gt;&lt;url&gt;http://dx.doi.org/10.1016/s0896-6273(02)00830-9&lt;/url&gt;&lt;/related-urls&gt;&lt;/urls&gt;&lt;electronic-resource-num&gt;10.1016/s0896-6273(02)00830-9&lt;/electronic-resource-num&gt;&lt;/record&gt;&lt;/Cite&gt;&lt;/EndNote&gt;</w:instrText>
      </w:r>
      <w:r w:rsidR="00C60422" w:rsidRPr="003013C2">
        <w:fldChar w:fldCharType="separate"/>
      </w:r>
      <w:r w:rsidR="00CB4169" w:rsidRPr="003013C2">
        <w:rPr>
          <w:noProof/>
        </w:rPr>
        <w:t>(2)</w:t>
      </w:r>
      <w:r w:rsidR="00C60422" w:rsidRPr="003013C2">
        <w:fldChar w:fldCharType="end"/>
      </w:r>
      <w:r w:rsidR="00D44CB9" w:rsidRPr="003013C2">
        <w:t xml:space="preserve">, but also </w:t>
      </w:r>
      <w:r w:rsidR="008E5372" w:rsidRPr="003013C2">
        <w:t>emotional</w:t>
      </w:r>
      <w:r w:rsidR="00D44CB9" w:rsidRPr="003013C2">
        <w:t xml:space="preserve"> reactivity</w:t>
      </w:r>
      <w:r w:rsidR="00530156" w:rsidRPr="003013C2">
        <w:t>, emotional memory,</w:t>
      </w:r>
      <w:r w:rsidR="00D44CB9" w:rsidRPr="003013C2">
        <w:t xml:space="preserve"> and resilience </w:t>
      </w:r>
      <w:r w:rsidR="00996C4C" w:rsidRPr="003013C2">
        <w:fldChar w:fldCharType="begin">
          <w:fldData xml:space="preserve">PEVuZE5vdGU+PENpdGU+PEF1dGhvcj5QaGVscHM8L0F1dGhvcj48WWVhcj4yMDA0PC9ZZWFyPjxS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</w:fldData>
        </w:fldChar>
      </w:r>
      <w:r w:rsidR="00CB4169" w:rsidRPr="003013C2">
        <w:instrText xml:space="preserve"> ADDIN EN.CITE </w:instrText>
      </w:r>
      <w:r w:rsidR="00CB4169" w:rsidRPr="003013C2">
        <w:fldChar w:fldCharType="begin">
          <w:fldData xml:space="preserve">PEVuZE5vdGU+PENpdGU+PEF1dGhvcj5QaGVscHM8L0F1dGhvcj48WWVhcj4yMDA0PC9ZZWFyPjxS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</w:fldData>
        </w:fldChar>
      </w:r>
      <w:r w:rsidR="00CB4169" w:rsidRPr="003013C2">
        <w:instrText xml:space="preserve"> ADDIN EN.CITE.DATA </w:instrText>
      </w:r>
      <w:r w:rsidR="00CB4169" w:rsidRPr="003013C2">
        <w:fldChar w:fldCharType="end"/>
      </w:r>
      <w:r w:rsidR="00996C4C" w:rsidRPr="003013C2">
        <w:fldChar w:fldCharType="separate"/>
      </w:r>
      <w:r w:rsidR="00CB4169" w:rsidRPr="003013C2">
        <w:rPr>
          <w:noProof/>
        </w:rPr>
        <w:t>(3, 4)</w:t>
      </w:r>
      <w:r w:rsidR="00996C4C" w:rsidRPr="003013C2">
        <w:fldChar w:fldCharType="end"/>
      </w:r>
      <w:r w:rsidR="00D44CB9" w:rsidRPr="003013C2">
        <w:t xml:space="preserve">. </w:t>
      </w:r>
      <w:r w:rsidR="00A0724B" w:rsidRPr="003013C2">
        <w:t>Hippocampal p</w:t>
      </w:r>
      <w:r w:rsidR="00913B68" w:rsidRPr="003013C2">
        <w:t xml:space="preserve">athology </w:t>
      </w:r>
      <w:r w:rsidR="00A0724B" w:rsidRPr="003013C2">
        <w:t xml:space="preserve">is linked to multiple </w:t>
      </w:r>
      <w:r w:rsidR="008E5372" w:rsidRPr="003013C2">
        <w:t>brain disorders</w:t>
      </w:r>
      <w:r w:rsidR="00CB3DD7" w:rsidRPr="003013C2">
        <w:t xml:space="preserve">, </w:t>
      </w:r>
      <w:r w:rsidR="00970799" w:rsidRPr="003013C2">
        <w:t>including</w:t>
      </w:r>
      <w:r w:rsidR="00B87366" w:rsidRPr="003013C2">
        <w:t xml:space="preserve"> </w:t>
      </w:r>
      <w:r w:rsidRPr="003013C2">
        <w:t>Alzheimer’s disease</w:t>
      </w:r>
      <w:r w:rsidR="00DA059E" w:rsidRPr="003013C2">
        <w:t xml:space="preserve"> </w:t>
      </w:r>
      <w:r w:rsidR="00C60422" w:rsidRPr="003013C2">
        <w:fldChar w:fldCharType="begin"/>
      </w:r>
      <w:r w:rsidR="00CB4169" w:rsidRPr="003013C2">
        <w:instrText xml:space="preserve"> ADDIN EN.CITE &lt;EndNote&gt;&lt;Cite&gt;&lt;Author&gt;Braak&lt;/Author&gt;&lt;Year&gt;1991&lt;/Year&gt;&lt;RecNum&gt;100&lt;/RecNum&gt;&lt;IDText&gt;Uhpu&lt;/IDText&gt;&lt;DisplayText&gt;(5)&lt;/DisplayText&gt;&lt;record&gt;&lt;rec-number&gt;100&lt;/rec-number&gt;&lt;foreign-keys&gt;&lt;key app="EN" db-id="ffxvf0tp69dx04es20qxeta5w2052ffs2rwf" timestamp="1511371313"&gt;100&lt;/key&gt;&lt;/foreign-keys&gt;&lt;ref-type name="Journal Article"&gt;17&lt;/ref-type&gt;&lt;contributors&gt;&lt;authors&gt;&lt;author&gt;Braak, H.&lt;/author&gt;&lt;author&gt;Braak, E.&lt;/author&gt;&lt;/authors&gt;&lt;/contributors&gt;&lt;titles&gt;&lt;title&gt;Neuropathological stageing of Alzheimer-related changes&lt;/title&gt;&lt;secondary-title&gt;Acta Neuropathol.&lt;/secondary-title&gt;&lt;/titles&gt;&lt;periodical&gt;&lt;full-title&gt;Acta Neuropathol.&lt;/full-title&gt;&lt;/periodical&gt;&lt;pages&gt;239-259&lt;/pages&gt;&lt;volume&gt;82&lt;/volume&gt;&lt;number&gt;4&lt;/number&gt;&lt;dates&gt;&lt;year&gt;1991&lt;/year&gt;&lt;pub-dates&gt;&lt;date&gt;1991&lt;/date&gt;&lt;/pub-dates&gt;&lt;/dates&gt;&lt;isbn&gt;0001-6322&lt;/isbn&gt;&lt;label&gt;Uhpu&lt;/label&gt;&lt;urls&gt;&lt;related-urls&gt;&lt;url&gt;http://dx.doi.org/10.1007/bf00308809&lt;/url&gt;&lt;url&gt;https://link.springer.com/content/pdf/10.1007%2FBF00308809.pdf&lt;/url&gt;&lt;/related-urls&gt;&lt;/urls&gt;&lt;electronic-resource-num&gt;10.1007/bf00308809&lt;/electronic-resource-num&gt;&lt;/record&gt;&lt;/Cite&gt;&lt;/EndNote&gt;</w:instrText>
      </w:r>
      <w:r w:rsidR="00C60422" w:rsidRPr="003013C2">
        <w:fldChar w:fldCharType="separate"/>
      </w:r>
      <w:r w:rsidR="00CB4169" w:rsidRPr="003013C2">
        <w:rPr>
          <w:noProof/>
        </w:rPr>
        <w:t>(5)</w:t>
      </w:r>
      <w:r w:rsidR="00C60422" w:rsidRPr="003013C2">
        <w:fldChar w:fldCharType="end"/>
      </w:r>
      <w:r w:rsidRPr="003013C2">
        <w:t xml:space="preserve">, </w:t>
      </w:r>
      <w:r w:rsidR="00CB3DD7" w:rsidRPr="003013C2">
        <w:t>drug-resistant</w:t>
      </w:r>
      <w:r w:rsidRPr="003013C2">
        <w:t xml:space="preserve"> epilepsy</w:t>
      </w:r>
      <w:r w:rsidR="00DA059E" w:rsidRPr="003013C2">
        <w:t xml:space="preserve"> </w:t>
      </w:r>
      <w:r w:rsidR="00C60422" w:rsidRPr="003013C2">
        <w:fldChar w:fldCharType="begin"/>
      </w:r>
      <w:r w:rsidR="00CB4169" w:rsidRPr="003013C2">
        <w:instrText xml:space="preserve"> ADDIN EN.CITE &lt;EndNote&gt;&lt;Cite&gt;&lt;Author&gt;Dam&lt;/Author&gt;&lt;Year&gt;1982&lt;/Year&gt;&lt;RecNum&gt;97&lt;/RecNum&gt;&lt;IDText&gt;Sik2&lt;/IDText&gt;&lt;DisplayText&gt;(6)&lt;/DisplayText&gt;&lt;record&gt;&lt;rec-number&gt;97&lt;/rec-number&gt;&lt;foreign-keys&gt;&lt;key app="EN" db-id="ffxvf0tp69dx04es20qxeta5w2052ffs2rwf" timestamp="1511371313"&gt;97&lt;/key&gt;&lt;/foreign-keys&gt;&lt;ref-type name="Journal Article"&gt;17&lt;/ref-type&gt;&lt;contributors&gt;&lt;authors&gt;&lt;author&gt;Dam, Agnete Mouritzen&lt;/author&gt;&lt;/authors&gt;&lt;/contributors&gt;&lt;titles&gt;&lt;title&gt;Hippocampal neuron loss in epilepsy and after experimental seizures&lt;/title&gt;&lt;secondary-title&gt;Acta Neurol. Scand.&lt;/secondary-title&gt;&lt;/titles&gt;&lt;periodical&gt;&lt;full-title&gt;Acta Neurol. Scand.&lt;/full-title&gt;&lt;/periodical&gt;&lt;pages&gt;601-642&lt;/pages&gt;&lt;volume&gt;66&lt;/volume&gt;&lt;number&gt;6&lt;/number&gt;&lt;dates&gt;&lt;year&gt;1982&lt;/year&gt;&lt;pub-dates&gt;&lt;date&gt;1982&lt;/date&gt;&lt;/pub-dates&gt;&lt;/dates&gt;&lt;isbn&gt;0001-6314&lt;/isbn&gt;&lt;label&gt;Sik2&lt;/label&gt;&lt;urls&gt;&lt;related-urls&gt;&lt;url&gt;http://dx.doi.org/10.1111/j.1600-0404.1982.tb04528.x&lt;/url&gt;&lt;url&gt;http://onlinelibrary.wiley.com/store/10.1111/j.1600-0404.1982.tb04528.x/asset/j.1600-0404.1982.tb04528.x.pdf?v=1&amp;amp;t=jala79hc&amp;amp;s=59a7203555910e9cee753d07d7fcd70e5f76e161&lt;/url&gt;&lt;/related-urls&gt;&lt;/urls&gt;&lt;electronic-resource-num&gt;10.1111/j.1600-0404.1982.tb04528.x&lt;/electronic-resource-num&gt;&lt;/record&gt;&lt;/Cite&gt;&lt;/EndNote&gt;</w:instrText>
      </w:r>
      <w:r w:rsidR="00C60422" w:rsidRPr="003013C2">
        <w:fldChar w:fldCharType="separate"/>
      </w:r>
      <w:r w:rsidR="00CB4169" w:rsidRPr="003013C2">
        <w:rPr>
          <w:noProof/>
        </w:rPr>
        <w:t>(6)</w:t>
      </w:r>
      <w:r w:rsidR="00C60422" w:rsidRPr="003013C2">
        <w:fldChar w:fldCharType="end"/>
      </w:r>
      <w:r w:rsidRPr="003013C2">
        <w:t xml:space="preserve">, </w:t>
      </w:r>
      <w:r w:rsidR="00D44CB9" w:rsidRPr="003013C2">
        <w:t>post-traumatic stress disorder</w:t>
      </w:r>
      <w:r w:rsidR="001A0621" w:rsidRPr="003013C2">
        <w:t xml:space="preserve"> </w:t>
      </w:r>
      <w:r w:rsidR="00996C4C" w:rsidRPr="003013C2">
        <w:fldChar w:fldCharType="begin"/>
      </w:r>
      <w:r w:rsidR="00CB4169" w:rsidRPr="003013C2">
        <w:instrText xml:space="preserve"> ADDIN EN.CITE &lt;EndNote&gt;&lt;Cite&gt;&lt;Author&gt;Karl&lt;/Author&gt;&lt;Year&gt;2006&lt;/Year&gt;&lt;RecNum&gt;251&lt;/RecNum&gt;&lt;DisplayText&gt;(7)&lt;/DisplayText&gt;&lt;record&gt;&lt;rec-number&gt;251&lt;/rec-number&gt;&lt;foreign-keys&gt;&lt;key app="EN" db-id="ffxvf0tp69dx04es20qxeta5w2052ffs2rwf" timestamp="1518803929"&gt;251&lt;/key&gt;&lt;/foreign-keys&gt;&lt;ref-type name="Journal Article"&gt;17&lt;/ref-type&gt;&lt;contributors&gt;&lt;authors&gt;&lt;author&gt;Karl, A.&lt;/author&gt;&lt;author&gt;Schaefer, M.&lt;/author&gt;&lt;author&gt;Malta, L. S.&lt;/author&gt;&lt;author&gt;Dorfel, D.&lt;/author&gt;&lt;author&gt;Rohleder, N.&lt;/author&gt;&lt;author&gt;Werner, A.&lt;/author&gt;&lt;/authors&gt;&lt;/contributors&gt;&lt;auth-address&gt;Biopsychology Unit, University of Technology Dresden, Germany. karl@soton.ac.uk &amp;lt;karl@soton.ac.uk&amp;gt;&lt;/auth-address&gt;&lt;titles&gt;&lt;title&gt;A meta-analysis of structural brain abnormalities in PTSD&lt;/title&gt;&lt;secondary-title&gt;Neurosci Biobehav Rev&lt;/secondary-title&gt;&lt;/titles&gt;&lt;periodical&gt;&lt;full-title&gt;Neurosci Biobehav Rev&lt;/full-title&gt;&lt;/periodical&gt;&lt;pages&gt;1004-31&lt;/pages&gt;&lt;volume&gt;30&lt;/volume&gt;&lt;number&gt;7&lt;/number&gt;&lt;edition&gt;2006/05/30&lt;/edition&gt;&lt;keywords&gt;&lt;keyword&gt;Adult&lt;/keyword&gt;&lt;keyword&gt;Analysis of Variance&lt;/keyword&gt;&lt;keyword&gt;Animals&lt;/keyword&gt;&lt;keyword&gt;Brain/*abnormalities/*pathology&lt;/keyword&gt;&lt;keyword&gt;Chi-Square Distribution&lt;/keyword&gt;&lt;keyword&gt;Functional Laterality/physiology&lt;/keyword&gt;&lt;keyword&gt;Humans&lt;/keyword&gt;&lt;keyword&gt;Magnetic Resonance Imaging&lt;/keyword&gt;&lt;keyword&gt;Male&lt;/keyword&gt;&lt;keyword&gt;Middle Aged&lt;/keyword&gt;&lt;keyword&gt;Stress Disorders, Post-Traumatic/*pathology&lt;/keyword&gt;&lt;/keywords&gt;&lt;dates&gt;&lt;year&gt;2006&lt;/year&gt;&lt;/dates&gt;&lt;isbn&gt;0149-7634 (Print)&amp;#xD;0149-7634 (Linking)&lt;/isbn&gt;&lt;accession-num&gt;16730374&lt;/accession-num&gt;&lt;urls&gt;&lt;related-urls&gt;&lt;url&gt;https://www.ncbi.nlm.nih.gov/pubmed/16730374&lt;/url&gt;&lt;/related-urls&gt;&lt;/urls&gt;&lt;electronic-resource-num&gt;10.1016/j.neubiorev.2006.03.004&lt;/electronic-resource-num&gt;&lt;/record&gt;&lt;/Cite&gt;&lt;/EndNote&gt;</w:instrText>
      </w:r>
      <w:r w:rsidR="00996C4C" w:rsidRPr="003013C2">
        <w:fldChar w:fldCharType="separate"/>
      </w:r>
      <w:r w:rsidR="00CB4169" w:rsidRPr="003013C2">
        <w:rPr>
          <w:noProof/>
        </w:rPr>
        <w:t>(7)</w:t>
      </w:r>
      <w:r w:rsidR="00996C4C" w:rsidRPr="003013C2">
        <w:fldChar w:fldCharType="end"/>
      </w:r>
      <w:r w:rsidR="00D44CB9" w:rsidRPr="003013C2">
        <w:t>, as well as</w:t>
      </w:r>
      <w:r w:rsidR="00BA778B" w:rsidRPr="003013C2">
        <w:t xml:space="preserve"> </w:t>
      </w:r>
      <w:r w:rsidRPr="003013C2">
        <w:t>schizophrenia</w:t>
      </w:r>
      <w:r w:rsidR="00DA059E" w:rsidRPr="003013C2">
        <w:t xml:space="preserve"> </w:t>
      </w:r>
      <w:r w:rsidR="00C60422" w:rsidRPr="003013C2">
        <w:fldChar w:fldCharType="begin"/>
      </w:r>
      <w:r w:rsidR="00CB4169" w:rsidRPr="003013C2">
        <w:instrText xml:space="preserve"> ADDIN EN.CITE &lt;EndNote&gt;&lt;Cite&gt;&lt;Author&gt;Altshuler&lt;/Author&gt;&lt;Year&gt;2000&lt;/Year&gt;&lt;RecNum&gt;77&lt;/RecNum&gt;&lt;IDText&gt;3eJH&lt;/IDText&gt;&lt;DisplayText&gt;(8)&lt;/DisplayText&gt;&lt;record&gt;&lt;rec-number&gt;77&lt;/rec-number&gt;&lt;foreign-keys&gt;&lt;key app="EN" db-id="ffxvf0tp69dx04es20qxeta5w2052ffs2rwf" timestamp="1511371313"&gt;77&lt;/key&gt;&lt;/foreign-keys&gt;&lt;ref-type name="Journal Article"&gt;17&lt;/ref-type&gt;&lt;contributors&gt;&lt;authors&gt;&lt;author&gt;Altshuler, Lori L.&lt;/author&gt;&lt;author&gt;Bartzokis, George&lt;/author&gt;&lt;author&gt;Grieder, Tom&lt;/author&gt;&lt;author&gt;Curran, John&lt;/author&gt;&lt;author&gt;Jimenez, Tanya&lt;/author&gt;&lt;author&gt;Leight, Kristin&lt;/author&gt;&lt;author&gt;Wilkins, Jeffery&lt;/author&gt;&lt;author&gt;Gerner, Robert&lt;/author&gt;&lt;author&gt;Mintz, Jim&lt;/author&gt;&lt;/authors&gt;&lt;/contributors&gt;&lt;titles&gt;&lt;title&gt;An MRI study of temporal lobe structures in men with bipolar disorder or schizophrenia&lt;/title&gt;&lt;secondary-title&gt;Biol. Psychiatry&lt;/secondary-title&gt;&lt;/titles&gt;&lt;periodical&gt;&lt;full-title&gt;Biol. Psychiatry&lt;/full-title&gt;&lt;/periodical&gt;&lt;pages&gt;147-162&lt;/pages&gt;&lt;volume&gt;48&lt;/volume&gt;&lt;number&gt;2&lt;/number&gt;&lt;dates&gt;&lt;year&gt;2000&lt;/year&gt;&lt;pub-dates&gt;&lt;date&gt;2000&lt;/date&gt;&lt;/pub-dates&gt;&lt;/dates&gt;&lt;isbn&gt;0006-3223&lt;/isbn&gt;&lt;label&gt;3eJH&lt;/label&gt;&lt;urls&gt;&lt;related-urls&gt;&lt;url&gt;http://dx.doi.org/10.1016/s0006-3223(00)00836-2&lt;/url&gt;&lt;/related-urls&gt;&lt;/urls&gt;&lt;electronic-resource-num&gt;10.1016/s0006-3223(00)00836-2&lt;/electronic-resource-num&gt;&lt;/record&gt;&lt;/Cite&gt;&lt;/EndNote&gt;</w:instrText>
      </w:r>
      <w:r w:rsidR="00C60422" w:rsidRPr="003013C2">
        <w:fldChar w:fldCharType="separate"/>
      </w:r>
      <w:r w:rsidR="00CB4169" w:rsidRPr="003013C2">
        <w:rPr>
          <w:noProof/>
        </w:rPr>
        <w:t>(8)</w:t>
      </w:r>
      <w:r w:rsidR="00C60422" w:rsidRPr="003013C2">
        <w:fldChar w:fldCharType="end"/>
      </w:r>
      <w:r w:rsidR="00B87366" w:rsidRPr="003013C2">
        <w:t>.</w:t>
      </w:r>
      <w:r w:rsidRPr="003013C2">
        <w:t xml:space="preserve"> </w:t>
      </w:r>
      <w:r w:rsidR="00A0724B" w:rsidRPr="003013C2">
        <w:t xml:space="preserve">Contemporary </w:t>
      </w:r>
      <w:r w:rsidR="009B2E46" w:rsidRPr="003013C2">
        <w:t>accounts</w:t>
      </w:r>
      <w:r w:rsidR="00A0724B" w:rsidRPr="003013C2">
        <w:t xml:space="preserve"> of the hippocampus suggest that its wide</w:t>
      </w:r>
      <w:r w:rsidR="004605F1" w:rsidRPr="003013C2">
        <w:t>-</w:t>
      </w:r>
      <w:r w:rsidR="00A0724B" w:rsidRPr="003013C2">
        <w:t xml:space="preserve">ranging </w:t>
      </w:r>
      <w:r w:rsidR="009B2E46" w:rsidRPr="003013C2">
        <w:t>role</w:t>
      </w:r>
      <w:r w:rsidR="00A0724B" w:rsidRPr="003013C2">
        <w:t xml:space="preserve"> </w:t>
      </w:r>
      <w:r w:rsidR="009B2E46" w:rsidRPr="003013C2">
        <w:t>in</w:t>
      </w:r>
      <w:r w:rsidR="00A0724B" w:rsidRPr="003013C2">
        <w:t xml:space="preserve"> cognition emerges from its status as a cortical hub</w:t>
      </w:r>
      <w:r w:rsidR="003B57FF" w:rsidRPr="003013C2">
        <w:t xml:space="preserve"> </w:t>
      </w:r>
      <w:r w:rsidR="003B57FF" w:rsidRPr="003013C2">
        <w:fldChar w:fldCharType="begin">
          <w:fldData xml:space="preserve">PEVuZE5vdGU+PENpdGU+PEF1dGhvcj5Nb3Njb3ZpdGNoPC9BdXRob3I+PFllYXI+MjAxNjwvWWVh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</w:fldData>
        </w:fldChar>
      </w:r>
      <w:r w:rsidR="003B57FF" w:rsidRPr="003013C2">
        <w:instrText xml:space="preserve"> ADDIN EN.CITE </w:instrText>
      </w:r>
      <w:r w:rsidR="003B57FF" w:rsidRPr="003013C2">
        <w:fldChar w:fldCharType="begin">
          <w:fldData xml:space="preserve">PEVuZE5vdGU+PENpdGU+PEF1dGhvcj5Nb3Njb3ZpdGNoPC9BdXRob3I+PFllYXI+MjAxNjwvWWVh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</w:fldData>
        </w:fldChar>
      </w:r>
      <w:r w:rsidR="003B57FF" w:rsidRPr="003013C2">
        <w:instrText xml:space="preserve"> ADDIN EN.CITE.DATA </w:instrText>
      </w:r>
      <w:r w:rsidR="003B57FF" w:rsidRPr="003013C2">
        <w:fldChar w:fldCharType="end"/>
      </w:r>
      <w:r w:rsidR="003B57FF" w:rsidRPr="003013C2">
        <w:fldChar w:fldCharType="separate"/>
      </w:r>
      <w:r w:rsidR="003B57FF" w:rsidRPr="003013C2">
        <w:rPr>
          <w:noProof/>
        </w:rPr>
        <w:t>(9, 10)</w:t>
      </w:r>
      <w:r w:rsidR="003B57FF" w:rsidRPr="003013C2">
        <w:fldChar w:fldCharType="end"/>
      </w:r>
      <w:r w:rsidR="00A0724B" w:rsidRPr="003013C2">
        <w:t xml:space="preserve">. </w:t>
      </w:r>
      <w:r w:rsidR="0099551C" w:rsidRPr="003013C2">
        <w:t>The hippocampus forms abundant connections with regions of anterior and posterior cortex that allow it to co-ordinate widespread network activity.</w:t>
      </w:r>
      <w:r w:rsidR="00A0724B" w:rsidRPr="003013C2">
        <w:t xml:space="preserve"> Despite its relevance for both theoretical and applied domains of neuroscience, the structural-functional principles that govern how the hippocampus is embedded within the larger cortical system remain to be established in humans.</w:t>
      </w:r>
    </w:p>
    <w:p w14:paraId="785A9C3C" w14:textId="77777777" w:rsidR="00A0724B" w:rsidRPr="003013C2" w:rsidRDefault="00A0724B" w:rsidP="00A0724B">
      <w:pPr>
        <w:ind w:firstLine="284"/>
      </w:pPr>
      <w:r w:rsidRPr="003013C2">
        <w:t xml:space="preserve">Understanding the hippocampus in the broader cortical landscape is complicated by the microstructure of the region itself. A large body of </w:t>
      </w:r>
      <w:r w:rsidRPr="003013C2">
        <w:rPr>
          <w:i/>
        </w:rPr>
        <w:t>post-mortem</w:t>
      </w:r>
      <w:r w:rsidRPr="003013C2">
        <w:t xml:space="preserve"> anatomical evidence from humans and animals shows the hippocampus is composed of cytoarchitectonically different subfields, notably the Subiculum, C</w:t>
      </w:r>
      <w:r w:rsidRPr="003013C2">
        <w:rPr>
          <w:iCs/>
        </w:rPr>
        <w:t>ornu Ammonis</w:t>
      </w:r>
      <w:r w:rsidRPr="003013C2">
        <w:t xml:space="preserve"> (CA) 1-4, and Dentate Gyrus (DG). These subfields follow the hippocampal infolding in a medial-lateral fashion, and each subfield plays a specific role within the hippocampal circuitry suggested by largely distinct anatomical connections to other regions </w:t>
      </w:r>
      <w:r w:rsidRPr="003013C2">
        <w:fldChar w:fldCharType="begin">
          <w:fldData xml:space="preserve">PEVuZE5vdGU+PENpdGU+PEF1dGhvcj5Ib2RnZXR0czwvQXV0aG9yPjxZZWFyPjIwMTc8L1llYXI+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</w:fldData>
        </w:fldChar>
      </w:r>
      <w:r w:rsidR="00CB4169" w:rsidRPr="003013C2">
        <w:instrText xml:space="preserve"> ADDIN EN.CITE </w:instrText>
      </w:r>
      <w:r w:rsidR="00CB4169" w:rsidRPr="003013C2">
        <w:fldChar w:fldCharType="begin">
          <w:fldData xml:space="preserve">PEVuZE5vdGU+PENpdGU+PEF1dGhvcj5Ib2RnZXR0czwvQXV0aG9yPjxZZWFyPjIwMTc8L1llYXI+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</w:fldData>
        </w:fldChar>
      </w:r>
      <w:r w:rsidR="00CB4169" w:rsidRPr="003013C2">
        <w:instrText xml:space="preserve"> ADDIN EN.CITE.DATA </w:instrText>
      </w:r>
      <w:r w:rsidR="00CB4169" w:rsidRPr="003013C2">
        <w:fldChar w:fldCharType="end"/>
      </w:r>
      <w:r w:rsidRPr="003013C2">
        <w:fldChar w:fldCharType="separate"/>
      </w:r>
      <w:r w:rsidR="00CB4169" w:rsidRPr="003013C2">
        <w:rPr>
          <w:noProof/>
        </w:rPr>
        <w:t>(11-14)</w:t>
      </w:r>
      <w:r w:rsidRPr="003013C2">
        <w:fldChar w:fldCharType="end"/>
      </w:r>
      <w:r w:rsidRPr="003013C2">
        <w:t xml:space="preserve">. In addition to the between-subfield differences, converging evidence from animal electrophysiology </w:t>
      </w:r>
      <w:r w:rsidRPr="003013C2">
        <w:fldChar w:fldCharType="begin"/>
      </w:r>
      <w:r w:rsidR="00CB4169" w:rsidRPr="003013C2">
        <w:instrText xml:space="preserve"> ADDIN EN.CITE &lt;EndNote&gt;&lt;Cite&gt;&lt;Author&gt;Strange&lt;/Author&gt;&lt;Year&gt;2014&lt;/Year&gt;&lt;RecNum&gt;115&lt;/RecNum&gt;&lt;DisplayText&gt;(15)&lt;/DisplayText&gt;&lt;record&gt;&lt;rec-number&gt;115&lt;/rec-number&gt;&lt;foreign-keys&gt;&lt;key app="EN" db-id="ffxvf0tp69dx04es20qxeta5w2052ffs2rwf" timestamp="1511371313"&gt;115&lt;/key&gt;&lt;/foreign-keys&gt;&lt;ref-type name="Journal Article"&gt;17&lt;/ref-type&gt;&lt;contributors&gt;&lt;authors&gt;&lt;author&gt;Strange, Bryan A.&lt;/author&gt;&lt;author&gt;Witter, Menno P.&lt;/author&gt;&lt;author&gt;Lein, Ed S.&lt;/author&gt;&lt;author&gt;Moser, Edvard I.&lt;/author&gt;&lt;/authors&gt;&lt;/contributors&gt;&lt;titles&gt;&lt;title&gt;Functional organization of the hippocampal longitudinal axis&lt;/title&gt;&lt;secondary-title&gt;Nat. Rev. Neurosci.&lt;/secondary-title&gt;&lt;/titles&gt;&lt;periodical&gt;&lt;full-title&gt;Nat. Rev. Neurosci.&lt;/full-title&gt;&lt;/periodical&gt;&lt;pages&gt;655-669&lt;/pages&gt;&lt;volume&gt;15&lt;/volume&gt;&lt;number&gt;10&lt;/number&gt;&lt;dates&gt;&lt;year&gt;2014&lt;/year&gt;&lt;pub-dates&gt;&lt;date&gt;2014/10&lt;/date&gt;&lt;/pub-dates&gt;&lt;/dates&gt;&lt;isbn&gt;1471-003X&lt;/isbn&gt;&lt;label&gt;vloP&lt;/label&gt;&lt;urls&gt;&lt;related-urls&gt;&lt;url&gt;http://dx.doi.org/10.1038/nrn3785&lt;/url&gt;&lt;url&gt;https://www.ncbi.nlm.nih.gov/pubmed/25234264&lt;/url&gt;&lt;url&gt;https://www.nature.com/articles/nrn3785.pdf&lt;/url&gt;&lt;/related-urls&gt;&lt;/urls&gt;&lt;electronic-resource-num&gt;10.1038/nrn3785&lt;/electronic-resource-num&gt;&lt;/record&gt;&lt;/Cite&gt;&lt;/EndNote&gt;</w:instrText>
      </w:r>
      <w:r w:rsidRPr="003013C2">
        <w:fldChar w:fldCharType="separate"/>
      </w:r>
      <w:r w:rsidR="00CB4169" w:rsidRPr="003013C2">
        <w:rPr>
          <w:noProof/>
        </w:rPr>
        <w:t>(15)</w:t>
      </w:r>
      <w:r w:rsidRPr="003013C2">
        <w:fldChar w:fldCharType="end"/>
      </w:r>
      <w:r w:rsidRPr="003013C2">
        <w:t xml:space="preserve"> and human neuroimaging suggest a functional distinction between anterior and posterior hippocampal segments</w:t>
      </w:r>
      <w:r w:rsidR="00E723A1" w:rsidRPr="003013C2">
        <w:t xml:space="preserve"> </w:t>
      </w:r>
      <w:r w:rsidRPr="003013C2">
        <w:fldChar w:fldCharType="begin"/>
      </w:r>
      <w:r w:rsidR="00CB4169" w:rsidRPr="003013C2">
        <w:instrText xml:space="preserve"> ADDIN EN.CITE &lt;EndNote&gt;&lt;Cite&gt;&lt;Author&gt;Poppenk&lt;/Author&gt;&lt;Year&gt;2013&lt;/Year&gt;&lt;RecNum&gt;117&lt;/RecNum&gt;&lt;DisplayText&gt;(16)&lt;/DisplayText&gt;&lt;record&gt;&lt;rec-number&gt;117&lt;/rec-number&gt;&lt;foreign-keys&gt;&lt;key app="EN" db-id="ffxvf0tp69dx04es20qxeta5w2052ffs2rwf" timestamp="1511371313"&gt;117&lt;/key&gt;&lt;/foreign-keys&gt;&lt;ref-type name="Journal Article"&gt;17&lt;/ref-type&gt;&lt;contributors&gt;&lt;authors&gt;&lt;author&gt;Poppenk, Jordan&lt;/author&gt;&lt;author&gt;Evensmoen, Hallvard R.&lt;/author&gt;&lt;author&gt;Moscovitch, Morris&lt;/author&gt;&lt;author&gt;Nadel, Lynn&lt;/author&gt;&lt;/authors&gt;&lt;/contributors&gt;&lt;titles&gt;&lt;title&gt;Long-axis specialization of the human hippocampus&lt;/title&gt;&lt;secondary-title&gt;Trends Cogn. Sci.&lt;/secondary-title&gt;&lt;/titles&gt;&lt;periodical&gt;&lt;full-title&gt;Trends Cogn. Sci.&lt;/full-title&gt;&lt;/periodical&gt;&lt;pages&gt;230-240&lt;/pages&gt;&lt;volume&gt;17&lt;/volume&gt;&lt;number&gt;5&lt;/number&gt;&lt;dates&gt;&lt;year&gt;2013&lt;/year&gt;&lt;pub-dates&gt;&lt;date&gt;2013/5&lt;/date&gt;&lt;/pub-dates&gt;&lt;/dates&gt;&lt;isbn&gt;1364-6613&lt;/isbn&gt;&lt;label&gt;xHBd&lt;/label&gt;&lt;urls&gt;&lt;related-urls&gt;&lt;url&gt;http://dx.doi.org/10.1016/j.tics.2013.03.005&lt;/url&gt;&lt;url&gt;https://www.ncbi.nlm.nih.gov/pubmed/23597720&lt;/url&gt;&lt;url&gt;https://linkinghub.elsevier.com/retrieve/pii/S1364-6613(13)00067-3&lt;/url&gt;&lt;/related-urls&gt;&lt;/urls&gt;&lt;electronic-resource-num&gt;10.1016/j.tics.2013.03.005&lt;/electronic-resource-num&gt;&lt;/record&gt;&lt;/Cite&gt;&lt;/EndNote&gt;</w:instrText>
      </w:r>
      <w:r w:rsidRPr="003013C2">
        <w:fldChar w:fldCharType="separate"/>
      </w:r>
      <w:r w:rsidR="00CB4169" w:rsidRPr="003013C2">
        <w:rPr>
          <w:noProof/>
        </w:rPr>
        <w:t>(16)</w:t>
      </w:r>
      <w:r w:rsidRPr="003013C2">
        <w:fldChar w:fldCharType="end"/>
      </w:r>
      <w:r w:rsidRPr="003013C2">
        <w:t xml:space="preserve">, a pattern also referred to as ‘long-axis specialization’. </w:t>
      </w:r>
    </w:p>
    <w:p w14:paraId="4728A86D" w14:textId="232569D1" w:rsidR="00A0724B" w:rsidRPr="003013C2" w:rsidRDefault="00A0724B" w:rsidP="00A0724B">
      <w:pPr>
        <w:pStyle w:val="CommentText"/>
        <w:ind w:firstLine="284"/>
      </w:pPr>
      <w:r w:rsidRPr="003013C2">
        <w:t xml:space="preserve">Recent advances in high-field magnetic resonance imaging (MRI) acquisition offer the possibility to delineate hippocampal subfields </w:t>
      </w:r>
      <w:r w:rsidRPr="003013C2">
        <w:rPr>
          <w:i/>
        </w:rPr>
        <w:t xml:space="preserve">in-vivo </w:t>
      </w:r>
      <w:r w:rsidRPr="003013C2">
        <w:fldChar w:fldCharType="begin">
          <w:fldData xml:space="preserve">PEVuZE5vdGU+PENpdGU+PEF1dGhvcj5DYWxkYWlyb3U8L0F1dGhvcj48WWVhcj4yMDE2PC9ZZWFy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</w:fldData>
        </w:fldChar>
      </w:r>
      <w:r w:rsidR="00CB4169" w:rsidRPr="003013C2">
        <w:instrText xml:space="preserve"> ADDIN EN.CITE </w:instrText>
      </w:r>
      <w:r w:rsidR="00CB4169" w:rsidRPr="003013C2">
        <w:fldChar w:fldCharType="begin">
          <w:fldData xml:space="preserve">PEVuZE5vdGU+PENpdGU+PEF1dGhvcj5DYWxkYWlyb3U8L0F1dGhvcj48WWVhcj4yMDE2PC9ZZWFy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</w:fldData>
        </w:fldChar>
      </w:r>
      <w:r w:rsidR="00CB4169" w:rsidRPr="003013C2">
        <w:instrText xml:space="preserve"> ADDIN EN.CITE.DATA </w:instrText>
      </w:r>
      <w:r w:rsidR="00CB4169" w:rsidRPr="003013C2">
        <w:fldChar w:fldCharType="end"/>
      </w:r>
      <w:r w:rsidRPr="003013C2">
        <w:fldChar w:fldCharType="separate"/>
      </w:r>
      <w:r w:rsidR="00CB4169" w:rsidRPr="003013C2">
        <w:rPr>
          <w:noProof/>
        </w:rPr>
        <w:t>(17, 18)</w:t>
      </w:r>
      <w:r w:rsidRPr="003013C2">
        <w:fldChar w:fldCharType="end"/>
      </w:r>
      <w:r w:rsidR="006F429D" w:rsidRPr="003013C2">
        <w:t xml:space="preserve"> and </w:t>
      </w:r>
      <w:r w:rsidR="005B7CE4" w:rsidRPr="003013C2">
        <w:t>to document it</w:t>
      </w:r>
      <w:r w:rsidRPr="003013C2">
        <w:t xml:space="preserve">s subregional anatomy in awake, healthy adults. Initiatives such as the Human Connectome Project (HCP) </w:t>
      </w:r>
      <w:r w:rsidRPr="003013C2">
        <w:fldChar w:fldCharType="begin"/>
      </w:r>
      <w:r w:rsidR="00CB4169" w:rsidRPr="003013C2">
        <w:instrText xml:space="preserve"> ADDIN EN.CITE &lt;EndNote&gt;&lt;Cite&gt;&lt;Author&gt;Van Essen&lt;/Author&gt;&lt;Year&gt;2013&lt;/Year&gt;&lt;RecNum&gt;76&lt;/RecNum&gt;&lt;DisplayText&gt;(19)&lt;/DisplayText&gt;&lt;record&gt;&lt;rec-number&gt;76&lt;/rec-number&gt;&lt;foreign-keys&gt;&lt;key app="EN" db-id="ffxvf0tp69dx04es20qxeta5w2052ffs2rwf" timestamp="1511371313"&gt;76&lt;/key&gt;&lt;/foreign-keys&gt;&lt;ref-type name="Journal Article"&gt;17&lt;/ref-type&gt;&lt;contributors&gt;&lt;authors&gt;&lt;author&gt;Van Essen, David C.&lt;/author&gt;&lt;author&gt;Smith, Stephen M.&lt;/author&gt;&lt;author&gt;Barch, Deanna M.&lt;/author&gt;&lt;author&gt;Behrens, Timothy E. J.&lt;/author&gt;&lt;author&gt;Yacoub, Essa&lt;/author&gt;&lt;author&gt;Ugurbil, Kamil&lt;/author&gt;&lt;author&gt;W. U-Minn HCP Consortium&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pub-dates&gt;&lt;date&gt;2013/10/15&lt;/date&gt;&lt;/pub-dates&gt;&lt;/dates&gt;&lt;isbn&gt;1053-8119&lt;/isbn&gt;&lt;label&gt;2S9t&lt;/label&gt;&lt;urls&gt;&lt;related-urls&gt;&lt;url&gt;http://dx.doi.org/10.1016/j.neuroimage.2013.05.041&lt;/url&gt;&lt;url&gt;https://www.ncbi.nlm.nih.gov/pubmed/23684880&lt;/url&gt;&lt;url&gt;https://www.ncbi.nlm.nih.gov/pmc/articles/PMC3724347&lt;/url&gt;&lt;url&gt;https://linkinghub.elsevier.com/retrieve/pii/S1053-8119(13)00535-1&lt;/url&gt;&lt;url&gt;https://www.ncbi.nlm.nih.gov/pmc/articles/PMC3724347/pdf/nihms482605.pdf&lt;/url&gt;&lt;/related-urls&gt;&lt;/urls&gt;&lt;electronic-resource-num&gt;10.1016/j.neuroimage.2013.05.041&lt;/electronic-resource-num&gt;&lt;/record&gt;&lt;/Cite&gt;&lt;/EndNote&gt;</w:instrText>
      </w:r>
      <w:r w:rsidRPr="003013C2">
        <w:fldChar w:fldCharType="separate"/>
      </w:r>
      <w:r w:rsidR="00CB4169" w:rsidRPr="003013C2">
        <w:rPr>
          <w:noProof/>
        </w:rPr>
        <w:t>(19)</w:t>
      </w:r>
      <w:r w:rsidRPr="003013C2">
        <w:fldChar w:fldCharType="end"/>
      </w:r>
      <w:r w:rsidRPr="003013C2">
        <w:t xml:space="preserve"> have made it feasible to integrate markers of tissue microstructure, such as the ratio of T1- over T2-weighted images (T1w/T2w) </w:t>
      </w:r>
      <w:r w:rsidRPr="003013C2">
        <w:fldChar w:fldCharType="begin">
          <w:fldData xml:space="preserve">PEVuZE5vdGU+PENpdGU+PEF1dGhvcj5HbGFzc2VyPC9BdXRob3I+PFllYXI+MjAxMTwvWWVhcj48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ExNTk3LTYxNjwvcGFn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</w:fldData>
        </w:fldChar>
      </w:r>
      <w:r w:rsidR="00CB4169" w:rsidRPr="003013C2">
        <w:instrText xml:space="preserve"> ADDIN EN.CITE </w:instrText>
      </w:r>
      <w:r w:rsidR="00CB4169" w:rsidRPr="003013C2">
        <w:fldChar w:fldCharType="begin">
          <w:fldData xml:space="preserve">PEVuZE5vdGU+PENpdGU+PEF1dGhvcj5HbGFzc2VyPC9BdXRob3I+PFllYXI+MjAxMTwvWWVhcj48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ExNTk3LTYxNjwvcGFn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</w:fldData>
        </w:fldChar>
      </w:r>
      <w:r w:rsidR="00CB4169" w:rsidRPr="003013C2">
        <w:instrText xml:space="preserve"> ADDIN EN.CITE.DATA </w:instrText>
      </w:r>
      <w:r w:rsidR="00CB4169" w:rsidRPr="003013C2">
        <w:fldChar w:fldCharType="end"/>
      </w:r>
      <w:r w:rsidRPr="003013C2">
        <w:fldChar w:fldCharType="separate"/>
      </w:r>
      <w:r w:rsidR="00CB4169" w:rsidRPr="003013C2">
        <w:rPr>
          <w:noProof/>
        </w:rPr>
        <w:t>(20)</w:t>
      </w:r>
      <w:r w:rsidRPr="003013C2">
        <w:fldChar w:fldCharType="end"/>
      </w:r>
      <w:r w:rsidRPr="003013C2">
        <w:t xml:space="preserve">, with macroscale connectivity </w:t>
      </w:r>
      <w:r w:rsidR="00927663" w:rsidRPr="003013C2">
        <w:t xml:space="preserve">information obtained </w:t>
      </w:r>
      <w:r w:rsidRPr="003013C2">
        <w:t>from resting-state functional MRI (rs-fMRI) in large populations of participants.</w:t>
      </w:r>
      <w:r w:rsidR="00352BBF" w:rsidRPr="003013C2">
        <w:t xml:space="preserve"> </w:t>
      </w:r>
      <w:r w:rsidRPr="003013C2">
        <w:t xml:space="preserve">In the neocortex, studies </w:t>
      </w:r>
      <w:r w:rsidR="00927663" w:rsidRPr="003013C2">
        <w:t>integratin</w:t>
      </w:r>
      <w:r w:rsidR="00DE259F" w:rsidRPr="003013C2">
        <w:t>g</w:t>
      </w:r>
      <w:r w:rsidRPr="003013C2">
        <w:t xml:space="preserve"> these complementary features have leveraged the potential of “multiscale” neuroimaging to characterize localized properties of individual regions with unprecedented detail </w:t>
      </w:r>
      <w:r w:rsidRPr="003013C2">
        <w:lastRenderedPageBreak/>
        <w:fldChar w:fldCharType="begin"/>
      </w:r>
      <w:r w:rsidR="00CB4169" w:rsidRPr="003013C2">
        <w:instrText xml:space="preserve"> ADDIN EN.CITE &lt;EndNote&gt;&lt;Cite&gt;&lt;Author&gt;Glasser&lt;/Author&gt;&lt;Year&gt;2016&lt;/Year&gt;&lt;RecNum&gt;108&lt;/RecNum&gt;&lt;DisplayText&gt;(21)&lt;/DisplayText&gt;&lt;record&gt;&lt;rec-number&gt;108&lt;/rec-number&gt;&lt;foreign-keys&gt;&lt;key app="EN" db-id="ffxvf0tp69dx04es20qxeta5w2052ffs2rwf" timestamp="1511371313"&gt;108&lt;/key&gt;&lt;/foreign-keys&gt;&lt;ref-type name="Journal Article"&gt;17&lt;/ref-type&gt;&lt;contributors&gt;&lt;authors&gt;&lt;author&gt;Glasser, Matthew F.&lt;/author&gt;&lt;author&gt;Coalson, Timothy S.&lt;/author&gt;&lt;author&gt;Robinson, Emma C.&lt;/author&gt;&lt;author&gt;Hacker, Carl D.&lt;/author&gt;&lt;author&gt;Harwell, John&lt;/author&gt;&lt;author&gt;Yacoub, Essa&lt;/author&gt;&lt;author&gt;Ugurbil, Kamil&lt;/author&gt;&lt;author&gt;Andersson, Jesper&lt;/author&gt;&lt;author&gt;Beckmann, Christian F.&lt;/author&gt;&lt;author&gt;Jenkinson, Mark&lt;/author&gt;&lt;author&gt;Smith, Stephen M.&lt;/author&gt;&lt;author&gt;Van Essen, David C.&lt;/author&gt;&lt;/authors&gt;&lt;/contributors&gt;&lt;titles&gt;&lt;title&gt;A multi-modal parcellation of human cerebral cortex&lt;/title&gt;&lt;secondary-title&gt;Nature&lt;/secondary-title&gt;&lt;/titles&gt;&lt;periodical&gt;&lt;full-title&gt;Nature&lt;/full-title&gt;&lt;/periodical&gt;&lt;pages&gt;171-178&lt;/pages&gt;&lt;volume&gt;536&lt;/volume&gt;&lt;number&gt;7615&lt;/number&gt;&lt;dates&gt;&lt;year&gt;2016&lt;/year&gt;&lt;pub-dates&gt;&lt;date&gt;2016/8/11&lt;/date&gt;&lt;/pub-dates&gt;&lt;/dates&gt;&lt;isbn&gt;0028-0836&lt;/isbn&gt;&lt;label&gt;eyil&lt;/label&gt;&lt;urls&gt;&lt;related-urls&gt;&lt;url&gt;http://dx.doi.org/10.1038/nature18933&lt;/url&gt;&lt;url&gt;https://www.ncbi.nlm.nih.gov/pubmed/27437579&lt;/url&gt;&lt;url&gt;https://www.ncbi.nlm.nih.gov/pmc/articles/PMC4990127&lt;/url&gt;&lt;url&gt;https://www.nature.com/articles/nature18933.pdf&lt;/url&gt;&lt;/related-urls&gt;&lt;/urls&gt;&lt;electronic-resource-num&gt;10.1038/nature18933&lt;/electronic-resource-num&gt;&lt;/record&gt;&lt;/Cite&gt;&lt;/EndNote&gt;</w:instrText>
      </w:r>
      <w:r w:rsidRPr="003013C2">
        <w:fldChar w:fldCharType="separate"/>
      </w:r>
      <w:r w:rsidR="00CB4169" w:rsidRPr="003013C2">
        <w:rPr>
          <w:noProof/>
        </w:rPr>
        <w:t>(21)</w:t>
      </w:r>
      <w:r w:rsidRPr="003013C2">
        <w:fldChar w:fldCharType="end"/>
      </w:r>
      <w:r w:rsidRPr="003013C2">
        <w:t xml:space="preserve">, and to identify overarching topographic principles that govern the interplay between structure and function </w:t>
      </w:r>
      <w:r w:rsidRPr="003013C2">
        <w:fldChar w:fldCharType="begin">
          <w:fldData xml:space="preserve">PEVuZE5vdGU+PENpdGU+PEF1dGhvcj5IdW50ZW5idXJnPC9BdXRob3I+PFllYXI+MjAxNzwvWWVh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XllbGluIFNoZWF0aC8qbWV0YWJvbGlzbTwva2V5d29yZD48a2V5d29y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</w:fldData>
        </w:fldChar>
      </w:r>
      <w:r w:rsidR="00CB4169" w:rsidRPr="003013C2">
        <w:instrText xml:space="preserve"> ADDIN EN.CITE </w:instrText>
      </w:r>
      <w:r w:rsidR="00CB4169" w:rsidRPr="003013C2">
        <w:fldChar w:fldCharType="begin">
          <w:fldData xml:space="preserve">PEVuZE5vdGU+PENpdGU+PEF1dGhvcj5IdW50ZW5idXJnPC9BdXRob3I+PFllYXI+MjAxNzwvWWVh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XllbGluIFNoZWF0aC8qbWV0YWJvbGlzbTwva2V5d29yZD48a2V5d29y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</w:fldData>
        </w:fldChar>
      </w:r>
      <w:r w:rsidR="00CB4169" w:rsidRPr="003013C2">
        <w:instrText xml:space="preserve"> ADDIN EN.CITE.DATA </w:instrText>
      </w:r>
      <w:r w:rsidR="00CB4169" w:rsidRPr="003013C2">
        <w:fldChar w:fldCharType="end"/>
      </w:r>
      <w:r w:rsidRPr="003013C2">
        <w:fldChar w:fldCharType="separate"/>
      </w:r>
      <w:r w:rsidR="00CB4169" w:rsidRPr="003013C2">
        <w:rPr>
          <w:noProof/>
        </w:rPr>
        <w:t>(22)</w:t>
      </w:r>
      <w:r w:rsidRPr="003013C2">
        <w:fldChar w:fldCharType="end"/>
      </w:r>
      <w:r w:rsidRPr="003013C2">
        <w:t xml:space="preserve">. </w:t>
      </w:r>
    </w:p>
    <w:p w14:paraId="7DD23689" w14:textId="439AFB9A" w:rsidR="001617F2" w:rsidRPr="003013C2" w:rsidRDefault="00A0724B" w:rsidP="00974C8C">
      <w:pPr>
        <w:ind w:firstLine="284"/>
      </w:pPr>
      <w:r w:rsidRPr="003013C2">
        <w:t xml:space="preserve">The current work used </w:t>
      </w:r>
      <w:r w:rsidR="00E14EBD" w:rsidRPr="003013C2">
        <w:t xml:space="preserve">high-resolution </w:t>
      </w:r>
      <w:r w:rsidRPr="003013C2">
        <w:t>structural and function</w:t>
      </w:r>
      <w:r w:rsidR="00E14EBD" w:rsidRPr="003013C2">
        <w:t>al neuro</w:t>
      </w:r>
      <w:r w:rsidRPr="003013C2">
        <w:t>imaging to identify microstructural features of hippocampal organization in healthy participants. Taking advantage of the openly accessible HCP dataset, we identified common and distinct patterns of intrinsic functional connectivity across different subfields. Using these data</w:t>
      </w:r>
      <w:r w:rsidR="00927663" w:rsidRPr="003013C2">
        <w:t>,</w:t>
      </w:r>
      <w:r w:rsidRPr="003013C2">
        <w:t xml:space="preserve"> we </w:t>
      </w:r>
      <w:r w:rsidR="00927663" w:rsidRPr="003013C2">
        <w:t>applied</w:t>
      </w:r>
      <w:r w:rsidRPr="003013C2">
        <w:t xml:space="preserve"> manifold learning techniques </w:t>
      </w:r>
      <w:r w:rsidRPr="003013C2">
        <w:fldChar w:fldCharType="begin"/>
      </w:r>
      <w:r w:rsidR="00CB4169" w:rsidRPr="003013C2">
        <w:instrText xml:space="preserve"> ADDIN EN.CITE &lt;EndNote&gt;&lt;Cite&gt;&lt;Author&gt;Margulies&lt;/Author&gt;&lt;Year&gt;2016&lt;/Year&gt;&lt;RecNum&gt;79&lt;/RecNum&gt;&lt;DisplayText&gt;(23)&lt;/DisplayText&gt;&lt;record&gt;&lt;rec-number&gt;79&lt;/rec-number&gt;&lt;foreign-keys&gt;&lt;key app="EN" db-id="ffxvf0tp69dx04es20qxeta5w2052ffs2rwf" timestamp="1511371313"&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 Natl. Acad. Sci. U. S. A.&lt;/secondary-title&gt;&lt;/titles&gt;&lt;periodical&gt;&lt;full-title&gt;Proc. Natl. Acad. Sci. U. S. A.&lt;/full-title&gt;&lt;/periodical&gt;&lt;pages&gt;12574-12579&lt;/pages&gt;&lt;volume&gt;113&lt;/volume&gt;&lt;number&gt;44&lt;/number&gt;&lt;keywords&gt;&lt;keyword&gt;connectivity&lt;/keyword&gt;&lt;keyword&gt;cortical organization&lt;/keyword&gt;&lt;keyword&gt;default-mode network&lt;/keyword&gt;&lt;keyword&gt;gradients&lt;/keyword&gt;&lt;keyword&gt;topography&lt;/keyword&gt;&lt;/keywords&gt;&lt;dates&gt;&lt;year&gt;2016&lt;/year&gt;&lt;pub-dates&gt;&lt;date&gt;2016/11/1&lt;/date&gt;&lt;/pub-dates&gt;&lt;/dates&gt;&lt;isbn&gt;0027-8424&lt;/isbn&gt;&lt;label&gt;5mBa&lt;/label&gt;&lt;urls&gt;&lt;related-urls&gt;&lt;url&gt;http://dx.doi.org/10.1073/pnas.1608282113&lt;/url&gt;&lt;url&gt;https://www.ncbi.nlm.nih.gov/pubmed/27791099&lt;/url&gt;&lt;url&gt;https://www.ncbi.nlm.nih.gov/pmc/articles/PMC5098630&lt;/url&gt;&lt;url&gt;http://www.pnas.org/cgi/pmidlookup?view=long&amp;amp;pmid=27791099&lt;/url&gt;&lt;/related-urls&gt;&lt;/urls&gt;&lt;electronic-resource-num&gt;10.1073/pnas.1608282113&lt;/electronic-resource-num&gt;&lt;/record&gt;&lt;/Cite&gt;&lt;/EndNote&gt;</w:instrText>
      </w:r>
      <w:r w:rsidRPr="003013C2">
        <w:fldChar w:fldCharType="separate"/>
      </w:r>
      <w:r w:rsidR="00CB4169" w:rsidRPr="003013C2">
        <w:rPr>
          <w:noProof/>
        </w:rPr>
        <w:t>(23)</w:t>
      </w:r>
      <w:r w:rsidRPr="003013C2">
        <w:fldChar w:fldCharType="end"/>
      </w:r>
      <w:r w:rsidRPr="003013C2">
        <w:t xml:space="preserve"> to map local transitions in connectivity across thousands of subfield surface points. Our analysis revealed a principal gradient of connectivity that corresponded to established </w:t>
      </w:r>
      <w:r w:rsidRPr="003013C2">
        <w:rPr>
          <w:rFonts w:eastAsia="Times New Roman"/>
          <w:color w:val="000000"/>
        </w:rPr>
        <w:t>anatomical landmarks</w:t>
      </w:r>
      <w:r w:rsidR="00FA7770" w:rsidRPr="003013C2">
        <w:rPr>
          <w:rFonts w:eastAsia="Times New Roman"/>
          <w:color w:val="000000"/>
        </w:rPr>
        <w:t xml:space="preserve"> along the hippocampal long</w:t>
      </w:r>
      <w:r w:rsidR="00F50020" w:rsidRPr="003013C2">
        <w:rPr>
          <w:rFonts w:eastAsia="Times New Roman"/>
          <w:color w:val="000000"/>
        </w:rPr>
        <w:t>-</w:t>
      </w:r>
      <w:r w:rsidRPr="003013C2">
        <w:rPr>
          <w:rFonts w:eastAsia="Times New Roman"/>
          <w:color w:val="000000"/>
        </w:rPr>
        <w:t>axis, and that was reproducible using meta-analytical co-activations derived from the task based functional MRI literature</w:t>
      </w:r>
      <w:r w:rsidRPr="003013C2">
        <w:t>. Meta</w:t>
      </w:r>
      <w:r w:rsidR="001617F2" w:rsidRPr="003013C2">
        <w:t>-</w:t>
      </w:r>
      <w:r w:rsidRPr="003013C2">
        <w:t xml:space="preserve">analytic decoding supported an anterior-to-posterior functional gradient, emphasizing domains related to memory and emotional reactivity in anterior segments. A second gradient </w:t>
      </w:r>
      <w:r w:rsidR="0001641F" w:rsidRPr="003013C2">
        <w:t xml:space="preserve">along </w:t>
      </w:r>
      <w:r w:rsidRPr="003013C2">
        <w:t>a medial-lateral axis, followed hippocampal folding and strongly correlated with T1w/T2w, suggesting the possibility of interactions between tissue microstructure and macroscale function. Our results were reproducible across hemispheres, within-subjects across different scanning sessions, and in an independent replication HCP subsample.</w:t>
      </w:r>
    </w:p>
    <w:p w14:paraId="048316EA" w14:textId="77777777" w:rsidR="000C4EAB" w:rsidRPr="003013C2" w:rsidRDefault="000C4EAB" w:rsidP="003F3759">
      <w:pPr>
        <w:pStyle w:val="Heading2"/>
        <w:rPr>
          <w:rFonts w:ascii="Times New Roman Bold" w:eastAsiaTheme="minorHAnsi" w:hAnsi="Times New Roman Bold"/>
        </w:rPr>
      </w:pPr>
      <w:r w:rsidRPr="003013C2">
        <w:rPr>
          <w:rFonts w:ascii="Times New Roman Bold" w:eastAsiaTheme="minorHAnsi" w:hAnsi="Times New Roman Bold"/>
        </w:rPr>
        <w:t xml:space="preserve">Results </w:t>
      </w:r>
    </w:p>
    <w:p w14:paraId="3412CD46" w14:textId="1B38D4BD" w:rsidR="00A91107" w:rsidRDefault="000C4EAB" w:rsidP="00195C84">
      <w:pPr>
        <w:rPr>
          <w:b/>
          <w:smallCaps/>
        </w:rPr>
      </w:pPr>
      <w:r w:rsidRPr="003013C2">
        <w:t xml:space="preserve">We studied the </w:t>
      </w:r>
      <w:r w:rsidR="00605140" w:rsidRPr="003013C2">
        <w:t>HCP</w:t>
      </w:r>
      <w:r w:rsidR="00622F6D" w:rsidRPr="003013C2">
        <w:t xml:space="preserve"> </w:t>
      </w:r>
      <w:r w:rsidRPr="003013C2">
        <w:t xml:space="preserve">S900 release, an open-access </w:t>
      </w:r>
      <w:r w:rsidR="004564BE" w:rsidRPr="003013C2">
        <w:t xml:space="preserve">neuroimaging </w:t>
      </w:r>
      <w:r w:rsidRPr="003013C2">
        <w:t>data aggregation and dissemination initiative</w:t>
      </w:r>
      <w:r w:rsidR="00AD4201" w:rsidRPr="003013C2">
        <w:t xml:space="preserve"> </w:t>
      </w:r>
      <w:r w:rsidR="00C60422" w:rsidRPr="003013C2">
        <w:fldChar w:fldCharType="begin"/>
      </w:r>
      <w:r w:rsidR="00CB4169" w:rsidRPr="003013C2">
        <w:instrText xml:space="preserve"> ADDIN EN.CITE &lt;EndNote&gt;&lt;Cite&gt;&lt;Author&gt;Van Essen&lt;/Author&gt;&lt;Year&gt;2013&lt;/Year&gt;&lt;RecNum&gt;76&lt;/RecNum&gt;&lt;DisplayText&gt;(19)&lt;/DisplayText&gt;&lt;record&gt;&lt;rec-number&gt;76&lt;/rec-number&gt;&lt;foreign-keys&gt;&lt;key app="EN" db-id="ffxvf0tp69dx04es20qxeta5w2052ffs2rwf" timestamp="1511371313"&gt;76&lt;/key&gt;&lt;/foreign-keys&gt;&lt;ref-type name="Journal Article"&gt;17&lt;/ref-type&gt;&lt;contributors&gt;&lt;authors&gt;&lt;author&gt;Van Essen, David C.&lt;/author&gt;&lt;author&gt;Smith, Stephen M.&lt;/author&gt;&lt;author&gt;Barch, Deanna M.&lt;/author&gt;&lt;author&gt;Behrens, Timothy E. J.&lt;/author&gt;&lt;author&gt;Yacoub, Essa&lt;/author&gt;&lt;author&gt;Ugurbil, Kamil&lt;/author&gt;&lt;author&gt;W. U-Minn HCP Consortium&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pub-dates&gt;&lt;date&gt;2013/10/15&lt;/date&gt;&lt;/pub-dates&gt;&lt;/dates&gt;&lt;isbn&gt;1053-8119&lt;/isbn&gt;&lt;label&gt;2S9t&lt;/label&gt;&lt;urls&gt;&lt;related-urls&gt;&lt;url&gt;http://dx.doi.org/10.1016/j.neuroimage.2013.05.041&lt;/url&gt;&lt;url&gt;https://www.ncbi.nlm.nih.gov/pubmed/23684880&lt;/url&gt;&lt;url&gt;https://www.ncbi.nlm.nih.gov/pmc/articles/PMC3724347&lt;/url&gt;&lt;url&gt;https://linkinghub.elsevier.com/retrieve/pii/S1053-8119(13)00535-1&lt;/url&gt;&lt;url&gt;https://www.ncbi.nlm.nih.gov/pmc/articles/PMC3724347/pdf/nihms482605.pdf&lt;/url&gt;&lt;/related-urls&gt;&lt;/urls&gt;&lt;electronic-resource-num&gt;10.1016/j.neuroimage.2013.05.041&lt;/electronic-resource-num&gt;&lt;/record&gt;&lt;/Cite&gt;&lt;/EndNote&gt;</w:instrText>
      </w:r>
      <w:r w:rsidR="00C60422" w:rsidRPr="003013C2">
        <w:fldChar w:fldCharType="separate"/>
      </w:r>
      <w:r w:rsidR="00CB4169" w:rsidRPr="003013C2">
        <w:rPr>
          <w:noProof/>
        </w:rPr>
        <w:t>(19)</w:t>
      </w:r>
      <w:r w:rsidR="00C60422" w:rsidRPr="003013C2">
        <w:fldChar w:fldCharType="end"/>
      </w:r>
      <w:r w:rsidRPr="003013C2">
        <w:t>.</w:t>
      </w:r>
      <w:r w:rsidR="00E02FFA" w:rsidRPr="003013C2">
        <w:t xml:space="preserve"> </w:t>
      </w:r>
      <w:r w:rsidR="0045096F" w:rsidRPr="003013C2">
        <w:t xml:space="preserve">Using </w:t>
      </w:r>
      <w:r w:rsidR="003661B5" w:rsidRPr="003013C2">
        <w:t xml:space="preserve">a </w:t>
      </w:r>
      <w:r w:rsidR="0045096F" w:rsidRPr="003013C2">
        <w:t>recently developed t</w:t>
      </w:r>
      <w:r w:rsidR="003661B5" w:rsidRPr="003013C2">
        <w:t>echnique</w:t>
      </w:r>
      <w:r w:rsidR="0045096F" w:rsidRPr="003013C2">
        <w:t>,</w:t>
      </w:r>
      <w:r w:rsidR="004564BE" w:rsidRPr="003013C2">
        <w:t xml:space="preserve"> </w:t>
      </w:r>
      <w:r w:rsidR="0045096F" w:rsidRPr="003013C2">
        <w:t>we</w:t>
      </w:r>
      <w:r w:rsidR="004564BE" w:rsidRPr="003013C2">
        <w:t xml:space="preserve"> </w:t>
      </w:r>
      <w:r w:rsidR="0045096F" w:rsidRPr="003013C2">
        <w:t>automatically segmented</w:t>
      </w:r>
      <w:r w:rsidR="004564BE" w:rsidRPr="003013C2">
        <w:t xml:space="preserve"> hippocampal subfields (</w:t>
      </w:r>
      <w:r w:rsidR="004564BE" w:rsidRPr="003013C2">
        <w:rPr>
          <w:i/>
        </w:rPr>
        <w:t>i.e.</w:t>
      </w:r>
      <w:r w:rsidR="000A2CB8" w:rsidRPr="003013C2">
        <w:rPr>
          <w:i/>
        </w:rPr>
        <w:t>,</w:t>
      </w:r>
      <w:r w:rsidR="004564BE" w:rsidRPr="003013C2">
        <w:rPr>
          <w:i/>
        </w:rPr>
        <w:t xml:space="preserve"> </w:t>
      </w:r>
      <w:r w:rsidR="004564BE" w:rsidRPr="003013C2">
        <w:t xml:space="preserve">Subiculum, CA1-3, </w:t>
      </w:r>
      <w:r w:rsidR="00750A86" w:rsidRPr="003013C2">
        <w:t xml:space="preserve">and </w:t>
      </w:r>
      <w:r w:rsidR="004564BE" w:rsidRPr="003013C2">
        <w:t xml:space="preserve">CA4-DG) </w:t>
      </w:r>
      <w:r w:rsidR="00B15D62" w:rsidRPr="003013C2">
        <w:t xml:space="preserve">from the HCPs high-resolution </w:t>
      </w:r>
      <w:r w:rsidR="00AD4201" w:rsidRPr="003013C2">
        <w:t xml:space="preserve">T1-weighted </w:t>
      </w:r>
      <w:r w:rsidR="00B15D62" w:rsidRPr="003013C2">
        <w:t>MRI data</w:t>
      </w:r>
      <w:r w:rsidR="00DA059E" w:rsidRPr="003013C2">
        <w:t xml:space="preserve"> </w:t>
      </w:r>
      <w:r w:rsidR="00C60422" w:rsidRPr="003013C2">
        <w:fldChar w:fldCharType="begin"/>
      </w:r>
      <w:r w:rsidR="00CB4169" w:rsidRPr="003013C2">
        <w:instrText xml:space="preserve"> ADDIN EN.CITE &lt;EndNote&gt;&lt;Cite&gt;&lt;Author&gt;Caldairou&lt;/Author&gt;&lt;Year&gt;2016&lt;/Year&gt;&lt;RecNum&gt;166&lt;/RecNum&gt;&lt;DisplayText&gt;(17)&lt;/DisplayText&gt;&lt;record&gt;&lt;rec-number&gt;166&lt;/rec-number&gt;&lt;foreign-keys&gt;&lt;key app="EN" db-id="ffxvf0tp69dx04es20qxeta5w2052ffs2rwf" timestamp="1511450612"&gt;166&lt;/key&gt;&lt;key app="ENWeb" db-id=""&gt;0&lt;/key&gt;&lt;/foreign-keys&gt;&lt;ref-type name="Book Section"&gt;5&lt;/ref-type&gt;&lt;contributors&gt;&lt;authors&gt;&lt;author&gt;Caldairou, Benoit&lt;/author&gt;&lt;author&gt;Bernhardt, Boris C.&lt;/author&gt;&lt;author&gt;Kulaga-Yoskovitz, Jessie&lt;/author&gt;&lt;author&gt;Kim, Hosung&lt;/author&gt;&lt;author&gt;Bernasconi, Neda&lt;/author&gt;&lt;author&gt;Bernasconi, Andrea&lt;/author&gt;&lt;/authors&gt;&lt;/contributors&gt;&lt;titles&gt;&lt;title&gt;A Surface Patch-Based Segmentation Method for Hippocampal Subfields&lt;/title&gt;&lt;secondary-title&gt;Medical Image Computing and Computer-Assisted Intervention&lt;/secondary-title&gt;&lt;tertiary-title&gt;Lecture Notes in Computer Science&lt;/tertiary-title&gt;&lt;alt-title&gt;MICCAI 2016&lt;/alt-title&gt;&lt;/titles&gt;&lt;pages&gt;379-387&lt;/pages&gt;&lt;section&gt;Chapter 44&lt;/section&gt;&lt;dates&gt;&lt;year&gt;2016&lt;/year&gt;&lt;/dates&gt;&lt;publisher&gt;Springer&lt;/publisher&gt;&lt;isbn&gt;978-3-319-46722-1&amp;#xD;978-3-319-46723-8&lt;/isbn&gt;&lt;urls&gt;&lt;related-urls&gt;&lt;url&gt;https://link.springer.com/content/pdf/10.1007%2F978-3-319-46723-8_44.pdf&lt;/url&gt;&lt;/related-urls&gt;&lt;/urls&gt;&lt;electronic-resource-num&gt;10.1007/978-3-319-46723-8_44&lt;/electronic-resource-num&gt;&lt;/record&gt;&lt;/Cite&gt;&lt;/EndNote&gt;</w:instrText>
      </w:r>
      <w:r w:rsidR="00C60422" w:rsidRPr="003013C2">
        <w:fldChar w:fldCharType="separate"/>
      </w:r>
      <w:r w:rsidR="00CB4169" w:rsidRPr="003013C2">
        <w:rPr>
          <w:noProof/>
        </w:rPr>
        <w:t>(17)</w:t>
      </w:r>
      <w:r w:rsidR="00C60422" w:rsidRPr="003013C2">
        <w:fldChar w:fldCharType="end"/>
      </w:r>
      <w:r w:rsidR="004564BE" w:rsidRPr="003013C2">
        <w:t xml:space="preserve"> </w:t>
      </w:r>
      <w:r w:rsidR="0045096F" w:rsidRPr="003013C2">
        <w:t>and generated</w:t>
      </w:r>
      <w:r w:rsidR="004564BE" w:rsidRPr="003013C2">
        <w:t xml:space="preserve"> </w:t>
      </w:r>
      <w:r w:rsidR="00087B9C" w:rsidRPr="003013C2">
        <w:t xml:space="preserve">medial </w:t>
      </w:r>
      <w:r w:rsidR="004564BE" w:rsidRPr="003013C2">
        <w:t>surfaces</w:t>
      </w:r>
      <w:r w:rsidR="00087B9C" w:rsidRPr="003013C2">
        <w:t xml:space="preserve"> that run through the core of each subfield</w:t>
      </w:r>
      <w:r w:rsidR="00DA059E" w:rsidRPr="003013C2">
        <w:t xml:space="preserve"> </w:t>
      </w:r>
      <w:r w:rsidR="00C60422" w:rsidRPr="003013C2">
        <w:fldChar w:fldCharType="begin"/>
      </w:r>
      <w:r w:rsidR="00CB4169" w:rsidRPr="003013C2">
        <w:instrText xml:space="preserve"> ADDIN EN.CITE &lt;EndNote&gt;&lt;Cite&gt;&lt;Author&gt;Kim&lt;/Author&gt;&lt;Year&gt;2014&lt;/Year&gt;&lt;RecNum&gt;105&lt;/RecNum&gt;&lt;DisplayText&gt;(24)&lt;/DisplayText&gt;&lt;record&gt;&lt;rec-number&gt;105&lt;/rec-number&gt;&lt;foreign-keys&gt;&lt;key app="EN" db-id="ffxvf0tp69dx04es20qxeta5w2052ffs2rwf" timestamp="1511371313"&gt;105&lt;/key&gt;&lt;/foreign-keys&gt;&lt;ref-type name="Journal Article"&gt;17&lt;/ref-type&gt;&lt;contributors&gt;&lt;authors&gt;&lt;author&gt;Kim, Hosung&lt;/author&gt;&lt;author&gt;Bernhardt, Boris C.&lt;/author&gt;&lt;author&gt;Kulaga-Yoskovitz, Jessie&lt;/author&gt;&lt;author&gt;Caldairou, Benoit&lt;/author&gt;&lt;author&gt;Bernasconi, Andrea&lt;/author&gt;&lt;author&gt;Bernasconi, Neda&lt;/author&gt;&lt;/authors&gt;&lt;/contributors&gt;&lt;titles&gt;&lt;title&gt;Multivariate hippocampal subfield analysis of local MRI intensity and volume: application to temporal lobe epilepsy&lt;/title&gt;&lt;secondary-title&gt;Med. Image Comput. Comput. Assist. Interv.&lt;/secondary-title&gt;&lt;/titles&gt;&lt;periodical&gt;&lt;full-title&gt;Med. Image Comput. Comput. Assist. Interv.&lt;/full-title&gt;&lt;/periodical&gt;&lt;pages&gt;170-178&lt;/pages&gt;&lt;volume&gt;17&lt;/volume&gt;&lt;number&gt;Pt 2&lt;/number&gt;&lt;dates&gt;&lt;year&gt;2014&lt;/year&gt;&lt;pub-dates&gt;&lt;date&gt;2014&lt;/date&gt;&lt;/pub-dates&gt;&lt;/dates&gt;&lt;label&gt;cMH9&lt;/label&gt;&lt;urls&gt;&lt;related-urls&gt;&lt;url&gt;https://www.ncbi.nlm.nih.gov/pubmed/25485376&lt;/url&gt;&lt;/related-urls&gt;&lt;/urls&gt;&lt;/record&gt;&lt;/Cite&gt;&lt;/EndNote&gt;</w:instrText>
      </w:r>
      <w:r w:rsidR="00C60422" w:rsidRPr="003013C2">
        <w:fldChar w:fldCharType="separate"/>
      </w:r>
      <w:r w:rsidR="00CB4169" w:rsidRPr="003013C2">
        <w:rPr>
          <w:noProof/>
        </w:rPr>
        <w:t>(24)</w:t>
      </w:r>
      <w:r w:rsidR="00C60422" w:rsidRPr="003013C2">
        <w:fldChar w:fldCharType="end"/>
      </w:r>
      <w:r w:rsidR="004564BE" w:rsidRPr="003013C2">
        <w:t xml:space="preserve">. These </w:t>
      </w:r>
      <w:r w:rsidR="00087B9C" w:rsidRPr="003013C2">
        <w:t>medial surfaces</w:t>
      </w:r>
      <w:r w:rsidR="004564BE" w:rsidRPr="003013C2">
        <w:t xml:space="preserve"> allowed for surface-wide sampling of T1w/T2w intensity (a marker of </w:t>
      </w:r>
      <w:r w:rsidR="004E04E0" w:rsidRPr="003013C2">
        <w:t xml:space="preserve">cortical </w:t>
      </w:r>
      <w:r w:rsidR="00B15D62" w:rsidRPr="003013C2">
        <w:t>microstructure</w:t>
      </w:r>
      <w:r w:rsidR="004564BE" w:rsidRPr="003013C2">
        <w:t xml:space="preserve">) </w:t>
      </w:r>
      <w:r w:rsidR="00AD4201" w:rsidRPr="003013C2">
        <w:t xml:space="preserve">and </w:t>
      </w:r>
      <w:r w:rsidR="00EB483F" w:rsidRPr="003013C2">
        <w:t>rs-fMRI time</w:t>
      </w:r>
      <w:r w:rsidR="0063172B">
        <w:t>-</w:t>
      </w:r>
      <w:r w:rsidR="00EB483F" w:rsidRPr="003013C2">
        <w:t>series</w:t>
      </w:r>
      <w:r w:rsidR="004564BE" w:rsidRPr="003013C2">
        <w:t xml:space="preserve">. </w:t>
      </w:r>
      <w:r w:rsidR="005E36D7" w:rsidRPr="003013C2">
        <w:t>We computed Pearson correlation</w:t>
      </w:r>
      <w:r w:rsidR="004A09C9" w:rsidRPr="003013C2">
        <w:t>s</w:t>
      </w:r>
      <w:r w:rsidR="005E36D7" w:rsidRPr="003013C2">
        <w:t xml:space="preserve"> between </w:t>
      </w:r>
      <w:r w:rsidR="00EB483F" w:rsidRPr="003013C2">
        <w:t xml:space="preserve">rs-fMRI </w:t>
      </w:r>
      <w:r w:rsidR="00AD4201" w:rsidRPr="003013C2">
        <w:t xml:space="preserve">time-series </w:t>
      </w:r>
      <w:r w:rsidR="005E36D7" w:rsidRPr="003013C2">
        <w:t xml:space="preserve">of </w:t>
      </w:r>
      <w:r w:rsidR="004564BE" w:rsidRPr="003013C2">
        <w:t xml:space="preserve">each hippocampal surface-point </w:t>
      </w:r>
      <w:r w:rsidR="00EB483F" w:rsidRPr="003013C2">
        <w:t>and</w:t>
      </w:r>
      <w:r w:rsidR="004564BE" w:rsidRPr="003013C2">
        <w:t xml:space="preserve"> each neocortical region</w:t>
      </w:r>
      <w:r w:rsidR="00087B9C" w:rsidRPr="003013C2">
        <w:t xml:space="preserve">, as defined by a previous </w:t>
      </w:r>
      <w:r w:rsidR="00927663" w:rsidRPr="003013C2">
        <w:t>multimodal parcellation that integrated</w:t>
      </w:r>
      <w:r w:rsidR="00087B9C" w:rsidRPr="003013C2">
        <w:t xml:space="preserve"> functional and anatomical markers </w:t>
      </w:r>
      <w:r w:rsidR="00087B9C" w:rsidRPr="003013C2">
        <w:fldChar w:fldCharType="begin"/>
      </w:r>
      <w:r w:rsidR="00CB4169" w:rsidRPr="003013C2">
        <w:instrText xml:space="preserve"> ADDIN EN.CITE &lt;EndNote&gt;&lt;Cite&gt;&lt;Author&gt;Glasser&lt;/Author&gt;&lt;Year&gt;2016&lt;/Year&gt;&lt;RecNum&gt;108&lt;/RecNum&gt;&lt;DisplayText&gt;(21)&lt;/DisplayText&gt;&lt;record&gt;&lt;rec-number&gt;108&lt;/rec-number&gt;&lt;foreign-keys&gt;&lt;key app="EN" db-id="ffxvf0tp69dx04es20qxeta5w2052ffs2rwf" timestamp="1511371313"&gt;108&lt;/key&gt;&lt;/foreign-keys&gt;&lt;ref-type name="Journal Article"&gt;17&lt;/ref-type&gt;&lt;contributors&gt;&lt;authors&gt;&lt;author&gt;Glasser, Matthew F.&lt;/author&gt;&lt;author&gt;Coalson, Timothy S.&lt;/author&gt;&lt;author&gt;Robinson, Emma C.&lt;/author&gt;&lt;author&gt;Hacker, Carl D.&lt;/author&gt;&lt;author&gt;Harwell, John&lt;/author&gt;&lt;author&gt;Yacoub, Essa&lt;/author&gt;&lt;author&gt;Ugurbil, Kamil&lt;/author&gt;&lt;author&gt;Andersson, Jesper&lt;/author&gt;&lt;author&gt;Beckmann, Christian F.&lt;/author&gt;&lt;author&gt;Jenkinson, Mark&lt;/author&gt;&lt;author&gt;Smith, Stephen M.&lt;/author&gt;&lt;author&gt;Van Essen, David C.&lt;/author&gt;&lt;/authors&gt;&lt;/contributors&gt;&lt;titles&gt;&lt;title&gt;A multi-modal parcellation of human cerebral cortex&lt;/title&gt;&lt;secondary-title&gt;Nature&lt;/secondary-title&gt;&lt;/titles&gt;&lt;periodical&gt;&lt;full-title&gt;Nature&lt;/full-title&gt;&lt;/periodical&gt;&lt;pages&gt;171-178&lt;/pages&gt;&lt;volume&gt;536&lt;/volume&gt;&lt;number&gt;7615&lt;/number&gt;&lt;dates&gt;&lt;year&gt;2016&lt;/year&gt;&lt;pub-dates&gt;&lt;date&gt;2016/8/11&lt;/date&gt;&lt;/pub-dates&gt;&lt;/dates&gt;&lt;isbn&gt;0028-0836&lt;/isbn&gt;&lt;label&gt;eyil&lt;/label&gt;&lt;urls&gt;&lt;related-urls&gt;&lt;url&gt;http://dx.doi.org/10.1038/nature18933&lt;/url&gt;&lt;url&gt;https://www.ncbi.nlm.nih.gov/pubmed/27437579&lt;/url&gt;&lt;url&gt;https://www.ncbi.nlm.nih.gov/pmc/articles/PMC4990127&lt;/url&gt;&lt;url&gt;https://www.nature.com/articles/nature18933.pdf&lt;/url&gt;&lt;/related-urls&gt;&lt;/urls&gt;&lt;electronic-resource-num&gt;10.1038/nature18933&lt;/electronic-resource-num&gt;&lt;/record&gt;&lt;/Cite&gt;&lt;/EndNote&gt;</w:instrText>
      </w:r>
      <w:r w:rsidR="00087B9C" w:rsidRPr="003013C2">
        <w:fldChar w:fldCharType="separate"/>
      </w:r>
      <w:r w:rsidR="00CB4169" w:rsidRPr="003013C2">
        <w:rPr>
          <w:noProof/>
        </w:rPr>
        <w:t>(21)</w:t>
      </w:r>
      <w:r w:rsidR="00087B9C" w:rsidRPr="003013C2">
        <w:fldChar w:fldCharType="end"/>
      </w:r>
      <w:r w:rsidR="00A82B55" w:rsidRPr="003013C2">
        <w:t>.</w:t>
      </w:r>
      <w:r w:rsidR="00AD4201" w:rsidRPr="003013C2">
        <w:t xml:space="preserve"> </w:t>
      </w:r>
      <w:r w:rsidR="00DE259F" w:rsidRPr="003013C2">
        <w:t xml:space="preserve">This </w:t>
      </w:r>
      <w:r w:rsidR="00F22914" w:rsidRPr="003013C2">
        <w:t>generated</w:t>
      </w:r>
      <w:r w:rsidR="00EB483F" w:rsidRPr="003013C2">
        <w:t xml:space="preserve"> </w:t>
      </w:r>
      <w:r w:rsidR="00B15D62" w:rsidRPr="003013C2">
        <w:t xml:space="preserve">hippocampal-neocortical </w:t>
      </w:r>
      <w:r w:rsidR="00EB483F" w:rsidRPr="003013C2">
        <w:t>connectomes</w:t>
      </w:r>
      <w:r w:rsidR="00F46506" w:rsidRPr="003013C2">
        <w:t>,</w:t>
      </w:r>
      <w:r w:rsidR="008B0795" w:rsidRPr="003013C2">
        <w:t xml:space="preserve"> </w:t>
      </w:r>
      <w:r w:rsidR="00A82B55" w:rsidRPr="003013C2">
        <w:t xml:space="preserve">which describe the </w:t>
      </w:r>
      <w:r w:rsidR="00B73D8B" w:rsidRPr="003013C2">
        <w:t>coupling of functional signals</w:t>
      </w:r>
      <w:r w:rsidR="00A82B55" w:rsidRPr="003013C2">
        <w:t xml:space="preserve"> between a</w:t>
      </w:r>
      <w:r w:rsidR="00B73D8B" w:rsidRPr="003013C2">
        <w:t>ll</w:t>
      </w:r>
      <w:r w:rsidR="00A82B55" w:rsidRPr="003013C2">
        <w:t xml:space="preserve"> hippocampal subfield location</w:t>
      </w:r>
      <w:r w:rsidR="00B73D8B" w:rsidRPr="003013C2">
        <w:t>s</w:t>
      </w:r>
      <w:r w:rsidR="00A82B55" w:rsidRPr="003013C2">
        <w:t xml:space="preserve"> and </w:t>
      </w:r>
      <w:r w:rsidR="00B73D8B" w:rsidRPr="003013C2">
        <w:t xml:space="preserve">all </w:t>
      </w:r>
      <w:r w:rsidR="00A82B55" w:rsidRPr="003013C2">
        <w:t xml:space="preserve">cortical </w:t>
      </w:r>
      <w:r w:rsidR="00B73D8B" w:rsidRPr="003013C2">
        <w:t xml:space="preserve">regions </w:t>
      </w:r>
      <w:r w:rsidR="005F3F37" w:rsidRPr="003013C2">
        <w:rPr>
          <w:b/>
        </w:rPr>
        <w:t>(</w:t>
      </w:r>
      <w:r w:rsidR="00666FC3">
        <w:rPr>
          <w:b/>
        </w:rPr>
        <w:t>Fig.</w:t>
      </w:r>
      <w:r w:rsidR="005F3F37" w:rsidRPr="003013C2">
        <w:rPr>
          <w:b/>
        </w:rPr>
        <w:t xml:space="preserve"> 1A)</w:t>
      </w:r>
      <w:r w:rsidR="005F3F37" w:rsidRPr="003013C2">
        <w:t xml:space="preserve">. </w:t>
      </w:r>
      <w:r w:rsidR="009A16C5" w:rsidRPr="003013C2">
        <w:t xml:space="preserve">We selected one group of unrelated </w:t>
      </w:r>
      <w:r w:rsidR="00AD4201" w:rsidRPr="003013C2">
        <w:t>healthy</w:t>
      </w:r>
      <w:r w:rsidR="003F5735" w:rsidRPr="003013C2">
        <w:t xml:space="preserve"> young</w:t>
      </w:r>
      <w:r w:rsidR="00AD4201" w:rsidRPr="003013C2">
        <w:t xml:space="preserve"> adults</w:t>
      </w:r>
      <w:r w:rsidR="009A16C5" w:rsidRPr="003013C2">
        <w:t xml:space="preserve"> (n=217, 122 women,</w:t>
      </w:r>
      <w:r w:rsidR="009A16C5" w:rsidRPr="003013C2" w:rsidDel="006F6342">
        <w:t xml:space="preserve"> </w:t>
      </w:r>
      <w:r w:rsidR="009A16C5" w:rsidRPr="003013C2">
        <w:t xml:space="preserve">mean±SD age=28.5±3.7 years) as discovery dataset and used </w:t>
      </w:r>
      <w:r w:rsidR="001C2C85" w:rsidRPr="003013C2">
        <w:t xml:space="preserve">another </w:t>
      </w:r>
      <w:r w:rsidR="00087B9C" w:rsidRPr="003013C2">
        <w:t>group</w:t>
      </w:r>
      <w:r w:rsidR="009A16C5" w:rsidRPr="003013C2">
        <w:t xml:space="preserve"> (n=134, 77 women, age=28.7±3.8 years) for </w:t>
      </w:r>
      <w:r w:rsidR="009A16C5" w:rsidRPr="003013C2">
        <w:lastRenderedPageBreak/>
        <w:t>validation</w:t>
      </w:r>
      <w:r w:rsidR="00757A6F" w:rsidRPr="003013C2">
        <w:t>.</w:t>
      </w:r>
      <w:r w:rsidR="00AD4201" w:rsidRPr="003013C2">
        <w:t xml:space="preserve"> </w:t>
      </w:r>
      <w:r w:rsidR="001514A6" w:rsidRPr="003013C2">
        <w:t>D</w:t>
      </w:r>
      <w:r w:rsidR="009A16C5" w:rsidRPr="003013C2">
        <w:t xml:space="preserve">etails </w:t>
      </w:r>
      <w:r w:rsidR="001514A6" w:rsidRPr="003013C2">
        <w:t xml:space="preserve">on the </w:t>
      </w:r>
      <w:r w:rsidR="009A16C5" w:rsidRPr="003013C2">
        <w:t>subject selection</w:t>
      </w:r>
      <w:r w:rsidR="001514A6" w:rsidRPr="003013C2">
        <w:t xml:space="preserve"> can be found in the</w:t>
      </w:r>
      <w:r w:rsidR="009A16C5" w:rsidRPr="003013C2">
        <w:t xml:space="preserve"> </w:t>
      </w:r>
      <w:r w:rsidR="001507A1" w:rsidRPr="00666FC3">
        <w:t>SI</w:t>
      </w:r>
      <w:r w:rsidR="00666FC3" w:rsidRPr="00666FC3">
        <w:t xml:space="preserve"> Appendix,</w:t>
      </w:r>
      <w:r w:rsidR="001507A1" w:rsidRPr="003013C2">
        <w:t xml:space="preserve"> </w:t>
      </w:r>
      <w:r w:rsidR="00FA3741">
        <w:rPr>
          <w:b/>
        </w:rPr>
        <w:t>Supplementary</w:t>
      </w:r>
      <w:bookmarkStart w:id="4" w:name="_GoBack"/>
      <w:bookmarkEnd w:id="4"/>
      <w:r w:rsidR="00666FC3">
        <w:rPr>
          <w:b/>
        </w:rPr>
        <w:t xml:space="preserve"> </w:t>
      </w:r>
      <w:r w:rsidR="001507A1" w:rsidRPr="003013C2">
        <w:rPr>
          <w:b/>
        </w:rPr>
        <w:t xml:space="preserve">Materials and </w:t>
      </w:r>
      <w:r w:rsidR="009A16C5" w:rsidRPr="003013C2">
        <w:rPr>
          <w:b/>
        </w:rPr>
        <w:t xml:space="preserve">Methods </w:t>
      </w:r>
      <w:r w:rsidR="009A16C5" w:rsidRPr="003013C2">
        <w:t>and</w:t>
      </w:r>
      <w:r w:rsidR="008259DB" w:rsidRPr="003013C2">
        <w:rPr>
          <w:b/>
        </w:rPr>
        <w:t xml:space="preserve"> </w:t>
      </w:r>
      <w:r w:rsidR="00666FC3">
        <w:rPr>
          <w:b/>
        </w:rPr>
        <w:t>Fig.</w:t>
      </w:r>
      <w:r w:rsidR="00D5201D" w:rsidRPr="003013C2">
        <w:rPr>
          <w:b/>
        </w:rPr>
        <w:t xml:space="preserve"> S1.</w:t>
      </w:r>
      <w:r w:rsidR="00D5201D" w:rsidRPr="003013C2">
        <w:rPr>
          <w:b/>
          <w:smallCaps/>
        </w:rPr>
        <w:t xml:space="preserve"> </w:t>
      </w:r>
    </w:p>
    <w:p w14:paraId="78E9FBA3" w14:textId="77777777" w:rsidR="00FA3B23" w:rsidRPr="003013C2" w:rsidRDefault="00FA3B23" w:rsidP="00195C84">
      <w:pPr>
        <w:rPr>
          <w:b/>
          <w:smallCaps/>
        </w:rPr>
      </w:pPr>
    </w:p>
    <w:p w14:paraId="799D0538" w14:textId="45BE0DBA" w:rsidR="004564BE" w:rsidRPr="00FA3B23" w:rsidRDefault="00A91107" w:rsidP="00FA3B23">
      <w:pPr>
        <w:pStyle w:val="Heading3"/>
        <w:rPr>
          <w:sz w:val="27"/>
        </w:rPr>
      </w:pPr>
      <w:r w:rsidRPr="00FA3B23">
        <w:t xml:space="preserve">The first gradient of functional connectivity </w:t>
      </w:r>
      <w:r w:rsidR="00484DF3" w:rsidRPr="00FA3B23">
        <w:t>describes</w:t>
      </w:r>
      <w:r w:rsidRPr="00FA3B23">
        <w:t xml:space="preserve"> the</w:t>
      </w:r>
      <w:r w:rsidR="0045096F" w:rsidRPr="00FA3B23">
        <w:t xml:space="preserve"> hippocampal</w:t>
      </w:r>
      <w:r w:rsidR="00F50020" w:rsidRPr="00FA3B23">
        <w:t xml:space="preserve"> long-</w:t>
      </w:r>
      <w:r w:rsidRPr="00FA3B23">
        <w:t>axis</w:t>
      </w:r>
    </w:p>
    <w:p w14:paraId="62A999A3" w14:textId="7BD36C2D" w:rsidR="0074233B" w:rsidRPr="003013C2" w:rsidRDefault="00375970" w:rsidP="00F46506">
      <w:pPr>
        <w:spacing w:after="0"/>
      </w:pPr>
      <w:r w:rsidRPr="003013C2">
        <w:t xml:space="preserve">In line with recent between-subfield functional connectivity analyses </w:t>
      </w:r>
      <w:r w:rsidRPr="003013C2">
        <w:rPr>
          <w:rFonts w:cs="Times New Roman"/>
          <w:iCs/>
          <w:color w:val="000000" w:themeColor="text1"/>
          <w:szCs w:val="18"/>
        </w:rPr>
        <w:fldChar w:fldCharType="begin"/>
      </w:r>
      <w:r w:rsidR="00683CC2" w:rsidRPr="003013C2">
        <w:rPr>
          <w:rFonts w:cs="Times New Roman"/>
          <w:iCs/>
          <w:color w:val="000000" w:themeColor="text1"/>
          <w:szCs w:val="18"/>
        </w:rPr>
        <w:instrText xml:space="preserve"> ADDIN EN.CITE &lt;EndNote&gt;&lt;Cite&gt;&lt;Author&gt;de Flores&lt;/Author&gt;&lt;Year&gt;2017&lt;/Year&gt;&lt;RecNum&gt;217&lt;/RecNum&gt;&lt;DisplayText&gt;(25)&lt;/DisplayText&gt;&lt;record&gt;&lt;rec-number&gt;217&lt;/rec-number&gt;&lt;foreign-keys&gt;&lt;key app="EN" db-id="ffxvf0tp69dx04es20qxeta5w2052ffs2rwf" timestamp="1516745733"&gt;217&lt;/key&gt;&lt;/foreign-keys&gt;&lt;ref-type name="Journal Article"&gt;17&lt;/ref-type&gt;&lt;contributors&gt;&lt;authors&gt;&lt;author&gt;de Flores, R.&lt;/author&gt;&lt;author&gt;Mutlu, J.&lt;/author&gt;&lt;author&gt;Bejanin, A.&lt;/author&gt;&lt;author&gt;Gonneaud, J.&lt;/author&gt;&lt;author&gt;Landeau, B.&lt;/author&gt;&lt;author&gt;Tomadesso, C.&lt;/author&gt;&lt;author&gt;Mezenge, F.&lt;/author&gt;&lt;author&gt;de La Sayette, V.&lt;/author&gt;&lt;author&gt;Eustache, F.&lt;/author&gt;&lt;author&gt;Chetelat, G.&lt;/author&gt;&lt;/authors&gt;&lt;/contributors&gt;&lt;auth-address&gt;INSERM, Caen, U1077, France.&amp;#xD;Universite de Caen Normandie, UMR-S1077, Caen, France.&amp;#xD;Ecole Pratique des Hautes Etudes, UMR-S1077, Caen, France.&amp;#xD;CHU de Caen, Caen, U1077, France.&amp;#xD;CHU de Caen, Service de Neurologie, Caen, France.&lt;/auth-address&gt;&lt;titles&gt;&lt;title&gt;Intrinsic connectivity of hippocampal subfields in normal elderly and mild cognitive impairment patients&lt;/title&gt;&lt;secondary-title&gt;Hum Brain Mapp&lt;/secondary-title&gt;&lt;/titles&gt;&lt;periodical&gt;&lt;full-title&gt;Hum Brain Mapp&lt;/full-title&gt;&lt;/periodical&gt;&lt;pages&gt;4922-4932&lt;/pages&gt;&lt;volume&gt;38&lt;/volume&gt;&lt;number&gt;10&lt;/number&gt;&lt;edition&gt;2017/06/28&lt;/edition&gt;&lt;keywords&gt;&lt;keyword&gt;aMCI patients&lt;/keyword&gt;&lt;keyword&gt;hippocampal subfields&lt;/keyword&gt;&lt;keyword&gt;networks&lt;/keyword&gt;&lt;keyword&gt;resting-state functional connectivity&lt;/keyword&gt;&lt;/keywords&gt;&lt;dates&gt;&lt;year&gt;2017&lt;/year&gt;&lt;pub-dates&gt;&lt;date&gt;Oct&lt;/date&gt;&lt;/pub-dates&gt;&lt;/dates&gt;&lt;isbn&gt;1097-0193 (Electronic)&amp;#xD;1065-9471 (Linking)&lt;/isbn&gt;&lt;accession-num&gt;28653793&lt;/accession-num&gt;&lt;urls&gt;&lt;related-urls&gt;&lt;url&gt;https://www.ncbi.nlm.nih.gov/pubmed/28653793&lt;/url&gt;&lt;url&gt;http://onlinelibrary.wiley.com/store/10.1002/hbm.23704/asset/hbm23704.pdf?v=1&amp;amp;t=jd39eowv&amp;amp;s=5a3fda1cfe43b1ed38cb7fa84a302bd1d951087e&lt;/url&gt;&lt;/related-urls&gt;&lt;/urls&gt;&lt;electronic-resource-num&gt;10.1002/hbm.23704&lt;/electronic-resource-num&gt;&lt;/record&gt;&lt;/Cite&gt;&lt;/EndNote&gt;</w:instrText>
      </w:r>
      <w:r w:rsidRPr="003013C2">
        <w:rPr>
          <w:rFonts w:cs="Times New Roman"/>
          <w:iCs/>
          <w:color w:val="000000" w:themeColor="text1"/>
          <w:szCs w:val="18"/>
        </w:rPr>
        <w:fldChar w:fldCharType="separate"/>
      </w:r>
      <w:r w:rsidR="00683CC2" w:rsidRPr="003013C2">
        <w:rPr>
          <w:rFonts w:cs="Times New Roman"/>
          <w:iCs/>
          <w:noProof/>
          <w:color w:val="000000" w:themeColor="text1"/>
          <w:szCs w:val="18"/>
        </w:rPr>
        <w:t>(25)</w:t>
      </w:r>
      <w:r w:rsidRPr="003013C2">
        <w:rPr>
          <w:rFonts w:cs="Times New Roman"/>
          <w:iCs/>
          <w:color w:val="000000" w:themeColor="text1"/>
          <w:szCs w:val="18"/>
        </w:rPr>
        <w:fldChar w:fldCharType="end"/>
      </w:r>
      <w:r w:rsidRPr="003013C2">
        <w:rPr>
          <w:rFonts w:cs="Times New Roman"/>
          <w:iCs/>
          <w:color w:val="000000" w:themeColor="text1"/>
          <w:szCs w:val="18"/>
        </w:rPr>
        <w:t>,</w:t>
      </w:r>
      <w:r w:rsidR="00352BBF" w:rsidRPr="003013C2">
        <w:rPr>
          <w:rFonts w:cs="Times New Roman"/>
          <w:iCs/>
          <w:color w:val="000000" w:themeColor="text1"/>
          <w:szCs w:val="18"/>
        </w:rPr>
        <w:t xml:space="preserve"> </w:t>
      </w:r>
      <w:r w:rsidR="001514A6" w:rsidRPr="003013C2">
        <w:t xml:space="preserve">there were differences in </w:t>
      </w:r>
      <w:r w:rsidR="00910F31" w:rsidRPr="003013C2">
        <w:t xml:space="preserve">overall subfield </w:t>
      </w:r>
      <w:r w:rsidR="001514A6" w:rsidRPr="003013C2">
        <w:t>connectivity profiles</w:t>
      </w:r>
      <w:r w:rsidR="00910F31" w:rsidRPr="003013C2">
        <w:t xml:space="preserve"> </w:t>
      </w:r>
      <w:r w:rsidR="005F3F37" w:rsidRPr="003013C2">
        <w:rPr>
          <w:b/>
        </w:rPr>
        <w:t>(</w:t>
      </w:r>
      <w:r w:rsidR="00666FC3">
        <w:t>s</w:t>
      </w:r>
      <w:r w:rsidR="00666FC3" w:rsidRPr="00666FC3">
        <w:t xml:space="preserve">ee SI Appendix, </w:t>
      </w:r>
      <w:r w:rsidR="00666FC3">
        <w:rPr>
          <w:b/>
        </w:rPr>
        <w:t>Fig.</w:t>
      </w:r>
      <w:r w:rsidR="005F3F37" w:rsidRPr="003013C2">
        <w:rPr>
          <w:b/>
        </w:rPr>
        <w:t xml:space="preserve"> S2)</w:t>
      </w:r>
      <w:r w:rsidR="00DE259F" w:rsidRPr="003013C2">
        <w:t>;</w:t>
      </w:r>
      <w:r w:rsidR="008C5DDB" w:rsidRPr="003013C2">
        <w:t xml:space="preserve"> </w:t>
      </w:r>
      <w:r w:rsidRPr="003013C2">
        <w:t>however</w:t>
      </w:r>
      <w:r w:rsidR="001514A6" w:rsidRPr="003013C2">
        <w:t xml:space="preserve">, </w:t>
      </w:r>
      <w:r w:rsidR="008C5DDB" w:rsidRPr="003013C2">
        <w:t xml:space="preserve">all </w:t>
      </w:r>
      <w:r w:rsidR="001514A6" w:rsidRPr="003013C2">
        <w:t>were</w:t>
      </w:r>
      <w:r w:rsidR="008C5DDB" w:rsidRPr="003013C2">
        <w:t xml:space="preserve"> </w:t>
      </w:r>
      <w:r w:rsidR="001514A6" w:rsidRPr="003013C2">
        <w:t>closely integrated within</w:t>
      </w:r>
      <w:r w:rsidR="008C5DDB" w:rsidRPr="003013C2">
        <w:t xml:space="preserve"> default mode </w:t>
      </w:r>
      <w:r w:rsidR="001514A6" w:rsidRPr="003013C2">
        <w:t>and temporo-limbic networks</w:t>
      </w:r>
      <w:r w:rsidR="008C5DDB" w:rsidRPr="003013C2">
        <w:t xml:space="preserve"> </w:t>
      </w:r>
      <w:r w:rsidR="005F3F37" w:rsidRPr="003013C2">
        <w:rPr>
          <w:b/>
        </w:rPr>
        <w:t>(</w:t>
      </w:r>
      <w:r w:rsidR="00666FC3">
        <w:rPr>
          <w:b/>
        </w:rPr>
        <w:t>Fig.</w:t>
      </w:r>
      <w:r w:rsidR="005F3F37" w:rsidRPr="003013C2">
        <w:rPr>
          <w:b/>
        </w:rPr>
        <w:t xml:space="preserve"> 1B)</w:t>
      </w:r>
      <w:r w:rsidR="008C5DDB" w:rsidRPr="003013C2">
        <w:t>.</w:t>
      </w:r>
      <w:r w:rsidR="0008673D" w:rsidRPr="003013C2">
        <w:t xml:space="preserve"> </w:t>
      </w:r>
      <w:r w:rsidR="003E5FB0" w:rsidRPr="003013C2">
        <w:t xml:space="preserve">To study </w:t>
      </w:r>
      <w:r w:rsidRPr="003013C2">
        <w:t xml:space="preserve">spatial transitions </w:t>
      </w:r>
      <w:r w:rsidR="003E5FB0" w:rsidRPr="003013C2">
        <w:t>of hippocampal connectivity to neocortical regions across individual subfield surface points, we</w:t>
      </w:r>
      <w:r w:rsidRPr="003013C2">
        <w:t xml:space="preserve"> </w:t>
      </w:r>
      <w:r w:rsidR="003E5FB0" w:rsidRPr="003013C2">
        <w:t>used a</w:t>
      </w:r>
      <w:r w:rsidR="00910F31" w:rsidRPr="003013C2">
        <w:t xml:space="preserve"> </w:t>
      </w:r>
      <w:r w:rsidR="00A75D8A" w:rsidRPr="003013C2">
        <w:t xml:space="preserve">non-linear </w:t>
      </w:r>
      <w:r w:rsidR="00910F31" w:rsidRPr="003013C2">
        <w:t>d</w:t>
      </w:r>
      <w:r w:rsidR="004564BE" w:rsidRPr="003013C2">
        <w:t>iffusion embedding</w:t>
      </w:r>
      <w:r w:rsidR="00EE3449" w:rsidRPr="003013C2">
        <w:t xml:space="preserve"> </w:t>
      </w:r>
      <w:r w:rsidR="003E5FB0" w:rsidRPr="003013C2">
        <w:t xml:space="preserve">technique that was previously applied to </w:t>
      </w:r>
      <w:r w:rsidR="00A75D8A" w:rsidRPr="003013C2">
        <w:t>map spatial gradients in neocortical connectivity</w:t>
      </w:r>
      <w:r w:rsidR="003E5FB0" w:rsidRPr="003013C2">
        <w:t xml:space="preserve"> </w:t>
      </w:r>
      <w:r w:rsidR="00C60422" w:rsidRPr="003013C2">
        <w:rPr>
          <w:rFonts w:cs="Times New Roman"/>
          <w:iCs/>
          <w:color w:val="000000" w:themeColor="text1"/>
          <w:szCs w:val="18"/>
        </w:rPr>
        <w:fldChar w:fldCharType="begin"/>
      </w:r>
      <w:r w:rsidR="00683CC2" w:rsidRPr="003013C2">
        <w:rPr>
          <w:rFonts w:cs="Times New Roman"/>
          <w:iCs/>
          <w:color w:val="000000" w:themeColor="text1"/>
          <w:szCs w:val="18"/>
        </w:rPr>
        <w:instrText xml:space="preserve"> ADDIN EN.CITE &lt;EndNote&gt;&lt;Cite&gt;&lt;Author&gt;Coifman&lt;/Author&gt;&lt;Year&gt;2006&lt;/Year&gt;&lt;RecNum&gt;86&lt;/RecNum&gt;&lt;DisplayText&gt;(26)&lt;/DisplayText&gt;&lt;record&gt;&lt;rec-number&gt;86&lt;/rec-number&gt;&lt;foreign-keys&gt;&lt;key app="EN" db-id="ffxvf0tp69dx04es20qxeta5w2052ffs2rwf" timestamp="1511371313"&gt;86&lt;/key&gt;&lt;/foreign-keys&gt;&lt;ref-type name="Journal Article"&gt;17&lt;/ref-type&gt;&lt;contributors&gt;&lt;authors&gt;&lt;author&gt;Coifman, Ronald R.&lt;/author&gt;&lt;author&gt;Lafon, Stéphane&lt;/author&gt;&lt;/authors&gt;&lt;/contributors&gt;&lt;titles&gt;&lt;title&gt;Diffusion maps&lt;/title&gt;&lt;secondary-title&gt;Appl. Comput. Harmon. Anal.&lt;/secondary-title&gt;&lt;/titles&gt;&lt;periodical&gt;&lt;full-title&gt;Appl. Comput. Harmon. Anal.&lt;/full-title&gt;&lt;/periodical&gt;&lt;pages&gt;5-30&lt;/pages&gt;&lt;volume&gt;21&lt;/volume&gt;&lt;number&gt;1&lt;/number&gt;&lt;dates&gt;&lt;year&gt;2006&lt;/year&gt;&lt;pub-dates&gt;&lt;date&gt;2006&lt;/date&gt;&lt;/pub-dates&gt;&lt;/dates&gt;&lt;isbn&gt;1063-5203&lt;/isbn&gt;&lt;label&gt;DN4V&lt;/label&gt;&lt;urls&gt;&lt;related-urls&gt;&lt;url&gt;http://dx.doi.org/10.1016/j.acha.2006.04.006&lt;/url&gt;&lt;/related-urls&gt;&lt;/urls&gt;&lt;electronic-resource-num&gt;10.1016/j.acha.2006.04.006&lt;/electronic-resource-num&gt;&lt;/record&gt;&lt;/Cite&gt;&lt;/EndNote&gt;</w:instrText>
      </w:r>
      <w:r w:rsidR="00C60422" w:rsidRPr="003013C2">
        <w:rPr>
          <w:rFonts w:cs="Times New Roman"/>
          <w:iCs/>
          <w:color w:val="000000" w:themeColor="text1"/>
          <w:szCs w:val="18"/>
        </w:rPr>
        <w:fldChar w:fldCharType="separate"/>
      </w:r>
      <w:r w:rsidR="00683CC2" w:rsidRPr="003013C2">
        <w:rPr>
          <w:rFonts w:cs="Times New Roman"/>
          <w:iCs/>
          <w:noProof/>
          <w:color w:val="000000" w:themeColor="text1"/>
          <w:szCs w:val="18"/>
        </w:rPr>
        <w:t>(26)</w:t>
      </w:r>
      <w:r w:rsidR="00C60422" w:rsidRPr="003013C2">
        <w:rPr>
          <w:rFonts w:cs="Times New Roman"/>
          <w:iCs/>
          <w:color w:val="000000" w:themeColor="text1"/>
          <w:szCs w:val="18"/>
        </w:rPr>
        <w:fldChar w:fldCharType="end"/>
      </w:r>
      <w:r w:rsidRPr="003013C2">
        <w:t>.</w:t>
      </w:r>
      <w:r w:rsidR="004564BE" w:rsidRPr="003013C2">
        <w:t xml:space="preserve"> </w:t>
      </w:r>
      <w:r w:rsidRPr="003013C2">
        <w:t>T</w:t>
      </w:r>
      <w:r w:rsidR="00E44581" w:rsidRPr="003013C2">
        <w:t xml:space="preserve">he </w:t>
      </w:r>
      <w:r w:rsidR="00184F3C" w:rsidRPr="003013C2">
        <w:t xml:space="preserve">first </w:t>
      </w:r>
      <w:r w:rsidR="00196B42" w:rsidRPr="003013C2">
        <w:t>three</w:t>
      </w:r>
      <w:r w:rsidR="00417322" w:rsidRPr="003013C2">
        <w:t xml:space="preserve"> gradients </w:t>
      </w:r>
      <w:r w:rsidR="001514A6" w:rsidRPr="003013C2">
        <w:t>(G1, G2, G3)</w:t>
      </w:r>
      <w:r w:rsidR="00E44581" w:rsidRPr="003013C2">
        <w:t xml:space="preserve"> </w:t>
      </w:r>
      <w:r w:rsidRPr="003013C2">
        <w:t>were analyzed</w:t>
      </w:r>
      <w:r w:rsidR="003E5FB0" w:rsidRPr="003013C2">
        <w:t>,</w:t>
      </w:r>
      <w:r w:rsidRPr="003013C2">
        <w:t xml:space="preserve"> as</w:t>
      </w:r>
      <w:r w:rsidR="00E44581" w:rsidRPr="003013C2">
        <w:t xml:space="preserve"> these</w:t>
      </w:r>
      <w:r w:rsidR="001514A6" w:rsidRPr="003013C2">
        <w:t xml:space="preserve"> </w:t>
      </w:r>
      <w:r w:rsidR="00417322" w:rsidRPr="003013C2">
        <w:t>explained</w:t>
      </w:r>
      <w:r w:rsidR="00184F3C" w:rsidRPr="003013C2">
        <w:t xml:space="preserve"> </w:t>
      </w:r>
      <w:r w:rsidR="00887354" w:rsidRPr="003013C2">
        <w:t>52</w:t>
      </w:r>
      <w:r w:rsidR="00184F3C" w:rsidRPr="003013C2">
        <w:t xml:space="preserve">% </w:t>
      </w:r>
      <w:r w:rsidR="00596C32" w:rsidRPr="003013C2">
        <w:t>of connectome</w:t>
      </w:r>
      <w:r w:rsidR="00BB3BFA" w:rsidRPr="003013C2">
        <w:t xml:space="preserve"> </w:t>
      </w:r>
      <w:r w:rsidR="00184F3C" w:rsidRPr="003013C2">
        <w:t>variance</w:t>
      </w:r>
      <w:r w:rsidRPr="003013C2">
        <w:t xml:space="preserve"> and corresponded to the clearest elbow in the scree plot</w:t>
      </w:r>
      <w:r w:rsidR="0022413C" w:rsidRPr="003013C2">
        <w:t xml:space="preserve"> </w:t>
      </w:r>
      <w:r w:rsidR="005F3F37" w:rsidRPr="003013C2">
        <w:rPr>
          <w:b/>
        </w:rPr>
        <w:t>(</w:t>
      </w:r>
      <w:r w:rsidR="00666FC3">
        <w:t>s</w:t>
      </w:r>
      <w:r w:rsidR="00666FC3" w:rsidRPr="00666FC3">
        <w:t xml:space="preserve">ee SI Appendix, </w:t>
      </w:r>
      <w:r w:rsidR="00666FC3">
        <w:rPr>
          <w:b/>
        </w:rPr>
        <w:t>Fig.</w:t>
      </w:r>
      <w:r w:rsidR="005F3F37" w:rsidRPr="003013C2">
        <w:rPr>
          <w:b/>
        </w:rPr>
        <w:t xml:space="preserve"> S3).</w:t>
      </w:r>
      <w:r w:rsidR="00A72D47" w:rsidRPr="003013C2">
        <w:rPr>
          <w:b/>
        </w:rPr>
        <w:t xml:space="preserve"> </w:t>
      </w:r>
      <w:r w:rsidR="00184F3C" w:rsidRPr="003013C2">
        <w:t xml:space="preserve">G1 </w:t>
      </w:r>
      <w:r w:rsidR="0086535C" w:rsidRPr="003013C2">
        <w:t>described an</w:t>
      </w:r>
      <w:r w:rsidR="004564BE" w:rsidRPr="003013C2">
        <w:t xml:space="preserve"> anterior-posterior axis </w:t>
      </w:r>
      <w:r w:rsidR="0086535C" w:rsidRPr="003013C2">
        <w:t xml:space="preserve">across the </w:t>
      </w:r>
      <w:r w:rsidR="00637CCB" w:rsidRPr="003013C2">
        <w:t>hippocampus</w:t>
      </w:r>
      <w:r w:rsidR="0086535C" w:rsidRPr="003013C2">
        <w:t xml:space="preserve"> as a whole</w:t>
      </w:r>
      <w:r w:rsidR="0045096F" w:rsidRPr="003013C2">
        <w:t xml:space="preserve"> </w:t>
      </w:r>
      <w:r w:rsidR="005F3F37" w:rsidRPr="003013C2">
        <w:rPr>
          <w:b/>
        </w:rPr>
        <w:t>(</w:t>
      </w:r>
      <w:r w:rsidR="00666FC3">
        <w:rPr>
          <w:b/>
        </w:rPr>
        <w:t>Fig.</w:t>
      </w:r>
      <w:r w:rsidR="005F3F37" w:rsidRPr="003013C2">
        <w:rPr>
          <w:b/>
        </w:rPr>
        <w:t xml:space="preserve"> 1C)</w:t>
      </w:r>
      <w:r w:rsidR="00A9650F" w:rsidRPr="003013C2">
        <w:t xml:space="preserve"> </w:t>
      </w:r>
      <w:r w:rsidR="00E97118" w:rsidRPr="003013C2">
        <w:t>and explained 3</w:t>
      </w:r>
      <w:r w:rsidR="00120664" w:rsidRPr="003013C2">
        <w:t>1</w:t>
      </w:r>
      <w:r w:rsidR="00E97118" w:rsidRPr="003013C2">
        <w:t xml:space="preserve">% </w:t>
      </w:r>
      <w:r w:rsidR="001C2C85" w:rsidRPr="003013C2">
        <w:t xml:space="preserve">of </w:t>
      </w:r>
      <w:r w:rsidR="0086535C" w:rsidRPr="003013C2">
        <w:t xml:space="preserve">the total </w:t>
      </w:r>
      <w:r w:rsidR="00E97118" w:rsidRPr="003013C2">
        <w:t>variance</w:t>
      </w:r>
      <w:r w:rsidR="005F3F37" w:rsidRPr="003013C2">
        <w:t xml:space="preserve"> </w:t>
      </w:r>
      <w:r w:rsidR="005F3F37" w:rsidRPr="003013C2">
        <w:rPr>
          <w:b/>
        </w:rPr>
        <w:t>(</w:t>
      </w:r>
      <w:r w:rsidR="00666FC3">
        <w:t>s</w:t>
      </w:r>
      <w:r w:rsidR="00666FC3" w:rsidRPr="00666FC3">
        <w:t>ee SI Appendix,</w:t>
      </w:r>
      <w:r w:rsidR="00666FC3">
        <w:rPr>
          <w:b/>
        </w:rPr>
        <w:t xml:space="preserve"> Fig.</w:t>
      </w:r>
      <w:r w:rsidR="005F3F37" w:rsidRPr="003013C2">
        <w:rPr>
          <w:b/>
        </w:rPr>
        <w:t xml:space="preserve"> S3)</w:t>
      </w:r>
      <w:r w:rsidR="004564BE" w:rsidRPr="003013C2">
        <w:t xml:space="preserve">. </w:t>
      </w:r>
      <w:r w:rsidR="0086535C" w:rsidRPr="003013C2">
        <w:t xml:space="preserve">Anterior </w:t>
      </w:r>
      <w:r w:rsidR="008F7DF5" w:rsidRPr="003013C2">
        <w:t>regions ha</w:t>
      </w:r>
      <w:r w:rsidR="00127C2C" w:rsidRPr="003013C2">
        <w:t>d greater</w:t>
      </w:r>
      <w:r w:rsidR="008F7DF5" w:rsidRPr="003013C2">
        <w:t xml:space="preserve"> connectivity </w:t>
      </w:r>
      <w:r w:rsidR="00150390" w:rsidRPr="003013C2">
        <w:t xml:space="preserve">to </w:t>
      </w:r>
      <w:r w:rsidR="008F7DF5" w:rsidRPr="003013C2">
        <w:t>default mode</w:t>
      </w:r>
      <w:r w:rsidR="008B5E6E" w:rsidRPr="003013C2">
        <w:t>,</w:t>
      </w:r>
      <w:r w:rsidR="008F7DF5" w:rsidRPr="003013C2">
        <w:t xml:space="preserve"> limbic</w:t>
      </w:r>
      <w:r w:rsidR="008B5E6E" w:rsidRPr="003013C2">
        <w:t>, and somatomotor</w:t>
      </w:r>
      <w:r w:rsidR="008F7DF5" w:rsidRPr="003013C2">
        <w:t xml:space="preserve"> areas, </w:t>
      </w:r>
      <w:r w:rsidR="008B5E6E" w:rsidRPr="003013C2">
        <w:t xml:space="preserve">while </w:t>
      </w:r>
      <w:r w:rsidR="004564BE" w:rsidRPr="003013C2">
        <w:t xml:space="preserve">posterior </w:t>
      </w:r>
      <w:r w:rsidR="0045096F" w:rsidRPr="003013C2">
        <w:t xml:space="preserve">regions </w:t>
      </w:r>
      <w:r w:rsidR="008B5E6E" w:rsidRPr="003013C2">
        <w:t xml:space="preserve">showed </w:t>
      </w:r>
      <w:r w:rsidR="00127C2C" w:rsidRPr="003013C2">
        <w:t>greater connectivity with</w:t>
      </w:r>
      <w:r w:rsidR="00150390" w:rsidRPr="003013C2">
        <w:t xml:space="preserve"> </w:t>
      </w:r>
      <w:r w:rsidR="004564BE" w:rsidRPr="003013C2">
        <w:t>posterior areas, especially visual and dorsal/ventral attention network</w:t>
      </w:r>
      <w:r w:rsidR="00127C2C" w:rsidRPr="003013C2">
        <w:t>s</w:t>
      </w:r>
      <w:r w:rsidR="00184F3C" w:rsidRPr="003013C2">
        <w:t xml:space="preserve">. To confirm that G1 </w:t>
      </w:r>
      <w:r w:rsidR="00C67F99" w:rsidRPr="003013C2">
        <w:t xml:space="preserve">related </w:t>
      </w:r>
      <w:r w:rsidR="00184F3C" w:rsidRPr="003013C2">
        <w:t xml:space="preserve">to long-axis specialization, </w:t>
      </w:r>
      <w:r w:rsidR="00C83B78" w:rsidRPr="003013C2">
        <w:t>we</w:t>
      </w:r>
      <w:r w:rsidR="00184F3C" w:rsidRPr="003013C2">
        <w:t xml:space="preserve"> verified its correspondence with landmarks of </w:t>
      </w:r>
      <w:r w:rsidR="001514A6" w:rsidRPr="003013C2">
        <w:t>anterior-</w:t>
      </w:r>
      <w:r w:rsidR="00973256" w:rsidRPr="003013C2">
        <w:t xml:space="preserve"> </w:t>
      </w:r>
      <w:r w:rsidR="001514A6" w:rsidRPr="003013C2">
        <w:t>posterior</w:t>
      </w:r>
      <w:r w:rsidR="00184F3C" w:rsidRPr="003013C2">
        <w:t xml:space="preserve"> </w:t>
      </w:r>
      <w:r w:rsidR="00B916DC" w:rsidRPr="003013C2">
        <w:t>anatomy</w:t>
      </w:r>
      <w:r w:rsidR="00D1113A" w:rsidRPr="003013C2">
        <w:t xml:space="preserve"> </w:t>
      </w:r>
      <w:r w:rsidR="00127C2C" w:rsidRPr="003013C2">
        <w:t>using</w:t>
      </w:r>
      <w:r w:rsidR="00184F3C" w:rsidRPr="003013C2">
        <w:t xml:space="preserve"> manually drawn </w:t>
      </w:r>
      <w:r w:rsidR="00B916DC" w:rsidRPr="003013C2">
        <w:t>segmentations</w:t>
      </w:r>
      <w:r w:rsidR="00184F3C" w:rsidRPr="003013C2">
        <w:t xml:space="preserve"> of </w:t>
      </w:r>
      <w:r w:rsidR="00C67F99" w:rsidRPr="003013C2">
        <w:t xml:space="preserve">hippocampal </w:t>
      </w:r>
      <w:r w:rsidR="00184F3C" w:rsidRPr="003013C2">
        <w:t>head, body, and tail from an independent dataset</w:t>
      </w:r>
      <w:r w:rsidR="00EE3449" w:rsidRPr="003013C2">
        <w:t xml:space="preserve"> </w:t>
      </w:r>
      <w:r w:rsidR="00C60422" w:rsidRPr="003013C2">
        <w:fldChar w:fldCharType="begin"/>
      </w:r>
      <w:r w:rsidR="00683CC2" w:rsidRPr="003013C2">
        <w:instrText xml:space="preserve"> ADDIN EN.CITE &lt;EndNote&gt;&lt;Cite&gt;&lt;Author&gt;Bernasconi&lt;/Author&gt;&lt;Year&gt;2003&lt;/Year&gt;&lt;RecNum&gt;197&lt;/RecNum&gt;&lt;DisplayText&gt;(27)&lt;/DisplayText&gt;&lt;record&gt;&lt;rec-number&gt;197&lt;/rec-number&gt;&lt;foreign-keys&gt;&lt;key app="EN" db-id="ffxvf0tp69dx04es20qxeta5w2052ffs2rwf" timestamp="1513197913"&gt;197&lt;/key&gt;&lt;/foreign-keys&gt;&lt;ref-type name="Journal Article"&gt;17&lt;/ref-type&gt;&lt;contributors&gt;&lt;authors&gt;&lt;author&gt;Bernasconi, N.&lt;/author&gt;&lt;author&gt;Bernasconi, A.&lt;/author&gt;&lt;author&gt;Caramanos, Z.&lt;/author&gt;&lt;author&gt;Antel, S. B.&lt;/author&gt;&lt;author&gt;Andermann, F.&lt;/author&gt;&lt;author&gt;Arnold, D. L.&lt;/author&gt;&lt;/authors&gt;&lt;/contributors&gt;&lt;auth-address&gt;Department of Neurology and Neurosurgery, McGill University and Montreal Neurological Institute and Hospital, Montreal, Quebec, Canada. neda@bic.mni.mcgill.ca&lt;/auth-address&gt;&lt;titles&gt;&lt;title&gt;Mesial temporal damage in temporal lobe epilepsy: a volumetric MRI study of the hippocampus, amygdala and parahippocampal region&lt;/title&gt;&lt;secondary-title&gt;Brain&lt;/secondary-title&gt;&lt;/titles&gt;&lt;periodical&gt;&lt;full-title&gt;Brain&lt;/full-title&gt;&lt;/periodical&gt;&lt;pages&gt;462-9&lt;/pages&gt;&lt;volume&gt;126&lt;/volume&gt;&lt;number&gt;Pt 2&lt;/number&gt;&lt;edition&gt;2003/01/23&lt;/edition&gt;&lt;keywords&gt;&lt;keyword&gt;Adolescent&lt;/keyword&gt;&lt;keyword&gt;Adult&lt;/keyword&gt;&lt;keyword&gt;Amygdala/pathology&lt;/keyword&gt;&lt;keyword&gt;Analysis of Variance&lt;/keyword&gt;&lt;keyword&gt;Atrophy&lt;/keyword&gt;&lt;keyword&gt;Case-Control Studies&lt;/keyword&gt;&lt;keyword&gt;Entorhinal Cortex/pathology&lt;/keyword&gt;&lt;keyword&gt;Epilepsy, Temporal Lobe/*pathology&lt;/keyword&gt;&lt;keyword&gt;Female&lt;/keyword&gt;&lt;keyword&gt;Hippocampus/pathology&lt;/keyword&gt;&lt;keyword&gt;Humans&lt;/keyword&gt;&lt;keyword&gt;Image Processing, Computer-Assisted/methods&lt;/keyword&gt;&lt;keyword&gt;Limbic System/*pathology&lt;/keyword&gt;&lt;keyword&gt;Magnetic Resonance Imaging&lt;/keyword&gt;&lt;keyword&gt;Male&lt;/keyword&gt;&lt;keyword&gt;Middle Aged&lt;/keyword&gt;&lt;keyword&gt;Parahippocampal Gyrus/pathology&lt;/keyword&gt;&lt;/keywords&gt;&lt;dates&gt;&lt;year&gt;2003&lt;/year&gt;&lt;pub-dates&gt;&lt;date&gt;Feb&lt;/date&gt;&lt;/pub-dates&gt;&lt;/dates&gt;&lt;isbn&gt;0006-8950 (Print)&amp;#xD;0006-8950 (Linking)&lt;/isbn&gt;&lt;accession-num&gt;12538412&lt;/accession-num&gt;&lt;urls&gt;&lt;related-urls&gt;&lt;url&gt;https://www.ncbi.nlm.nih.gov/pubmed/12538412&lt;/url&gt;&lt;/related-urls&gt;&lt;/urls&gt;&lt;/record&gt;&lt;/Cite&gt;&lt;/EndNote&gt;</w:instrText>
      </w:r>
      <w:r w:rsidR="00C60422" w:rsidRPr="003013C2">
        <w:fldChar w:fldCharType="separate"/>
      </w:r>
      <w:r w:rsidR="00683CC2" w:rsidRPr="003013C2">
        <w:rPr>
          <w:noProof/>
        </w:rPr>
        <w:t>(27)</w:t>
      </w:r>
      <w:r w:rsidR="00C60422" w:rsidRPr="003013C2">
        <w:fldChar w:fldCharType="end"/>
      </w:r>
      <w:r w:rsidR="00910F31" w:rsidRPr="003013C2">
        <w:t xml:space="preserve"> </w:t>
      </w:r>
      <w:r w:rsidR="005F3F37" w:rsidRPr="003013C2">
        <w:rPr>
          <w:b/>
        </w:rPr>
        <w:t>(</w:t>
      </w:r>
      <w:r w:rsidR="00666FC3">
        <w:rPr>
          <w:b/>
        </w:rPr>
        <w:t>Fig.</w:t>
      </w:r>
      <w:r w:rsidR="005F3F37" w:rsidRPr="003013C2">
        <w:rPr>
          <w:b/>
        </w:rPr>
        <w:t xml:space="preserve"> 2)</w:t>
      </w:r>
      <w:r w:rsidR="00184F3C" w:rsidRPr="003013C2">
        <w:t>.</w:t>
      </w:r>
      <w:r w:rsidR="00E02FFA" w:rsidRPr="003013C2">
        <w:t xml:space="preserve"> </w:t>
      </w:r>
    </w:p>
    <w:p w14:paraId="5A99477F" w14:textId="402FE825" w:rsidR="00D60887" w:rsidRPr="003013C2" w:rsidRDefault="00127C2C" w:rsidP="00F96D0C">
      <w:pPr>
        <w:ind w:firstLine="284"/>
      </w:pPr>
      <w:r w:rsidRPr="003013C2">
        <w:t>Applying</w:t>
      </w:r>
      <w:r w:rsidR="00184F3C" w:rsidRPr="003013C2">
        <w:t xml:space="preserve"> </w:t>
      </w:r>
      <w:r w:rsidR="00130D85" w:rsidRPr="003013C2">
        <w:t>k</w:t>
      </w:r>
      <w:r w:rsidR="004564BE" w:rsidRPr="003013C2">
        <w:t>-means</w:t>
      </w:r>
      <w:r w:rsidR="00130D85" w:rsidRPr="003013C2">
        <w:t xml:space="preserve"> (k=3)</w:t>
      </w:r>
      <w:r w:rsidR="004564BE" w:rsidRPr="003013C2">
        <w:t xml:space="preserve"> clustering on </w:t>
      </w:r>
      <w:r w:rsidR="00184F3C" w:rsidRPr="003013C2">
        <w:t>G1</w:t>
      </w:r>
      <w:r w:rsidR="004564BE" w:rsidRPr="003013C2">
        <w:t xml:space="preserve"> </w:t>
      </w:r>
      <w:r w:rsidR="00184F3C" w:rsidRPr="003013C2">
        <w:t>achieved</w:t>
      </w:r>
      <w:r w:rsidR="004564BE" w:rsidRPr="003013C2">
        <w:t xml:space="preserve"> </w:t>
      </w:r>
      <w:r w:rsidR="00F06663" w:rsidRPr="003013C2">
        <w:t>the highest</w:t>
      </w:r>
      <w:r w:rsidR="00184F3C" w:rsidRPr="003013C2">
        <w:t xml:space="preserve"> </w:t>
      </w:r>
      <w:r w:rsidR="004564BE" w:rsidRPr="003013C2">
        <w:t xml:space="preserve">overlap </w:t>
      </w:r>
      <w:r w:rsidR="007946E2" w:rsidRPr="003013C2">
        <w:t xml:space="preserve">with </w:t>
      </w:r>
      <w:r w:rsidR="00184F3C" w:rsidRPr="003013C2">
        <w:t xml:space="preserve">the </w:t>
      </w:r>
      <w:r w:rsidR="004564BE" w:rsidRPr="003013C2">
        <w:t>anatomy-based tripartite subdivision of the hippocampus (</w:t>
      </w:r>
      <w:r w:rsidR="00184F3C" w:rsidRPr="003013C2">
        <w:t>Dice=0</w:t>
      </w:r>
      <w:r w:rsidR="004564BE" w:rsidRPr="003013C2">
        <w:t>.78</w:t>
      </w:r>
      <w:r w:rsidR="004A26CE" w:rsidRPr="003013C2">
        <w:t xml:space="preserve"> over all subfields</w:t>
      </w:r>
      <w:r w:rsidR="00C83B78" w:rsidRPr="003013C2">
        <w:t>,</w:t>
      </w:r>
      <w:r w:rsidR="00F55BEE" w:rsidRPr="003013C2">
        <w:rPr>
          <w:b/>
        </w:rPr>
        <w:t xml:space="preserve"> </w:t>
      </w:r>
      <w:r w:rsidR="00666FC3">
        <w:rPr>
          <w:b/>
        </w:rPr>
        <w:t>Fig.</w:t>
      </w:r>
      <w:r w:rsidR="005F3F37" w:rsidRPr="003013C2">
        <w:rPr>
          <w:b/>
        </w:rPr>
        <w:t xml:space="preserve"> 2), </w:t>
      </w:r>
      <w:r w:rsidR="00F06663" w:rsidRPr="003013C2">
        <w:t>while</w:t>
      </w:r>
      <w:r w:rsidR="00C83B78" w:rsidRPr="003013C2">
        <w:t xml:space="preserve"> </w:t>
      </w:r>
      <w:r w:rsidR="00F06663" w:rsidRPr="003013C2">
        <w:t xml:space="preserve">overlaps for </w:t>
      </w:r>
      <w:r w:rsidR="00184F3C" w:rsidRPr="003013C2">
        <w:t>G2 (</w:t>
      </w:r>
      <w:r w:rsidR="00F22914" w:rsidRPr="003013C2">
        <w:t>Dice=</w:t>
      </w:r>
      <w:r w:rsidR="00184F3C" w:rsidRPr="003013C2">
        <w:t>0.46) and G3</w:t>
      </w:r>
      <w:r w:rsidR="004564BE" w:rsidRPr="003013C2">
        <w:t xml:space="preserve"> (</w:t>
      </w:r>
      <w:r w:rsidR="00F22914" w:rsidRPr="003013C2">
        <w:t>Dice=</w:t>
      </w:r>
      <w:r w:rsidR="00184F3C" w:rsidRPr="003013C2">
        <w:t>0</w:t>
      </w:r>
      <w:r w:rsidR="004564BE" w:rsidRPr="003013C2">
        <w:t>.42)</w:t>
      </w:r>
      <w:r w:rsidR="00F06663" w:rsidRPr="003013C2">
        <w:t xml:space="preserve"> were numerically smaller</w:t>
      </w:r>
      <w:r w:rsidR="004564BE" w:rsidRPr="003013C2">
        <w:t xml:space="preserve">. </w:t>
      </w:r>
      <w:r w:rsidR="00997524" w:rsidRPr="003013C2">
        <w:t>Findings were similar in the right hippocampus</w:t>
      </w:r>
      <w:r w:rsidR="0022413C" w:rsidRPr="003013C2">
        <w:t xml:space="preserve"> </w:t>
      </w:r>
      <w:r w:rsidR="005F3F37" w:rsidRPr="003013C2">
        <w:rPr>
          <w:b/>
        </w:rPr>
        <w:t>(</w:t>
      </w:r>
      <w:r w:rsidR="00666FC3">
        <w:t>s</w:t>
      </w:r>
      <w:r w:rsidR="00666FC3" w:rsidRPr="00666FC3">
        <w:t xml:space="preserve">ee SI Appendix, </w:t>
      </w:r>
      <w:r w:rsidR="00666FC3">
        <w:rPr>
          <w:b/>
        </w:rPr>
        <w:t>Fig.</w:t>
      </w:r>
      <w:r w:rsidR="005F3F37" w:rsidRPr="003013C2">
        <w:rPr>
          <w:b/>
        </w:rPr>
        <w:t xml:space="preserve"> S4)</w:t>
      </w:r>
      <w:r w:rsidR="00997524" w:rsidRPr="003013C2">
        <w:t>.</w:t>
      </w:r>
      <w:r w:rsidR="00997524" w:rsidRPr="003013C2" w:rsidDel="003F3759">
        <w:rPr>
          <w:b/>
        </w:rPr>
        <w:t xml:space="preserve"> </w:t>
      </w:r>
      <w:r w:rsidR="00083A96" w:rsidRPr="003013C2">
        <w:t>To</w:t>
      </w:r>
      <w:r w:rsidR="00C83B78" w:rsidRPr="003013C2">
        <w:t xml:space="preserve"> further </w:t>
      </w:r>
      <w:r w:rsidR="00083A96" w:rsidRPr="003013C2">
        <w:t>verify</w:t>
      </w:r>
      <w:r w:rsidR="009A16C5" w:rsidRPr="003013C2">
        <w:t xml:space="preserve"> </w:t>
      </w:r>
      <w:r w:rsidR="00C83B78" w:rsidRPr="003013C2">
        <w:t>the correspondence between G1</w:t>
      </w:r>
      <w:r w:rsidR="00B72B6F" w:rsidRPr="003013C2">
        <w:t xml:space="preserve"> </w:t>
      </w:r>
      <w:r w:rsidR="00C83B78" w:rsidRPr="003013C2">
        <w:t>and long-axis specialization</w:t>
      </w:r>
      <w:r w:rsidR="00B55307" w:rsidRPr="003013C2">
        <w:t>, we</w:t>
      </w:r>
      <w:r w:rsidR="00C83B78" w:rsidRPr="003013C2">
        <w:t xml:space="preserve"> </w:t>
      </w:r>
      <w:r w:rsidR="00910F31" w:rsidRPr="003013C2">
        <w:t xml:space="preserve">performed </w:t>
      </w:r>
      <w:r w:rsidR="00E97118" w:rsidRPr="003013C2">
        <w:t xml:space="preserve">automated </w:t>
      </w:r>
      <w:r w:rsidR="00B916DC" w:rsidRPr="003013C2">
        <w:t>co-activati</w:t>
      </w:r>
      <w:r w:rsidR="00610533" w:rsidRPr="003013C2">
        <w:t>o</w:t>
      </w:r>
      <w:r w:rsidR="00B916DC" w:rsidRPr="003013C2">
        <w:t>n analysis</w:t>
      </w:r>
      <w:r w:rsidR="00C83B78" w:rsidRPr="003013C2">
        <w:t xml:space="preserve"> </w:t>
      </w:r>
      <w:r w:rsidR="00B916DC" w:rsidRPr="003013C2">
        <w:t xml:space="preserve">of </w:t>
      </w:r>
      <w:r w:rsidR="00C83B78" w:rsidRPr="003013C2">
        <w:t>task</w:t>
      </w:r>
      <w:r w:rsidR="00B916DC" w:rsidRPr="003013C2">
        <w:t>-</w:t>
      </w:r>
      <w:r w:rsidR="00C83B78" w:rsidRPr="003013C2">
        <w:t xml:space="preserve">based </w:t>
      </w:r>
      <w:r w:rsidR="00083A96" w:rsidRPr="003013C2">
        <w:t>fMRI</w:t>
      </w:r>
      <w:r w:rsidR="00F22914" w:rsidRPr="003013C2">
        <w:t xml:space="preserve"> literature</w:t>
      </w:r>
      <w:r w:rsidR="009A16C5" w:rsidRPr="003013C2">
        <w:t xml:space="preserve"> </w:t>
      </w:r>
      <w:r w:rsidR="00C60422" w:rsidRPr="003013C2">
        <w:fldChar w:fldCharType="begin"/>
      </w:r>
      <w:r w:rsidR="00683CC2" w:rsidRPr="003013C2">
        <w:instrText xml:space="preserve"> ADDIN EN.CITE &lt;EndNote&gt;&lt;Cite&gt;&lt;Author&gt;Yarkoni&lt;/Author&gt;&lt;Year&gt;2011&lt;/Year&gt;&lt;RecNum&gt;90&lt;/RecNum&gt;&lt;DisplayText&gt;(28)&lt;/DisplayText&gt;&lt;record&gt;&lt;rec-number&gt;90&lt;/rec-number&gt;&lt;foreign-keys&gt;&lt;key app="EN" db-id="ffxvf0tp69dx04es20qxeta5w2052ffs2rwf" timestamp="1511371313"&gt;90&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 Methods&lt;/secondary-title&gt;&lt;/titles&gt;&lt;periodical&gt;&lt;full-title&gt;Nat. Methods&lt;/full-title&gt;&lt;/periodical&gt;&lt;pages&gt;665-670&lt;/pages&gt;&lt;volume&gt;8&lt;/volume&gt;&lt;number&gt;8&lt;/number&gt;&lt;dates&gt;&lt;year&gt;2011&lt;/year&gt;&lt;pub-dates&gt;&lt;date&gt;2011&lt;/date&gt;&lt;/pub-dates&gt;&lt;/dates&gt;&lt;isbn&gt;1548-7091&lt;/isbn&gt;&lt;label&gt;I4uV&lt;/label&gt;&lt;urls&gt;&lt;related-urls&gt;&lt;url&gt;http://dx.doi.org/10.1038/nmeth.1635&lt;/url&gt;&lt;url&gt;https://www.nature.com/articles/nmeth.1635.pdf&lt;/url&gt;&lt;/related-urls&gt;&lt;/urls&gt;&lt;electronic-resource-num&gt;10.1038/nmeth.1635&lt;/electronic-resource-num&gt;&lt;/record&gt;&lt;/Cite&gt;&lt;/EndNote&gt;</w:instrText>
      </w:r>
      <w:r w:rsidR="00C60422" w:rsidRPr="003013C2">
        <w:fldChar w:fldCharType="separate"/>
      </w:r>
      <w:r w:rsidR="00683CC2" w:rsidRPr="003013C2">
        <w:rPr>
          <w:noProof/>
        </w:rPr>
        <w:t>(28)</w:t>
      </w:r>
      <w:r w:rsidR="00C60422" w:rsidRPr="003013C2">
        <w:fldChar w:fldCharType="end"/>
      </w:r>
      <w:r w:rsidR="00C83B78" w:rsidRPr="003013C2">
        <w:t xml:space="preserve">. Specifically, we applied diffusion embedding </w:t>
      </w:r>
      <w:r w:rsidR="00F22914" w:rsidRPr="003013C2">
        <w:t>to</w:t>
      </w:r>
      <w:r w:rsidR="00C83B78" w:rsidRPr="003013C2">
        <w:t xml:space="preserve"> </w:t>
      </w:r>
      <w:r w:rsidR="00180660" w:rsidRPr="003013C2">
        <w:t xml:space="preserve">meta-analytical </w:t>
      </w:r>
      <w:r w:rsidR="00C83B78" w:rsidRPr="003013C2">
        <w:t xml:space="preserve">co-activation </w:t>
      </w:r>
      <w:r w:rsidR="00E97118" w:rsidRPr="003013C2">
        <w:t>matrices</w:t>
      </w:r>
      <w:r w:rsidR="001514A6" w:rsidRPr="003013C2">
        <w:t xml:space="preserve"> based on 11406 studies</w:t>
      </w:r>
      <w:r w:rsidR="00B55307" w:rsidRPr="003013C2">
        <w:t xml:space="preserve">, with </w:t>
      </w:r>
      <w:r w:rsidR="001514A6" w:rsidRPr="003013C2">
        <w:t xml:space="preserve">identical </w:t>
      </w:r>
      <w:r w:rsidR="00B55307" w:rsidRPr="003013C2">
        <w:t>parameters as for rs-fMRI gradient mapping</w:t>
      </w:r>
      <w:r w:rsidR="00C83B78" w:rsidRPr="003013C2">
        <w:t xml:space="preserve">. </w:t>
      </w:r>
      <w:r w:rsidR="000A2CB8" w:rsidRPr="003013C2">
        <w:t>This analysis</w:t>
      </w:r>
      <w:r w:rsidR="00C83B78" w:rsidRPr="003013C2">
        <w:t xml:space="preserve"> also revealed a principal gradient in long-axis direction, which correlated strongly </w:t>
      </w:r>
      <w:r w:rsidR="009F745B" w:rsidRPr="003013C2">
        <w:t xml:space="preserve">vertex-wise </w:t>
      </w:r>
      <w:r w:rsidR="00C83B78" w:rsidRPr="003013C2">
        <w:t xml:space="preserve">with </w:t>
      </w:r>
      <w:r w:rsidR="000A2CB8" w:rsidRPr="003013C2">
        <w:t>the G1</w:t>
      </w:r>
      <w:r w:rsidR="00C83B78" w:rsidRPr="003013C2">
        <w:t xml:space="preserve"> </w:t>
      </w:r>
      <w:r w:rsidR="00997524" w:rsidRPr="003013C2">
        <w:t xml:space="preserve">derived from rs-fMRI </w:t>
      </w:r>
      <w:r w:rsidR="00C83B78" w:rsidRPr="003013C2">
        <w:t>(</w:t>
      </w:r>
      <w:r w:rsidR="003C2FFC" w:rsidRPr="003013C2">
        <w:t xml:space="preserve">left: </w:t>
      </w:r>
      <w:r w:rsidR="00C83B78" w:rsidRPr="003013C2">
        <w:t>r=0.</w:t>
      </w:r>
      <w:r w:rsidR="00975863" w:rsidRPr="003013C2">
        <w:t>66</w:t>
      </w:r>
      <w:r w:rsidR="00C83B78" w:rsidRPr="003013C2">
        <w:t xml:space="preserve">; </w:t>
      </w:r>
      <w:r w:rsidR="003C2FFC" w:rsidRPr="003013C2">
        <w:t>right: 0.</w:t>
      </w:r>
      <w:r w:rsidR="006413C9" w:rsidRPr="003013C2">
        <w:t>63</w:t>
      </w:r>
      <w:r w:rsidR="003C2FFC" w:rsidRPr="003013C2">
        <w:t xml:space="preserve">; </w:t>
      </w:r>
      <w:r w:rsidR="00666FC3">
        <w:rPr>
          <w:b/>
        </w:rPr>
        <w:t>Fig.</w:t>
      </w:r>
      <w:r w:rsidR="005F3F37" w:rsidRPr="003013C2">
        <w:rPr>
          <w:b/>
        </w:rPr>
        <w:t xml:space="preserve"> 2)</w:t>
      </w:r>
      <w:r w:rsidR="005F3F37" w:rsidRPr="003013C2">
        <w:t xml:space="preserve"> </w:t>
      </w:r>
      <w:r w:rsidR="00F22914" w:rsidRPr="003013C2">
        <w:t xml:space="preserve">but </w:t>
      </w:r>
      <w:r w:rsidR="00F941EF" w:rsidRPr="003013C2">
        <w:t>less so</w:t>
      </w:r>
      <w:r w:rsidR="00F22914" w:rsidRPr="003013C2">
        <w:t xml:space="preserve"> with </w:t>
      </w:r>
      <w:r w:rsidR="003C2293" w:rsidRPr="003013C2">
        <w:t xml:space="preserve">the corresponding </w:t>
      </w:r>
      <w:r w:rsidR="00F22914" w:rsidRPr="003013C2">
        <w:t xml:space="preserve">G2 </w:t>
      </w:r>
      <w:r w:rsidR="00180660" w:rsidRPr="003013C2">
        <w:t>(</w:t>
      </w:r>
      <w:r w:rsidR="00F132FF" w:rsidRPr="003013C2">
        <w:t xml:space="preserve">left: </w:t>
      </w:r>
      <w:r w:rsidR="00180660" w:rsidRPr="003013C2">
        <w:t>r=</w:t>
      </w:r>
      <w:r w:rsidR="00F941EF" w:rsidRPr="003013C2">
        <w:t>0.28</w:t>
      </w:r>
      <w:r w:rsidR="003E5FB0" w:rsidRPr="003013C2">
        <w:t xml:space="preserve">, </w:t>
      </w:r>
      <w:r w:rsidR="00F132FF" w:rsidRPr="003013C2">
        <w:t xml:space="preserve">right: </w:t>
      </w:r>
      <w:r w:rsidR="00450FEB" w:rsidRPr="003013C2">
        <w:t>r=0.27</w:t>
      </w:r>
      <w:r w:rsidR="00180660" w:rsidRPr="003013C2">
        <w:t xml:space="preserve">) </w:t>
      </w:r>
      <w:r w:rsidR="00F22914" w:rsidRPr="003013C2">
        <w:t>and G3</w:t>
      </w:r>
      <w:r w:rsidR="00180660" w:rsidRPr="003013C2">
        <w:t xml:space="preserve"> (</w:t>
      </w:r>
      <w:r w:rsidR="00450FEB" w:rsidRPr="003013C2">
        <w:t xml:space="preserve">left: </w:t>
      </w:r>
      <w:r w:rsidR="00180660" w:rsidRPr="003013C2">
        <w:t>r=</w:t>
      </w:r>
      <w:r w:rsidR="00F941EF" w:rsidRPr="003013C2">
        <w:t>0.4</w:t>
      </w:r>
      <w:r w:rsidR="009A2769" w:rsidRPr="003013C2">
        <w:t>2</w:t>
      </w:r>
      <w:r w:rsidR="003E5FB0" w:rsidRPr="003013C2">
        <w:t>,</w:t>
      </w:r>
      <w:r w:rsidR="00450FEB" w:rsidRPr="003013C2">
        <w:t xml:space="preserve"> right: </w:t>
      </w:r>
      <w:r w:rsidR="000B222B" w:rsidRPr="003013C2">
        <w:t>r=0.36</w:t>
      </w:r>
      <w:r w:rsidR="00180660" w:rsidRPr="003013C2">
        <w:t>)</w:t>
      </w:r>
      <w:r w:rsidR="00D33E85" w:rsidRPr="003013C2">
        <w:t xml:space="preserve"> </w:t>
      </w:r>
      <w:r w:rsidR="00DD4A6E" w:rsidRPr="003013C2">
        <w:t>as assessed by Steiger’s test</w:t>
      </w:r>
      <w:r w:rsidR="003C2FFC" w:rsidRPr="003013C2">
        <w:t xml:space="preserve"> (all differences significant at p&lt;0.01)</w:t>
      </w:r>
      <w:r w:rsidR="00DD4A6E" w:rsidRPr="003013C2">
        <w:t xml:space="preserve"> </w:t>
      </w:r>
      <w:r w:rsidR="00996C4C" w:rsidRPr="003013C2">
        <w:fldChar w:fldCharType="begin"/>
      </w:r>
      <w:r w:rsidR="00683CC2" w:rsidRPr="003013C2">
        <w:instrText xml:space="preserve"> ADDIN EN.CITE &lt;EndNote&gt;&lt;Cite&gt;&lt;Author&gt;Steiger&lt;/Author&gt;&lt;Year&gt;1980&lt;/Year&gt;&lt;RecNum&gt;250&lt;/RecNum&gt;&lt;DisplayText&gt;(29)&lt;/DisplayText&gt;&lt;record&gt;&lt;rec-number&gt;250&lt;/rec-number&gt;&lt;foreign-keys&gt;&lt;key app="EN" db-id="ffxvf0tp69dx04es20qxeta5w2052ffs2rwf" timestamp="1518803852"&gt;250&lt;/key&gt;&lt;/foreign-keys&gt;&lt;ref-type name="Journal Article"&gt;17&lt;/ref-type&gt;&lt;contributors&gt;&lt;authors&gt;&lt;author&gt;Steiger, James H&lt;/author&gt;&lt;/authors&gt;&lt;/contributors&gt;&lt;titles&gt;&lt;title&gt;Tests for comparing elements of a correlation matrix&lt;/title&gt;&lt;secondary-title&gt;Psychological bulletin&lt;/secondary-title&gt;&lt;/titles&gt;&lt;periodical&gt;&lt;full-title&gt;Psychological bulletin&lt;/full-title&gt;&lt;/periodical&gt;&lt;pages&gt;245&lt;/pages&gt;&lt;volume&gt;87&lt;/volume&gt;&lt;number&gt;2&lt;/number&gt;&lt;dates&gt;&lt;year&gt;1980&lt;/year&gt;&lt;/dates&gt;&lt;isbn&gt;1939-1455&lt;/isbn&gt;&lt;urls&gt;&lt;/urls&gt;&lt;/record&gt;&lt;/Cite&gt;&lt;/EndNote&gt;</w:instrText>
      </w:r>
      <w:r w:rsidR="00996C4C" w:rsidRPr="003013C2">
        <w:fldChar w:fldCharType="separate"/>
      </w:r>
      <w:r w:rsidR="00683CC2" w:rsidRPr="003013C2">
        <w:rPr>
          <w:noProof/>
        </w:rPr>
        <w:t>(29)</w:t>
      </w:r>
      <w:r w:rsidR="00996C4C" w:rsidRPr="003013C2">
        <w:fldChar w:fldCharType="end"/>
      </w:r>
      <w:r w:rsidR="00F22914" w:rsidRPr="003013C2">
        <w:t>.</w:t>
      </w:r>
      <w:r w:rsidR="00D60887" w:rsidRPr="003013C2">
        <w:t xml:space="preserve"> </w:t>
      </w:r>
    </w:p>
    <w:p w14:paraId="4558C70D" w14:textId="09E85AF7" w:rsidR="00250C1F" w:rsidRDefault="00E4431E" w:rsidP="009C45E7">
      <w:pPr>
        <w:ind w:firstLine="284"/>
      </w:pPr>
      <w:r w:rsidRPr="003013C2">
        <w:lastRenderedPageBreak/>
        <w:t>To assess cognitive differences across the principal gradient</w:t>
      </w:r>
      <w:r w:rsidR="00D83208" w:rsidRPr="003013C2">
        <w:t>,</w:t>
      </w:r>
      <w:r w:rsidRPr="003013C2">
        <w:t xml:space="preserve"> we performed a</w:t>
      </w:r>
      <w:r w:rsidR="00FF670A" w:rsidRPr="003013C2">
        <w:t>n automated</w:t>
      </w:r>
      <w:r w:rsidRPr="003013C2">
        <w:t xml:space="preserve"> reverse inference </w:t>
      </w:r>
      <w:r w:rsidR="00FF670A" w:rsidRPr="003013C2">
        <w:t xml:space="preserve">of the top and bottom 33% of the gradient using Neurosynth </w:t>
      </w:r>
      <w:r w:rsidR="00FF670A" w:rsidRPr="003013C2">
        <w:fldChar w:fldCharType="begin"/>
      </w:r>
      <w:r w:rsidR="00683CC2" w:rsidRPr="003013C2">
        <w:instrText xml:space="preserve"> ADDIN EN.CITE &lt;EndNote&gt;&lt;Cite&gt;&lt;Author&gt;Yarkoni&lt;/Author&gt;&lt;Year&gt;2011&lt;/Year&gt;&lt;RecNum&gt;90&lt;/RecNum&gt;&lt;DisplayText&gt;(28)&lt;/DisplayText&gt;&lt;record&gt;&lt;rec-number&gt;90&lt;/rec-number&gt;&lt;foreign-keys&gt;&lt;key app="EN" db-id="ffxvf0tp69dx04es20qxeta5w2052ffs2rwf" timestamp="1511371313"&gt;90&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 Methods&lt;/secondary-title&gt;&lt;/titles&gt;&lt;periodical&gt;&lt;full-title&gt;Nat. Methods&lt;/full-title&gt;&lt;/periodical&gt;&lt;pages&gt;665-670&lt;/pages&gt;&lt;volume&gt;8&lt;/volume&gt;&lt;number&gt;8&lt;/number&gt;&lt;dates&gt;&lt;year&gt;2011&lt;/year&gt;&lt;pub-dates&gt;&lt;date&gt;2011&lt;/date&gt;&lt;/pub-dates&gt;&lt;/dates&gt;&lt;isbn&gt;1548-7091&lt;/isbn&gt;&lt;label&gt;I4uV&lt;/label&gt;&lt;urls&gt;&lt;related-urls&gt;&lt;url&gt;http://dx.doi.org/10.1038/nmeth.1635&lt;/url&gt;&lt;url&gt;https://www.nature.com/articles/nmeth.1635.pdf&lt;/url&gt;&lt;/related-urls&gt;&lt;/urls&gt;&lt;electronic-resource-num&gt;10.1038/nmeth.1635&lt;/electronic-resource-num&gt;&lt;/record&gt;&lt;/Cite&gt;&lt;/EndNote&gt;</w:instrText>
      </w:r>
      <w:r w:rsidR="00FF670A" w:rsidRPr="003013C2">
        <w:fldChar w:fldCharType="separate"/>
      </w:r>
      <w:r w:rsidR="00683CC2" w:rsidRPr="003013C2">
        <w:rPr>
          <w:noProof/>
        </w:rPr>
        <w:t>(28)</w:t>
      </w:r>
      <w:r w:rsidR="00FF670A" w:rsidRPr="003013C2">
        <w:fldChar w:fldCharType="end"/>
      </w:r>
      <w:r w:rsidR="00FF670A" w:rsidRPr="003013C2">
        <w:t xml:space="preserve">. </w:t>
      </w:r>
      <w:r w:rsidR="00814C1C" w:rsidRPr="003013C2">
        <w:t>Overall, terms correlate</w:t>
      </w:r>
      <w:r w:rsidR="00F646B6" w:rsidRPr="003013C2">
        <w:t>d</w:t>
      </w:r>
      <w:r w:rsidR="00814C1C" w:rsidRPr="003013C2">
        <w:t xml:space="preserve"> more strongly with the anterior hippocampus than with its posterior counterpart</w:t>
      </w:r>
      <w:r w:rsidR="005759B0" w:rsidRPr="003013C2">
        <w:t xml:space="preserve"> </w:t>
      </w:r>
      <w:r w:rsidR="005F3F37" w:rsidRPr="003013C2">
        <w:rPr>
          <w:b/>
        </w:rPr>
        <w:t>(</w:t>
      </w:r>
      <w:r w:rsidR="00666FC3">
        <w:t>s</w:t>
      </w:r>
      <w:r w:rsidR="00666FC3" w:rsidRPr="00666FC3">
        <w:t xml:space="preserve">ee SI Appendix, </w:t>
      </w:r>
      <w:r w:rsidR="00666FC3">
        <w:rPr>
          <w:b/>
        </w:rPr>
        <w:t>Fig.</w:t>
      </w:r>
      <w:r w:rsidR="005F3F37" w:rsidRPr="003013C2">
        <w:rPr>
          <w:b/>
        </w:rPr>
        <w:t xml:space="preserve"> S5)</w:t>
      </w:r>
      <w:r w:rsidR="00667014" w:rsidRPr="003013C2">
        <w:t xml:space="preserve">. </w:t>
      </w:r>
      <w:r w:rsidR="00FB76C4" w:rsidRPr="003013C2">
        <w:t>S</w:t>
      </w:r>
      <w:r w:rsidR="00667014" w:rsidRPr="003013C2">
        <w:t xml:space="preserve">pecifically, the posterior hippocampus </w:t>
      </w:r>
      <w:r w:rsidR="006D72D7" w:rsidRPr="003013C2">
        <w:t xml:space="preserve">has somewhat weaker </w:t>
      </w:r>
      <w:r w:rsidR="00FF0568" w:rsidRPr="003013C2">
        <w:t>associations</w:t>
      </w:r>
      <w:r w:rsidR="006D72D7" w:rsidRPr="003013C2">
        <w:t xml:space="preserve"> with memory-related terms, and far weaker </w:t>
      </w:r>
      <w:r w:rsidR="00FF0568" w:rsidRPr="003013C2">
        <w:t>associations with emotion-related terms.</w:t>
      </w:r>
      <w:r w:rsidR="006D72D7" w:rsidRPr="003013C2">
        <w:t xml:space="preserve"> </w:t>
      </w:r>
      <w:r w:rsidR="00814C1C" w:rsidRPr="003013C2">
        <w:t xml:space="preserve">This corresponds with results of anterior/posterior functional connectivity to intrinsic networks </w:t>
      </w:r>
      <w:r w:rsidR="00750F77" w:rsidRPr="003013C2">
        <w:rPr>
          <w:b/>
        </w:rPr>
        <w:t>(</w:t>
      </w:r>
      <w:r w:rsidR="00666FC3">
        <w:rPr>
          <w:b/>
        </w:rPr>
        <w:t>Fig.</w:t>
      </w:r>
      <w:r w:rsidR="00750F77" w:rsidRPr="003013C2">
        <w:rPr>
          <w:b/>
        </w:rPr>
        <w:t xml:space="preserve"> 1C)</w:t>
      </w:r>
      <w:r w:rsidR="00973256" w:rsidRPr="003013C2">
        <w:t>,</w:t>
      </w:r>
      <w:r w:rsidR="000D1E35" w:rsidRPr="003013C2">
        <w:t xml:space="preserve"> </w:t>
      </w:r>
      <w:r w:rsidR="00814C1C" w:rsidRPr="003013C2">
        <w:t>which indicate</w:t>
      </w:r>
      <w:r w:rsidR="00973256" w:rsidRPr="003013C2">
        <w:t>d</w:t>
      </w:r>
      <w:r w:rsidR="00814C1C" w:rsidRPr="003013C2">
        <w:t xml:space="preserve"> </w:t>
      </w:r>
      <w:r w:rsidR="00B1459D" w:rsidRPr="003013C2">
        <w:t>less distinctive temporo-limbic and default mode</w:t>
      </w:r>
      <w:r w:rsidR="00814C1C" w:rsidRPr="003013C2">
        <w:t xml:space="preserve"> connectivity of the posterior hippocampus.</w:t>
      </w:r>
    </w:p>
    <w:p w14:paraId="4367A628" w14:textId="77777777" w:rsidR="00FA3B23" w:rsidRPr="003013C2" w:rsidRDefault="00FA3B23" w:rsidP="009C45E7">
      <w:pPr>
        <w:ind w:firstLine="284"/>
      </w:pPr>
    </w:p>
    <w:p w14:paraId="79D9177C" w14:textId="77777777" w:rsidR="004564BE" w:rsidRPr="003013C2" w:rsidRDefault="00C815A2" w:rsidP="00FA3B23">
      <w:pPr>
        <w:pStyle w:val="Heading3"/>
        <w:rPr>
          <w:sz w:val="27"/>
        </w:rPr>
      </w:pPr>
      <w:r w:rsidRPr="003013C2">
        <w:t>The second principal gradient</w:t>
      </w:r>
      <w:r w:rsidR="00180660" w:rsidRPr="003013C2">
        <w:t xml:space="preserve"> </w:t>
      </w:r>
      <w:r w:rsidRPr="003013C2">
        <w:t>reflects</w:t>
      </w:r>
      <w:r w:rsidR="00180660" w:rsidRPr="003013C2">
        <w:t xml:space="preserve"> internal hippocampal microstructure </w:t>
      </w:r>
    </w:p>
    <w:p w14:paraId="1866E11E" w14:textId="6C774539" w:rsidR="00E733F4" w:rsidRPr="003013C2" w:rsidRDefault="00196B42" w:rsidP="0074233B">
      <w:pPr>
        <w:spacing w:after="240"/>
      </w:pPr>
      <w:r w:rsidRPr="003013C2">
        <w:t>G2 explained 1</w:t>
      </w:r>
      <w:r w:rsidR="00E8559A" w:rsidRPr="003013C2">
        <w:t>2</w:t>
      </w:r>
      <w:r w:rsidRPr="003013C2">
        <w:t>% of variance</w:t>
      </w:r>
      <w:r w:rsidR="001B46A3" w:rsidRPr="003013C2">
        <w:t xml:space="preserve"> </w:t>
      </w:r>
      <w:r w:rsidR="00750F77" w:rsidRPr="003013C2">
        <w:rPr>
          <w:b/>
        </w:rPr>
        <w:t>(</w:t>
      </w:r>
      <w:r w:rsidR="00666FC3">
        <w:t>s</w:t>
      </w:r>
      <w:r w:rsidR="00666FC3" w:rsidRPr="00666FC3">
        <w:t>ee SI Appendix,</w:t>
      </w:r>
      <w:r w:rsidR="00666FC3">
        <w:rPr>
          <w:b/>
        </w:rPr>
        <w:t xml:space="preserve"> Fig.</w:t>
      </w:r>
      <w:r w:rsidR="00750F77" w:rsidRPr="003013C2">
        <w:rPr>
          <w:b/>
        </w:rPr>
        <w:t xml:space="preserve"> S3)</w:t>
      </w:r>
      <w:r w:rsidR="00E05691" w:rsidRPr="003013C2">
        <w:t xml:space="preserve"> </w:t>
      </w:r>
      <w:r w:rsidR="00164E0F" w:rsidRPr="003013C2">
        <w:t>and described a</w:t>
      </w:r>
      <w:r w:rsidR="00973256" w:rsidRPr="003013C2">
        <w:t xml:space="preserve"> medial</w:t>
      </w:r>
      <w:r w:rsidR="00E05691" w:rsidRPr="003013C2">
        <w:t xml:space="preserve">-lateral </w:t>
      </w:r>
      <w:r w:rsidR="00164E0F" w:rsidRPr="003013C2">
        <w:t>gradient that</w:t>
      </w:r>
      <w:r w:rsidRPr="003013C2">
        <w:t xml:space="preserve"> largely followed hippocampal </w:t>
      </w:r>
      <w:r w:rsidR="00AA5385" w:rsidRPr="003013C2">
        <w:t>in</w:t>
      </w:r>
      <w:r w:rsidRPr="003013C2">
        <w:t xml:space="preserve">folding, with highest </w:t>
      </w:r>
      <w:r w:rsidR="00D60887" w:rsidRPr="003013C2">
        <w:t xml:space="preserve">loadings </w:t>
      </w:r>
      <w:r w:rsidRPr="003013C2">
        <w:t xml:space="preserve">in </w:t>
      </w:r>
      <w:r w:rsidR="00D60887" w:rsidRPr="003013C2">
        <w:t xml:space="preserve">Subiculum, </w:t>
      </w:r>
      <w:r w:rsidRPr="003013C2">
        <w:t xml:space="preserve">lowest in CA4-DG, </w:t>
      </w:r>
      <w:r w:rsidR="00D60887" w:rsidRPr="003013C2">
        <w:t>and intermediary loadings in</w:t>
      </w:r>
      <w:r w:rsidRPr="003013C2">
        <w:t xml:space="preserve"> CA1-3</w:t>
      </w:r>
      <w:r w:rsidR="00372A91" w:rsidRPr="003013C2">
        <w:t xml:space="preserve"> and </w:t>
      </w:r>
      <w:r w:rsidR="005601AD" w:rsidRPr="003013C2">
        <w:t>correlated strongest with T1w/T2w intensity (</w:t>
      </w:r>
      <w:r w:rsidR="003C2293" w:rsidRPr="003013C2">
        <w:rPr>
          <w:i/>
        </w:rPr>
        <w:t>left</w:t>
      </w:r>
      <w:r w:rsidR="00750F77" w:rsidRPr="003013C2">
        <w:rPr>
          <w:b/>
        </w:rPr>
        <w:t xml:space="preserve">: </w:t>
      </w:r>
      <w:r w:rsidR="00666FC3">
        <w:rPr>
          <w:b/>
        </w:rPr>
        <w:t>Fig.</w:t>
      </w:r>
      <w:r w:rsidR="00750F77" w:rsidRPr="003013C2">
        <w:rPr>
          <w:b/>
        </w:rPr>
        <w:t xml:space="preserve"> 3; </w:t>
      </w:r>
      <w:r w:rsidR="003C2293" w:rsidRPr="003013C2">
        <w:rPr>
          <w:i/>
        </w:rPr>
        <w:t xml:space="preserve">right: </w:t>
      </w:r>
      <w:r w:rsidR="00666FC3">
        <w:t>s</w:t>
      </w:r>
      <w:r w:rsidR="00666FC3" w:rsidRPr="00666FC3">
        <w:t xml:space="preserve">ee SI Appendix, </w:t>
      </w:r>
      <w:r w:rsidR="00666FC3">
        <w:rPr>
          <w:b/>
        </w:rPr>
        <w:t>Fig.</w:t>
      </w:r>
      <w:r w:rsidR="00750F77" w:rsidRPr="003013C2">
        <w:rPr>
          <w:b/>
        </w:rPr>
        <w:t xml:space="preserve"> S</w:t>
      </w:r>
      <w:r w:rsidR="008D0912" w:rsidRPr="003013C2">
        <w:rPr>
          <w:b/>
        </w:rPr>
        <w:t>6</w:t>
      </w:r>
      <w:r w:rsidR="00750F77" w:rsidRPr="003013C2">
        <w:t>)</w:t>
      </w:r>
      <w:r w:rsidR="005601AD" w:rsidRPr="003013C2">
        <w:t>.</w:t>
      </w:r>
      <w:r w:rsidR="00E02FFA" w:rsidRPr="003013C2">
        <w:t xml:space="preserve"> </w:t>
      </w:r>
      <w:r w:rsidR="00D60887" w:rsidRPr="003013C2">
        <w:t>Despite high significance of the overall model</w:t>
      </w:r>
      <w:r w:rsidR="00FA62CD" w:rsidRPr="003013C2">
        <w:t xml:space="preserve"> </w:t>
      </w:r>
      <w:r w:rsidR="001264A5" w:rsidRPr="003013C2">
        <w:t xml:space="preserve">testing for </w:t>
      </w:r>
      <w:r w:rsidR="008D4661" w:rsidRPr="003013C2">
        <w:t>an association between G2 and T1w/T2w intensity</w:t>
      </w:r>
      <w:r w:rsidR="00D60887" w:rsidRPr="003013C2">
        <w:t xml:space="preserve"> </w:t>
      </w:r>
      <w:r w:rsidR="004564BE" w:rsidRPr="003013C2">
        <w:t>(p&lt;</w:t>
      </w:r>
      <w:r w:rsidR="001827E3" w:rsidRPr="003013C2">
        <w:t>0</w:t>
      </w:r>
      <w:r w:rsidR="004564BE" w:rsidRPr="003013C2">
        <w:t xml:space="preserve">.001), </w:t>
      </w:r>
      <w:r w:rsidR="00CC6BE7" w:rsidRPr="003013C2">
        <w:t>structure-function correlations differed across</w:t>
      </w:r>
      <w:r w:rsidR="004564BE" w:rsidRPr="003013C2">
        <w:t xml:space="preserve"> subfields, with </w:t>
      </w:r>
      <w:r w:rsidR="00D60887" w:rsidRPr="003013C2">
        <w:t xml:space="preserve">G2 </w:t>
      </w:r>
      <w:r w:rsidR="004564BE" w:rsidRPr="003013C2">
        <w:t xml:space="preserve">correlating </w:t>
      </w:r>
      <w:r w:rsidR="00D60887" w:rsidRPr="003013C2">
        <w:t xml:space="preserve">highest </w:t>
      </w:r>
      <w:r w:rsidR="00CC6BE7" w:rsidRPr="003013C2">
        <w:t xml:space="preserve">to </w:t>
      </w:r>
      <w:r w:rsidR="00D60887" w:rsidRPr="003013C2">
        <w:t>T1w/T2w in Subiculum</w:t>
      </w:r>
      <w:r w:rsidR="0073061A" w:rsidRPr="003013C2">
        <w:t xml:space="preserve"> (</w:t>
      </w:r>
      <w:r w:rsidR="003C2293" w:rsidRPr="003013C2">
        <w:t xml:space="preserve">left: </w:t>
      </w:r>
      <w:r w:rsidR="0073061A" w:rsidRPr="003013C2">
        <w:t>r=</w:t>
      </w:r>
      <w:r w:rsidR="007A4B17" w:rsidRPr="003013C2">
        <w:t>0.93</w:t>
      </w:r>
      <w:r w:rsidR="003C2293" w:rsidRPr="003013C2">
        <w:t>; right: r=0.87</w:t>
      </w:r>
      <w:r w:rsidR="007A4B17" w:rsidRPr="003013C2">
        <w:t>)</w:t>
      </w:r>
      <w:r w:rsidR="00D60887" w:rsidRPr="003013C2">
        <w:t>, followed by CA1-3 (</w:t>
      </w:r>
      <w:r w:rsidR="007A4B17" w:rsidRPr="003013C2">
        <w:t>r=0.33</w:t>
      </w:r>
      <w:r w:rsidR="003C2293" w:rsidRPr="003013C2">
        <w:t>; r=0.29)</w:t>
      </w:r>
      <w:r w:rsidR="00D60887" w:rsidRPr="003013C2">
        <w:t xml:space="preserve"> and CA4-DG </w:t>
      </w:r>
      <w:r w:rsidR="004564BE" w:rsidRPr="003013C2">
        <w:t>(</w:t>
      </w:r>
      <w:r w:rsidR="007A4B17" w:rsidRPr="003013C2">
        <w:t>r=0.09</w:t>
      </w:r>
      <w:r w:rsidR="003C2293" w:rsidRPr="003013C2">
        <w:t xml:space="preserve">; r=0.45; with differences in </w:t>
      </w:r>
      <w:r w:rsidR="00DE3D9B" w:rsidRPr="003013C2">
        <w:t xml:space="preserve">CA4-DG </w:t>
      </w:r>
      <w:r w:rsidR="003C2293" w:rsidRPr="003013C2">
        <w:t xml:space="preserve">possibly relating </w:t>
      </w:r>
      <w:r w:rsidR="00083A96" w:rsidRPr="003013C2">
        <w:t>to</w:t>
      </w:r>
      <w:r w:rsidR="00DE3D9B" w:rsidRPr="003013C2">
        <w:t xml:space="preserve"> low </w:t>
      </w:r>
      <w:r w:rsidR="003C2293" w:rsidRPr="003013C2">
        <w:t xml:space="preserve">G2 </w:t>
      </w:r>
      <w:r w:rsidR="00DE3D9B" w:rsidRPr="003013C2">
        <w:t>variance</w:t>
      </w:r>
      <w:r w:rsidR="00E521EE" w:rsidRPr="003013C2">
        <w:t xml:space="preserve"> causing unstable correlation estimates</w:t>
      </w:r>
      <w:r w:rsidR="00CA168F" w:rsidRPr="003013C2">
        <w:t xml:space="preserve">; </w:t>
      </w:r>
      <w:r w:rsidR="008E7D15">
        <w:t>s</w:t>
      </w:r>
      <w:r w:rsidR="008E7D15" w:rsidRPr="00666FC3">
        <w:t>ee SI Appendix,</w:t>
      </w:r>
      <w:r w:rsidR="008E7D15">
        <w:t xml:space="preserve"> </w:t>
      </w:r>
      <w:r w:rsidR="00666FC3">
        <w:rPr>
          <w:b/>
        </w:rPr>
        <w:t>Fig.</w:t>
      </w:r>
      <w:r w:rsidR="00750F77" w:rsidRPr="003013C2">
        <w:rPr>
          <w:b/>
        </w:rPr>
        <w:t xml:space="preserve"> S3 </w:t>
      </w:r>
      <w:r w:rsidR="00750F77" w:rsidRPr="003013C2">
        <w:t>and</w:t>
      </w:r>
      <w:r w:rsidR="00750F77" w:rsidRPr="003013C2">
        <w:rPr>
          <w:b/>
        </w:rPr>
        <w:t xml:space="preserve"> S</w:t>
      </w:r>
      <w:r w:rsidR="008D0912" w:rsidRPr="003013C2">
        <w:rPr>
          <w:b/>
        </w:rPr>
        <w:t>6</w:t>
      </w:r>
      <w:r w:rsidR="00750F77" w:rsidRPr="003013C2">
        <w:rPr>
          <w:b/>
        </w:rPr>
        <w:t>)</w:t>
      </w:r>
      <w:r w:rsidR="00DE3D9B" w:rsidRPr="003013C2">
        <w:t xml:space="preserve">. </w:t>
      </w:r>
      <w:r w:rsidR="004A09C9" w:rsidRPr="003013C2">
        <w:t>Across</w:t>
      </w:r>
      <w:r w:rsidR="008A24F1" w:rsidRPr="003013C2">
        <w:t xml:space="preserve"> subfields,</w:t>
      </w:r>
      <w:r w:rsidR="008B08C4" w:rsidRPr="003013C2">
        <w:t xml:space="preserve"> correlation</w:t>
      </w:r>
      <w:r w:rsidR="004A09C9" w:rsidRPr="003013C2">
        <w:t>s</w:t>
      </w:r>
      <w:r w:rsidR="008B08C4" w:rsidRPr="003013C2">
        <w:t xml:space="preserve"> between G2 and T1w/T2w </w:t>
      </w:r>
      <w:r w:rsidR="00A90F5D" w:rsidRPr="003013C2">
        <w:t>(</w:t>
      </w:r>
      <w:r w:rsidR="00C872C3" w:rsidRPr="003013C2">
        <w:t xml:space="preserve">left: </w:t>
      </w:r>
      <w:r w:rsidR="00A90F5D" w:rsidRPr="003013C2">
        <w:t>r=</w:t>
      </w:r>
      <w:r w:rsidR="00005B8A" w:rsidRPr="003013C2">
        <w:t>0.4</w:t>
      </w:r>
      <w:r w:rsidR="00D2747D" w:rsidRPr="003013C2">
        <w:t>6</w:t>
      </w:r>
      <w:r w:rsidR="00C872C3" w:rsidRPr="003013C2">
        <w:t>; right: r=</w:t>
      </w:r>
      <w:r w:rsidR="00895CE2" w:rsidRPr="003013C2">
        <w:t>0.45</w:t>
      </w:r>
      <w:r w:rsidR="008A24F1" w:rsidRPr="003013C2">
        <w:t xml:space="preserve">) </w:t>
      </w:r>
      <w:r w:rsidR="004A09C9" w:rsidRPr="003013C2">
        <w:t>were</w:t>
      </w:r>
      <w:r w:rsidR="008B08C4" w:rsidRPr="003013C2">
        <w:t xml:space="preserve"> higher </w:t>
      </w:r>
      <w:r w:rsidR="00C51719" w:rsidRPr="003013C2">
        <w:t>than those</w:t>
      </w:r>
      <w:r w:rsidR="004A09C9" w:rsidRPr="003013C2">
        <w:t xml:space="preserve"> </w:t>
      </w:r>
      <w:r w:rsidR="001249C9" w:rsidRPr="003013C2">
        <w:t>between</w:t>
      </w:r>
      <w:r w:rsidR="00C51719" w:rsidRPr="003013C2">
        <w:t xml:space="preserve"> the</w:t>
      </w:r>
      <w:r w:rsidR="008B08C4" w:rsidRPr="003013C2">
        <w:t xml:space="preserve"> other gradients </w:t>
      </w:r>
      <w:r w:rsidR="001249C9" w:rsidRPr="003013C2">
        <w:t xml:space="preserve">and T1w/T2w, </w:t>
      </w:r>
      <w:r w:rsidR="008B08C4" w:rsidRPr="003013C2">
        <w:t xml:space="preserve">as </w:t>
      </w:r>
      <w:r w:rsidR="00841FCA" w:rsidRPr="003013C2">
        <w:t>assessed</w:t>
      </w:r>
      <w:r w:rsidR="008B08C4" w:rsidRPr="003013C2">
        <w:t xml:space="preserve"> by Steiger’s test </w:t>
      </w:r>
      <w:r w:rsidR="008B08C4" w:rsidRPr="003013C2">
        <w:fldChar w:fldCharType="begin"/>
      </w:r>
      <w:r w:rsidR="00683CC2" w:rsidRPr="003013C2">
        <w:instrText xml:space="preserve"> ADDIN EN.CITE &lt;EndNote&gt;&lt;Cite&gt;&lt;Author&gt;Steiger&lt;/Author&gt;&lt;Year&gt;1980&lt;/Year&gt;&lt;RecNum&gt;250&lt;/RecNum&gt;&lt;DisplayText&gt;(29)&lt;/DisplayText&gt;&lt;record&gt;&lt;rec-number&gt;250&lt;/rec-number&gt;&lt;foreign-keys&gt;&lt;key app="EN" db-id="ffxvf0tp69dx04es20qxeta5w2052ffs2rwf" timestamp="1518803852"&gt;250&lt;/key&gt;&lt;/foreign-keys&gt;&lt;ref-type name="Journal Article"&gt;17&lt;/ref-type&gt;&lt;contributors&gt;&lt;authors&gt;&lt;author&gt;Steiger, James H&lt;/author&gt;&lt;/authors&gt;&lt;/contributors&gt;&lt;titles&gt;&lt;title&gt;Tests for comparing elements of a correlation matrix&lt;/title&gt;&lt;secondary-title&gt;Psychological bulletin&lt;/secondary-title&gt;&lt;/titles&gt;&lt;periodical&gt;&lt;full-title&gt;Psychological bulletin&lt;/full-title&gt;&lt;/periodical&gt;&lt;pages&gt;245&lt;/pages&gt;&lt;volume&gt;87&lt;/volume&gt;&lt;number&gt;2&lt;/number&gt;&lt;dates&gt;&lt;year&gt;1980&lt;/year&gt;&lt;/dates&gt;&lt;isbn&gt;1939-1455&lt;/isbn&gt;&lt;urls&gt;&lt;/urls&gt;&lt;/record&gt;&lt;/Cite&gt;&lt;/EndNote&gt;</w:instrText>
      </w:r>
      <w:r w:rsidR="008B08C4" w:rsidRPr="003013C2">
        <w:fldChar w:fldCharType="separate"/>
      </w:r>
      <w:r w:rsidR="00683CC2" w:rsidRPr="003013C2">
        <w:rPr>
          <w:noProof/>
        </w:rPr>
        <w:t>(29)</w:t>
      </w:r>
      <w:r w:rsidR="008B08C4" w:rsidRPr="003013C2">
        <w:fldChar w:fldCharType="end"/>
      </w:r>
      <w:r w:rsidR="008B08C4" w:rsidRPr="003013C2">
        <w:t xml:space="preserve"> </w:t>
      </w:r>
      <w:r w:rsidR="0029547F" w:rsidRPr="003013C2">
        <w:t>(G1</w:t>
      </w:r>
      <w:r w:rsidR="00841FCA" w:rsidRPr="003013C2">
        <w:t xml:space="preserve"> </w:t>
      </w:r>
      <w:r w:rsidR="00C2258F" w:rsidRPr="003013C2">
        <w:t>left</w:t>
      </w:r>
      <w:r w:rsidR="0029547F" w:rsidRPr="003013C2">
        <w:t>:</w:t>
      </w:r>
      <w:r w:rsidR="00C2258F" w:rsidRPr="003013C2">
        <w:t xml:space="preserve"> </w:t>
      </w:r>
      <w:r w:rsidR="00D37560" w:rsidRPr="003013C2">
        <w:t>r=0.01</w:t>
      </w:r>
      <w:r w:rsidR="0029547F" w:rsidRPr="003013C2">
        <w:t>;</w:t>
      </w:r>
      <w:r w:rsidR="00C2258F" w:rsidRPr="003013C2">
        <w:t xml:space="preserve"> </w:t>
      </w:r>
      <w:r w:rsidR="0029547F" w:rsidRPr="003013C2">
        <w:t xml:space="preserve">G1 </w:t>
      </w:r>
      <w:r w:rsidR="00C2258F" w:rsidRPr="003013C2">
        <w:t>right</w:t>
      </w:r>
      <w:r w:rsidR="0029547F" w:rsidRPr="003013C2">
        <w:t>:</w:t>
      </w:r>
      <w:r w:rsidR="00C2258F" w:rsidRPr="003013C2">
        <w:t xml:space="preserve"> r=0.23</w:t>
      </w:r>
      <w:r w:rsidR="00841FCA" w:rsidRPr="003013C2">
        <w:t xml:space="preserve">; </w:t>
      </w:r>
      <w:r w:rsidR="008B08C4" w:rsidRPr="003013C2">
        <w:t>G3</w:t>
      </w:r>
      <w:r w:rsidR="0029547F" w:rsidRPr="003013C2">
        <w:t xml:space="preserve"> left</w:t>
      </w:r>
      <w:r w:rsidR="008B08C4" w:rsidRPr="003013C2">
        <w:t xml:space="preserve">: </w:t>
      </w:r>
      <w:r w:rsidR="008A24F1" w:rsidRPr="003013C2">
        <w:t>r=</w:t>
      </w:r>
      <w:r w:rsidR="00204D77" w:rsidRPr="003013C2">
        <w:t>0.</w:t>
      </w:r>
      <w:r w:rsidR="007E610D" w:rsidRPr="003013C2">
        <w:t>19; G3 right: r=0.14</w:t>
      </w:r>
      <w:r w:rsidR="001249C9" w:rsidRPr="003013C2">
        <w:t>; all differences significant at</w:t>
      </w:r>
      <w:r w:rsidR="007E610D" w:rsidRPr="003013C2">
        <w:t xml:space="preserve"> p&lt;</w:t>
      </w:r>
      <w:r w:rsidR="00810622" w:rsidRPr="003013C2">
        <w:t>0.0</w:t>
      </w:r>
      <w:r w:rsidR="00247A02" w:rsidRPr="003013C2">
        <w:t>1</w:t>
      </w:r>
      <w:r w:rsidR="008B08C4" w:rsidRPr="003013C2">
        <w:t>)</w:t>
      </w:r>
      <w:r w:rsidR="0085786E" w:rsidRPr="003013C2">
        <w:t>.</w:t>
      </w:r>
      <w:r w:rsidR="00E94AB4" w:rsidRPr="003013C2">
        <w:t xml:space="preserve"> </w:t>
      </w:r>
      <w:r w:rsidR="00D60887" w:rsidRPr="003013C2">
        <w:t xml:space="preserve">To address specificity </w:t>
      </w:r>
      <w:r w:rsidR="005F42FD" w:rsidRPr="003013C2">
        <w:t>to</w:t>
      </w:r>
      <w:r w:rsidR="000D06DA" w:rsidRPr="003013C2">
        <w:t xml:space="preserve"> cortical microstructure</w:t>
      </w:r>
      <w:r w:rsidR="00D60887" w:rsidRPr="003013C2">
        <w:t xml:space="preserve">, we repeated </w:t>
      </w:r>
      <w:r w:rsidR="009B2E46" w:rsidRPr="003013C2">
        <w:t>our analyses</w:t>
      </w:r>
      <w:r w:rsidR="00D60887" w:rsidRPr="003013C2">
        <w:t xml:space="preserve"> after correcting for local columnar volume (a</w:t>
      </w:r>
      <w:r w:rsidR="005F42FD" w:rsidRPr="003013C2">
        <w:t>n</w:t>
      </w:r>
      <w:r w:rsidR="00D60887" w:rsidRPr="003013C2">
        <w:t xml:space="preserve"> index of </w:t>
      </w:r>
      <w:r w:rsidR="005F42FD" w:rsidRPr="003013C2">
        <w:t xml:space="preserve">local </w:t>
      </w:r>
      <w:r w:rsidR="00D60887" w:rsidRPr="003013C2">
        <w:t>grey matter</w:t>
      </w:r>
      <w:r w:rsidR="005F42FD" w:rsidRPr="003013C2">
        <w:t xml:space="preserve"> morphology</w:t>
      </w:r>
      <w:r w:rsidR="00D60887" w:rsidRPr="003013C2">
        <w:t>), par</w:t>
      </w:r>
      <w:r w:rsidR="00294432" w:rsidRPr="003013C2">
        <w:t>tial volume effects for cerebro</w:t>
      </w:r>
      <w:r w:rsidR="00D60887" w:rsidRPr="003013C2">
        <w:t>spinal fluid</w:t>
      </w:r>
      <w:r w:rsidR="005F42FD" w:rsidRPr="003013C2">
        <w:t xml:space="preserve"> (derived from a Gaussian </w:t>
      </w:r>
      <w:r w:rsidR="00D824DB" w:rsidRPr="003013C2">
        <w:t>m</w:t>
      </w:r>
      <w:r w:rsidR="005F42FD" w:rsidRPr="003013C2">
        <w:t xml:space="preserve">ixture </w:t>
      </w:r>
      <w:r w:rsidR="00EB5E33" w:rsidRPr="003013C2">
        <w:t>t</w:t>
      </w:r>
      <w:r w:rsidR="00294432" w:rsidRPr="003013C2">
        <w:t xml:space="preserve">issue </w:t>
      </w:r>
      <w:r w:rsidR="00EB5E33" w:rsidRPr="003013C2">
        <w:t>c</w:t>
      </w:r>
      <w:r w:rsidR="00294432" w:rsidRPr="003013C2">
        <w:t>lassification</w:t>
      </w:r>
      <w:r w:rsidR="005F42FD" w:rsidRPr="003013C2">
        <w:t xml:space="preserve"> </w:t>
      </w:r>
      <w:r w:rsidR="00C60422" w:rsidRPr="003013C2">
        <w:fldChar w:fldCharType="begin"/>
      </w:r>
      <w:r w:rsidR="00683CC2" w:rsidRPr="003013C2">
        <w:instrText xml:space="preserve"> ADDIN EN.CITE &lt;EndNote&gt;&lt;Cite&gt;&lt;Author&gt;shburner&lt;/Author&gt;&lt;Year&gt;2005&lt;/Year&gt;&lt;RecNum&gt;228&lt;/RecNum&gt;&lt;DisplayText&gt;(30)&lt;/DisplayText&gt;&lt;record&gt;&lt;rec-number&gt;228&lt;/rec-number&gt;&lt;foreign-keys&gt;&lt;key app="EN" db-id="ffxvf0tp69dx04es20qxeta5w2052ffs2rwf" timestamp="1517326720"&gt;228&lt;/key&gt;&lt;/foreign-keys&gt;&lt;ref-type name="Journal Article"&gt;17&lt;/ref-type&gt;&lt;contributors&gt;&lt;authors&gt;&lt;author&gt;Ashburner, J.&lt;/author&gt;&lt;author&gt;Friston, K. J.&lt;/author&gt;&lt;/authors&gt;&lt;/contributors&gt;&lt;auth-address&gt;Wellcome Department of Imaging Neuroscience, 12 Queen Square, London, WC1N 3BG, UK. john@fil.ion.ucl.ac.uk&lt;/auth-address&gt;&lt;titles&gt;&lt;title&gt;Unified segmentation&lt;/title&gt;&lt;secondary-title&gt;Neuroimage&lt;/secondary-title&gt;&lt;/titles&gt;&lt;periodical&gt;&lt;full-title&gt;Neuroimage&lt;/full-title&gt;&lt;/periodical&gt;&lt;pages&gt;839-51&lt;/pages&gt;&lt;volume&gt;26&lt;/volume&gt;&lt;number&gt;3&lt;/number&gt;&lt;edition&gt;2005/06/16&lt;/edition&gt;&lt;keywords&gt;&lt;keyword&gt;Algorithms&lt;/keyword&gt;&lt;keyword&gt;Brain Mapping&lt;/keyword&gt;&lt;keyword&gt;Data Interpretation, Statistical&lt;/keyword&gt;&lt;keyword&gt;Fuzzy Logic&lt;/keyword&gt;&lt;keyword&gt;Image Processing, Computer-Assisted/*statistics &amp;amp; numerical data&lt;/keyword&gt;&lt;keyword&gt;Likelihood Functions&lt;/keyword&gt;&lt;keyword&gt;Magnetic Resonance Imaging&lt;/keyword&gt;&lt;keyword&gt;Models, Neurological&lt;/keyword&gt;&lt;keyword&gt;*Models, Statistical&lt;/keyword&gt;&lt;keyword&gt;Nonlinear Dynamics&lt;/keyword&gt;&lt;keyword&gt;Normal Distribution&lt;/keyword&gt;&lt;keyword&gt;Probability Theory&lt;/keyword&gt;&lt;/keywords&gt;&lt;dates&gt;&lt;year&gt;2005&lt;/year&gt;&lt;pub-dates&gt;&lt;date&gt;Jul 1&lt;/date&gt;&lt;/pub-dates&gt;&lt;/dates&gt;&lt;isbn&gt;1053-8119 (Print)&amp;#xD;1053-8119 (Linking)&lt;/isbn&gt;&lt;accession-num&gt;15955494&lt;/accession-num&gt;&lt;urls&gt;&lt;related-urls&gt;&lt;url&gt;https://www.ncbi.nlm.nih.gov/pubmed/15955494&lt;/url&gt;&lt;/related-urls&gt;&lt;/urls&gt;&lt;electronic-resource-num&gt;10.1016/j.neuroimage.2005.02.018&lt;/electronic-resource-num&gt;&lt;/record&gt;&lt;/Cite&gt;&lt;/EndNote&gt;</w:instrText>
      </w:r>
      <w:r w:rsidR="00C60422" w:rsidRPr="003013C2">
        <w:fldChar w:fldCharType="separate"/>
      </w:r>
      <w:r w:rsidR="00683CC2" w:rsidRPr="003013C2">
        <w:rPr>
          <w:noProof/>
        </w:rPr>
        <w:t>(30)</w:t>
      </w:r>
      <w:r w:rsidR="00C60422" w:rsidRPr="003013C2">
        <w:fldChar w:fldCharType="end"/>
      </w:r>
      <w:r w:rsidR="005F42FD" w:rsidRPr="003013C2">
        <w:t>)</w:t>
      </w:r>
      <w:r w:rsidR="00D60887" w:rsidRPr="003013C2">
        <w:t xml:space="preserve">, and </w:t>
      </w:r>
      <w:r w:rsidR="000A2F17" w:rsidRPr="003013C2">
        <w:t xml:space="preserve">estimated </w:t>
      </w:r>
      <w:r w:rsidR="003C2293" w:rsidRPr="003013C2">
        <w:t xml:space="preserve">rs-fMRI </w:t>
      </w:r>
      <w:r w:rsidR="000A2F17" w:rsidRPr="003013C2">
        <w:t>temporal signal-to-noise ratio</w:t>
      </w:r>
      <w:r w:rsidR="00567274" w:rsidRPr="003013C2">
        <w:t xml:space="preserve"> </w:t>
      </w:r>
      <w:r w:rsidR="00C60422" w:rsidRPr="003013C2">
        <w:fldChar w:fldCharType="begin"/>
      </w:r>
      <w:r w:rsidR="00683CC2" w:rsidRPr="003013C2">
        <w:instrText xml:space="preserve"> ADDIN EN.CITE &lt;EndNote&gt;&lt;Cite&gt;&lt;Author&gt;Yeo&lt;/Author&gt;&lt;Year&gt;2011&lt;/Year&gt;&lt;RecNum&gt;112&lt;/RecNum&gt;&lt;DisplayText&gt;(31)&lt;/DisplayText&gt;&lt;record&gt;&lt;rec-number&gt;112&lt;/rec-number&gt;&lt;foreign-keys&gt;&lt;key app="EN" db-id="ffxvf0tp69dx04es20qxeta5w2052ffs2rwf" timestamp="1511371313"&gt;112&lt;/key&gt;&lt;/foreign-keys&gt;&lt;ref-type name="Journal Article"&gt;17&lt;/ref-type&gt;&lt;contributors&gt;&lt;authors&gt;&lt;author&gt;Yeo, B. 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gt;Fischl, Bruce&lt;/author&gt;&lt;author&gt;Liu, Hesheng&lt;/author&gt;&lt;author&gt;Buckner, Randy L.&lt;/author&gt;&lt;/authors&gt;&lt;/contributors&gt;&lt;titles&gt;&lt;title&gt;The organization of the human cerebral cortex estimated by intrinsic functional connectivity&lt;/title&gt;&lt;secondary-title&gt;J. Neurophysiol.&lt;/secondary-title&gt;&lt;/titles&gt;&lt;periodical&gt;&lt;full-title&gt;J. Neurophysiol.&lt;/full-title&gt;&lt;/periodical&gt;&lt;pages&gt;1125-1165&lt;/pages&gt;&lt;volume&gt;106&lt;/volume&gt;&lt;number&gt;3&lt;/number&gt;&lt;dates&gt;&lt;year&gt;2011&lt;/year&gt;&lt;pub-dates&gt;&lt;date&gt;2011/9&lt;/date&gt;&lt;/pub-dates&gt;&lt;/dates&gt;&lt;isbn&gt;0022-3077&lt;/isbn&gt;&lt;label&gt;iWNV&lt;/label&gt;&lt;urls&gt;&lt;related-urls&gt;&lt;url&gt;http://dx.doi.org/10.1152/jn.00338.2011&lt;/url&gt;&lt;url&gt;https://www.ncbi.nlm.nih.gov/pubmed/21653723&lt;/url&gt;&lt;url&gt;https://www.ncbi.nlm.nih.gov/pmc/articles/PMC3174820&lt;/url&gt;&lt;url&gt;http://jn.physiology.org/cgi/pmidlookup?view=long&amp;amp;pmid=21653723&lt;/url&gt;&lt;url&gt;http://jn.physiology.org/content/jn/106/3/1125.full.pdf&lt;/url&gt;&lt;/related-urls&gt;&lt;/urls&gt;&lt;electronic-resource-num&gt;10.1152/jn.00338.2011&lt;/electronic-resource-num&gt;&lt;/record&gt;&lt;/Cite&gt;&lt;/EndNote&gt;</w:instrText>
      </w:r>
      <w:r w:rsidR="00C60422" w:rsidRPr="003013C2">
        <w:fldChar w:fldCharType="separate"/>
      </w:r>
      <w:r w:rsidR="00683CC2" w:rsidRPr="003013C2">
        <w:rPr>
          <w:noProof/>
        </w:rPr>
        <w:t>(31)</w:t>
      </w:r>
      <w:r w:rsidR="00C60422" w:rsidRPr="003013C2">
        <w:fldChar w:fldCharType="end"/>
      </w:r>
      <w:r w:rsidR="00D60887" w:rsidRPr="003013C2">
        <w:t>.</w:t>
      </w:r>
      <w:r w:rsidR="00B55307" w:rsidRPr="003013C2">
        <w:t xml:space="preserve"> </w:t>
      </w:r>
      <w:r w:rsidR="00D60887" w:rsidRPr="003013C2">
        <w:t>Notably, correlation</w:t>
      </w:r>
      <w:r w:rsidR="000A2F17" w:rsidRPr="003013C2">
        <w:t>s</w:t>
      </w:r>
      <w:r w:rsidR="00D60887" w:rsidRPr="003013C2">
        <w:t xml:space="preserve"> between G2 and T1w/T2w </w:t>
      </w:r>
      <w:r w:rsidR="00DE3D9B" w:rsidRPr="003013C2">
        <w:t xml:space="preserve">remained </w:t>
      </w:r>
      <w:r w:rsidR="003C2293" w:rsidRPr="003013C2">
        <w:t xml:space="preserve">significant </w:t>
      </w:r>
      <w:r w:rsidR="00D60887" w:rsidRPr="003013C2">
        <w:t xml:space="preserve">after </w:t>
      </w:r>
      <w:r w:rsidR="00B55307" w:rsidRPr="003013C2">
        <w:t xml:space="preserve">these </w:t>
      </w:r>
      <w:r w:rsidR="00D60887" w:rsidRPr="003013C2">
        <w:t>correction</w:t>
      </w:r>
      <w:r w:rsidR="00B55307" w:rsidRPr="003013C2">
        <w:t>s</w:t>
      </w:r>
      <w:r w:rsidR="00DE3D9B" w:rsidRPr="003013C2">
        <w:t>.</w:t>
      </w:r>
      <w:r w:rsidR="00D60887" w:rsidRPr="003013C2">
        <w:t xml:space="preserve"> </w:t>
      </w:r>
      <w:r w:rsidR="00B516CE" w:rsidRPr="003013C2">
        <w:t xml:space="preserve">We also </w:t>
      </w:r>
      <w:r w:rsidR="00C51719" w:rsidRPr="003013C2">
        <w:t>correlated</w:t>
      </w:r>
      <w:r w:rsidR="00B516CE" w:rsidRPr="003013C2">
        <w:t xml:space="preserve"> T1w/T2w </w:t>
      </w:r>
      <w:r w:rsidR="00C51719" w:rsidRPr="003013C2">
        <w:t>of our HCP subject</w:t>
      </w:r>
      <w:r w:rsidR="001249C9" w:rsidRPr="003013C2">
        <w:t>s</w:t>
      </w:r>
      <w:r w:rsidR="00C51719" w:rsidRPr="003013C2">
        <w:t xml:space="preserve"> </w:t>
      </w:r>
      <w:r w:rsidR="00B516CE" w:rsidRPr="003013C2">
        <w:t xml:space="preserve">to </w:t>
      </w:r>
      <w:r w:rsidR="004A09C9" w:rsidRPr="003013C2">
        <w:t xml:space="preserve">hippocampal </w:t>
      </w:r>
      <w:r w:rsidR="00B516CE" w:rsidRPr="003013C2">
        <w:t xml:space="preserve">quantitative T1 relaxation </w:t>
      </w:r>
      <w:r w:rsidR="004A09C9" w:rsidRPr="003013C2">
        <w:t>maps</w:t>
      </w:r>
      <w:r w:rsidR="00B516CE" w:rsidRPr="003013C2">
        <w:t xml:space="preserve"> </w:t>
      </w:r>
      <w:r w:rsidR="004A09C9" w:rsidRPr="003013C2">
        <w:t xml:space="preserve">(qT1) </w:t>
      </w:r>
      <w:r w:rsidR="00C51719" w:rsidRPr="003013C2">
        <w:t>from an independent sample</w:t>
      </w:r>
      <w:r w:rsidR="00B516CE" w:rsidRPr="003013C2">
        <w:t xml:space="preserve"> </w:t>
      </w:r>
      <w:r w:rsidR="00C51719" w:rsidRPr="003013C2">
        <w:t xml:space="preserve">of </w:t>
      </w:r>
      <w:r w:rsidR="00B516CE" w:rsidRPr="003013C2">
        <w:t xml:space="preserve">healthy adults from a previous study </w:t>
      </w:r>
      <w:r w:rsidR="00B516CE" w:rsidRPr="003013C2">
        <w:fldChar w:fldCharType="begin">
          <w:fldData xml:space="preserve">PEVuZE5vdGU+PENpdGU+PEF1dGhvcj5CZXJuaGFyZHQ8L0F1dGhvcj48WWVhcj4yMDE3PC9ZZWFy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</w:fldData>
        </w:fldChar>
      </w:r>
      <w:r w:rsidR="00E723A1" w:rsidRPr="003013C2">
        <w:instrText xml:space="preserve"> ADDIN EN.CITE </w:instrText>
      </w:r>
      <w:r w:rsidR="00E723A1" w:rsidRPr="003013C2">
        <w:fldChar w:fldCharType="begin">
          <w:fldData xml:space="preserve">PEVuZE5vdGU+PENpdGU+PEF1dGhvcj5CZXJuaGFyZHQ8L0F1dGhvcj48WWVhcj4yMDE3PC9ZZWFy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</w:fldData>
        </w:fldChar>
      </w:r>
      <w:r w:rsidR="00E723A1" w:rsidRPr="003013C2">
        <w:instrText xml:space="preserve"> ADDIN EN.CITE.DATA </w:instrText>
      </w:r>
      <w:r w:rsidR="00E723A1" w:rsidRPr="003013C2">
        <w:fldChar w:fldCharType="end"/>
      </w:r>
      <w:r w:rsidR="00B516CE" w:rsidRPr="003013C2">
        <w:fldChar w:fldCharType="separate"/>
      </w:r>
      <w:r w:rsidR="00E723A1" w:rsidRPr="003013C2">
        <w:rPr>
          <w:noProof/>
        </w:rPr>
        <w:t>(32)</w:t>
      </w:r>
      <w:r w:rsidR="00B516CE" w:rsidRPr="003013C2">
        <w:fldChar w:fldCharType="end"/>
      </w:r>
      <w:r w:rsidR="00B516CE" w:rsidRPr="003013C2">
        <w:t xml:space="preserve">. </w:t>
      </w:r>
      <w:r w:rsidR="00375B39" w:rsidRPr="003013C2">
        <w:t xml:space="preserve">Despite some variability across </w:t>
      </w:r>
      <w:r w:rsidR="00C51719" w:rsidRPr="003013C2">
        <w:t>subfields</w:t>
      </w:r>
      <w:r w:rsidR="00B516CE" w:rsidRPr="003013C2">
        <w:t xml:space="preserve">, </w:t>
      </w:r>
      <w:r w:rsidR="00C51719" w:rsidRPr="003013C2">
        <w:t xml:space="preserve">mean </w:t>
      </w:r>
      <w:r w:rsidR="004A09C9" w:rsidRPr="003013C2">
        <w:t xml:space="preserve">hippocampal T1w/T2w </w:t>
      </w:r>
      <w:r w:rsidR="00C51719" w:rsidRPr="003013C2">
        <w:t xml:space="preserve">correlated significantly to </w:t>
      </w:r>
      <w:r w:rsidR="004A09C9" w:rsidRPr="003013C2">
        <w:t xml:space="preserve">qT1 </w:t>
      </w:r>
      <w:r w:rsidR="00375B39" w:rsidRPr="003013C2">
        <w:t xml:space="preserve">(CA1-3: </w:t>
      </w:r>
      <w:r w:rsidR="00F26956" w:rsidRPr="003013C2">
        <w:t>left</w:t>
      </w:r>
      <w:r w:rsidR="00375B39" w:rsidRPr="003013C2">
        <w:t>/right</w:t>
      </w:r>
      <w:r w:rsidR="00F26956" w:rsidRPr="003013C2">
        <w:t>: r=-0.85</w:t>
      </w:r>
      <w:r w:rsidR="00375B39" w:rsidRPr="003013C2">
        <w:t>/</w:t>
      </w:r>
      <w:r w:rsidR="00F26956" w:rsidRPr="003013C2">
        <w:t>-0.82</w:t>
      </w:r>
      <w:r w:rsidR="00375B39" w:rsidRPr="003013C2">
        <w:t xml:space="preserve">; </w:t>
      </w:r>
      <w:r w:rsidR="009A062A" w:rsidRPr="003013C2">
        <w:t>Subiculum</w:t>
      </w:r>
      <w:r w:rsidR="00375B39" w:rsidRPr="003013C2">
        <w:t xml:space="preserve">: </w:t>
      </w:r>
      <w:r w:rsidR="009A062A" w:rsidRPr="003013C2">
        <w:t>r=-0.55</w:t>
      </w:r>
      <w:r w:rsidR="00375B39" w:rsidRPr="003013C2">
        <w:t>/</w:t>
      </w:r>
      <w:r w:rsidR="001F7903" w:rsidRPr="003013C2">
        <w:t>0.38</w:t>
      </w:r>
      <w:r w:rsidR="00375B39" w:rsidRPr="003013C2">
        <w:t>;</w:t>
      </w:r>
      <w:r w:rsidR="0001527E" w:rsidRPr="003013C2">
        <w:t xml:space="preserve"> </w:t>
      </w:r>
      <w:r w:rsidR="00B516CE" w:rsidRPr="003013C2">
        <w:t>CA4-DG</w:t>
      </w:r>
      <w:r w:rsidR="00375B39" w:rsidRPr="003013C2">
        <w:t xml:space="preserve">: </w:t>
      </w:r>
      <w:r w:rsidR="00B516CE" w:rsidRPr="003013C2">
        <w:t>r=</w:t>
      </w:r>
      <w:r w:rsidR="007D0DA7" w:rsidRPr="003013C2">
        <w:t>-</w:t>
      </w:r>
      <w:r w:rsidR="00B516CE" w:rsidRPr="003013C2">
        <w:t>0.</w:t>
      </w:r>
      <w:r w:rsidR="007D0DA7" w:rsidRPr="003013C2">
        <w:t>17</w:t>
      </w:r>
      <w:r w:rsidR="00375B39" w:rsidRPr="003013C2">
        <w:t>/</w:t>
      </w:r>
      <w:r w:rsidR="001F7903" w:rsidRPr="003013C2">
        <w:t>r=-0.47</w:t>
      </w:r>
      <w:r w:rsidR="00375B39" w:rsidRPr="003013C2">
        <w:t xml:space="preserve">; </w:t>
      </w:r>
      <w:r w:rsidR="00666FC3">
        <w:t>s</w:t>
      </w:r>
      <w:r w:rsidR="00666FC3" w:rsidRPr="00666FC3">
        <w:t xml:space="preserve">ee SI Appendix, </w:t>
      </w:r>
      <w:r w:rsidR="00666FC3">
        <w:rPr>
          <w:b/>
        </w:rPr>
        <w:t>Fig.</w:t>
      </w:r>
      <w:r w:rsidR="00CA37A2" w:rsidRPr="003013C2">
        <w:rPr>
          <w:b/>
        </w:rPr>
        <w:t xml:space="preserve"> S7</w:t>
      </w:r>
      <w:r w:rsidR="00CA37A2" w:rsidRPr="003013C2">
        <w:t>)</w:t>
      </w:r>
      <w:r w:rsidR="00862194" w:rsidRPr="003013C2">
        <w:t xml:space="preserve">. </w:t>
      </w:r>
    </w:p>
    <w:p w14:paraId="7E8A4C64" w14:textId="003A3192" w:rsidR="00B55307" w:rsidRDefault="00B55307" w:rsidP="00EB5E33">
      <w:r w:rsidRPr="003013C2">
        <w:lastRenderedPageBreak/>
        <w:t xml:space="preserve">The third principal </w:t>
      </w:r>
      <w:r w:rsidR="006C31C2" w:rsidRPr="003013C2">
        <w:t>component</w:t>
      </w:r>
      <w:r w:rsidRPr="003013C2">
        <w:t>, G</w:t>
      </w:r>
      <w:r w:rsidR="00D12556" w:rsidRPr="003013C2">
        <w:t>3</w:t>
      </w:r>
      <w:r w:rsidRPr="003013C2">
        <w:t xml:space="preserve">, explained a further </w:t>
      </w:r>
      <w:r w:rsidR="00E8559A" w:rsidRPr="003013C2">
        <w:t>10</w:t>
      </w:r>
      <w:r w:rsidR="00D12556" w:rsidRPr="003013C2">
        <w:t>%</w:t>
      </w:r>
      <w:r w:rsidRPr="003013C2">
        <w:t xml:space="preserve"> in </w:t>
      </w:r>
      <w:r w:rsidR="006C31C2" w:rsidRPr="003013C2">
        <w:t xml:space="preserve">connectome </w:t>
      </w:r>
      <w:r w:rsidRPr="003013C2">
        <w:t>variance</w:t>
      </w:r>
      <w:r w:rsidR="001B46A3" w:rsidRPr="003013C2">
        <w:t xml:space="preserve"> </w:t>
      </w:r>
      <w:r w:rsidR="00750F77" w:rsidRPr="003013C2">
        <w:rPr>
          <w:b/>
        </w:rPr>
        <w:t>(</w:t>
      </w:r>
      <w:r w:rsidR="00666FC3">
        <w:t>s</w:t>
      </w:r>
      <w:r w:rsidR="00666FC3" w:rsidRPr="00666FC3">
        <w:t xml:space="preserve">ee SI Appendix, </w:t>
      </w:r>
      <w:r w:rsidR="00666FC3">
        <w:rPr>
          <w:b/>
        </w:rPr>
        <w:t>Fig.</w:t>
      </w:r>
      <w:r w:rsidR="00750F77" w:rsidRPr="003013C2">
        <w:rPr>
          <w:b/>
        </w:rPr>
        <w:t xml:space="preserve"> S3)</w:t>
      </w:r>
      <w:r w:rsidR="00D12556" w:rsidRPr="003013C2">
        <w:t>, but it did not fol</w:t>
      </w:r>
      <w:r w:rsidR="00757A6F" w:rsidRPr="003013C2">
        <w:t xml:space="preserve">low </w:t>
      </w:r>
      <w:r w:rsidR="000A2F17" w:rsidRPr="003013C2">
        <w:t xml:space="preserve">a </w:t>
      </w:r>
      <w:r w:rsidR="00757A6F" w:rsidRPr="003013C2">
        <w:t>clear pattern as G1 and G2</w:t>
      </w:r>
      <w:r w:rsidR="000A2F17" w:rsidRPr="003013C2">
        <w:t xml:space="preserve">, </w:t>
      </w:r>
      <w:r w:rsidR="00E97118" w:rsidRPr="003013C2">
        <w:t>likely represent</w:t>
      </w:r>
      <w:r w:rsidR="000A2F17" w:rsidRPr="003013C2">
        <w:t>ing</w:t>
      </w:r>
      <w:r w:rsidR="00E97118" w:rsidRPr="003013C2">
        <w:t xml:space="preserve"> a mixture of both</w:t>
      </w:r>
      <w:r w:rsidR="00757A6F" w:rsidRPr="003013C2">
        <w:t>.</w:t>
      </w:r>
      <w:r w:rsidR="00D12556" w:rsidRPr="003013C2">
        <w:t xml:space="preserve"> Indeed, </w:t>
      </w:r>
      <w:r w:rsidR="006C31C2" w:rsidRPr="003013C2">
        <w:t>it</w:t>
      </w:r>
      <w:r w:rsidR="00D12556" w:rsidRPr="003013C2">
        <w:t xml:space="preserve"> described both anter</w:t>
      </w:r>
      <w:r w:rsidR="00A612B4" w:rsidRPr="003013C2">
        <w:t>i</w:t>
      </w:r>
      <w:r w:rsidR="00D12556" w:rsidRPr="003013C2">
        <w:t>o</w:t>
      </w:r>
      <w:r w:rsidR="00A612B4" w:rsidRPr="003013C2">
        <w:t>r</w:t>
      </w:r>
      <w:r w:rsidR="00D12556" w:rsidRPr="003013C2">
        <w:t xml:space="preserve">-posterior (specifically in Subiculum and CA4-DG) </w:t>
      </w:r>
      <w:r w:rsidR="006C31C2" w:rsidRPr="003013C2">
        <w:t>and</w:t>
      </w:r>
      <w:r w:rsidR="00D12556" w:rsidRPr="003013C2">
        <w:t xml:space="preserve"> medi</w:t>
      </w:r>
      <w:r w:rsidR="00420F83" w:rsidRPr="003013C2">
        <w:t>al</w:t>
      </w:r>
      <w:r w:rsidR="00D12556" w:rsidRPr="003013C2">
        <w:t xml:space="preserve">-lateral gradients (in CA1-3 and </w:t>
      </w:r>
      <w:r w:rsidR="002D1572" w:rsidRPr="003013C2">
        <w:t>anterior</w:t>
      </w:r>
      <w:r w:rsidR="00757A6F" w:rsidRPr="003013C2">
        <w:t xml:space="preserve"> Subiculum).</w:t>
      </w:r>
    </w:p>
    <w:p w14:paraId="7A5E35CD" w14:textId="77777777" w:rsidR="00FA3B23" w:rsidRPr="003013C2" w:rsidRDefault="00FA3B23" w:rsidP="00EB5E33"/>
    <w:p w14:paraId="4288409F" w14:textId="77777777" w:rsidR="004564BE" w:rsidRPr="003013C2" w:rsidRDefault="004564BE" w:rsidP="00FA3B23">
      <w:pPr>
        <w:pStyle w:val="Heading3"/>
      </w:pPr>
      <w:r w:rsidRPr="003013C2">
        <w:t>Reliability and reproducibility</w:t>
      </w:r>
    </w:p>
    <w:p w14:paraId="1CCDD9C0" w14:textId="7E21B95D" w:rsidR="00285A12" w:rsidRDefault="00516DFB" w:rsidP="00285A12">
      <w:pPr>
        <w:spacing w:after="0"/>
      </w:pPr>
      <w:r w:rsidRPr="003013C2">
        <w:t xml:space="preserve">Overall subfield-to-cortex connectivity </w:t>
      </w:r>
      <w:r w:rsidR="00775FA3" w:rsidRPr="003013C2">
        <w:t>and</w:t>
      </w:r>
      <w:r w:rsidRPr="003013C2">
        <w:t xml:space="preserve"> within-subf</w:t>
      </w:r>
      <w:r w:rsidR="00775FA3" w:rsidRPr="003013C2">
        <w:t>ield gradient findings</w:t>
      </w:r>
      <w:r w:rsidRPr="003013C2">
        <w:t xml:space="preserve"> </w:t>
      </w:r>
      <w:r w:rsidR="00775FA3" w:rsidRPr="003013C2">
        <w:t>were</w:t>
      </w:r>
      <w:r w:rsidRPr="003013C2">
        <w:t xml:space="preserve"> consistent across the four different scans in the HCP dataset demonstrating excellent test-retest stability </w:t>
      </w:r>
      <w:r w:rsidR="00750F77" w:rsidRPr="003013C2">
        <w:rPr>
          <w:b/>
        </w:rPr>
        <w:t>(</w:t>
      </w:r>
      <w:r w:rsidR="00666FC3">
        <w:rPr>
          <w:b/>
        </w:rPr>
        <w:t>Fig.</w:t>
      </w:r>
      <w:r w:rsidR="00750F77" w:rsidRPr="003013C2">
        <w:rPr>
          <w:b/>
        </w:rPr>
        <w:t xml:space="preserve"> 4A)</w:t>
      </w:r>
      <w:r w:rsidRPr="003013C2">
        <w:t xml:space="preserve">. </w:t>
      </w:r>
      <w:r w:rsidR="00832A80" w:rsidRPr="003013C2">
        <w:t xml:space="preserve">Highest stability was found </w:t>
      </w:r>
      <w:r w:rsidR="00880D8A" w:rsidRPr="003013C2">
        <w:t>in</w:t>
      </w:r>
      <w:r w:rsidR="00832A80" w:rsidRPr="003013C2">
        <w:t xml:space="preserve"> Subiculum, intermediary </w:t>
      </w:r>
      <w:r w:rsidR="00880D8A" w:rsidRPr="003013C2">
        <w:t>in</w:t>
      </w:r>
      <w:r w:rsidR="00832A80" w:rsidRPr="003013C2">
        <w:t xml:space="preserve"> CA1-3, and lowest </w:t>
      </w:r>
      <w:r w:rsidR="00880D8A" w:rsidRPr="003013C2">
        <w:t>in</w:t>
      </w:r>
      <w:r w:rsidR="00832A80" w:rsidRPr="003013C2">
        <w:t xml:space="preserve"> CA4-DG.</w:t>
      </w:r>
      <w:r w:rsidR="00E02FFA" w:rsidRPr="003013C2">
        <w:t xml:space="preserve"> </w:t>
      </w:r>
      <w:r w:rsidR="00974797" w:rsidRPr="003013C2">
        <w:t>W</w:t>
      </w:r>
      <w:r w:rsidR="000D06DA" w:rsidRPr="003013C2">
        <w:t xml:space="preserve">hen </w:t>
      </w:r>
      <w:r w:rsidR="00C64CF8" w:rsidRPr="003013C2">
        <w:t xml:space="preserve">directly </w:t>
      </w:r>
      <w:r w:rsidR="000D06DA" w:rsidRPr="003013C2">
        <w:t xml:space="preserve">comparing discovery </w:t>
      </w:r>
      <w:r w:rsidR="004564BE" w:rsidRPr="003013C2">
        <w:t xml:space="preserve">and validation </w:t>
      </w:r>
      <w:r w:rsidR="000D06DA" w:rsidRPr="003013C2">
        <w:t xml:space="preserve">cohorts </w:t>
      </w:r>
      <w:r w:rsidR="00750F77" w:rsidRPr="003013C2">
        <w:rPr>
          <w:b/>
        </w:rPr>
        <w:t>(</w:t>
      </w:r>
      <w:r w:rsidR="00666FC3">
        <w:rPr>
          <w:b/>
        </w:rPr>
        <w:t>Fig.</w:t>
      </w:r>
      <w:r w:rsidR="00750F77" w:rsidRPr="003013C2">
        <w:rPr>
          <w:b/>
        </w:rPr>
        <w:t xml:space="preserve"> 4B)</w:t>
      </w:r>
      <w:r w:rsidR="00832A80" w:rsidRPr="003013C2">
        <w:t>,</w:t>
      </w:r>
      <w:r w:rsidR="000D06DA" w:rsidRPr="003013C2">
        <w:t xml:space="preserve"> </w:t>
      </w:r>
      <w:r w:rsidR="00974797" w:rsidRPr="003013C2">
        <w:t xml:space="preserve">we obtained markedly similar results </w:t>
      </w:r>
      <w:r w:rsidR="004564BE" w:rsidRPr="003013C2">
        <w:t>likely due to the large sample size</w:t>
      </w:r>
      <w:r w:rsidR="009A50F0" w:rsidRPr="003013C2">
        <w:t xml:space="preserve"> and </w:t>
      </w:r>
      <w:r w:rsidR="004564BE" w:rsidRPr="003013C2">
        <w:t xml:space="preserve">long scanning </w:t>
      </w:r>
      <w:r w:rsidR="00974797" w:rsidRPr="003013C2">
        <w:t xml:space="preserve">time </w:t>
      </w:r>
      <w:r w:rsidR="009B2E46" w:rsidRPr="003013C2">
        <w:t>allowing</w:t>
      </w:r>
      <w:r w:rsidR="004564BE" w:rsidRPr="003013C2">
        <w:t xml:space="preserve"> group-level aver</w:t>
      </w:r>
      <w:r w:rsidR="0096706A" w:rsidRPr="003013C2">
        <w:t xml:space="preserve">ages to approach the population </w:t>
      </w:r>
      <w:r w:rsidR="004564BE" w:rsidRPr="003013C2">
        <w:t xml:space="preserve">average. </w:t>
      </w:r>
      <w:r w:rsidR="00832A80" w:rsidRPr="003013C2">
        <w:t>Again,</w:t>
      </w:r>
      <w:r w:rsidR="004564BE" w:rsidRPr="003013C2">
        <w:t xml:space="preserve"> </w:t>
      </w:r>
      <w:r w:rsidR="00832A80" w:rsidRPr="003013C2">
        <w:t>findings were most consistent for Subiculum</w:t>
      </w:r>
      <w:r w:rsidR="00C64CF8" w:rsidRPr="003013C2">
        <w:t xml:space="preserve"> (r</w:t>
      </w:r>
      <w:r w:rsidR="00E859C6" w:rsidRPr="003013C2">
        <w:t>&gt;</w:t>
      </w:r>
      <w:r w:rsidR="00C64CF8" w:rsidRPr="003013C2">
        <w:t>.82)</w:t>
      </w:r>
      <w:r w:rsidR="00832A80" w:rsidRPr="003013C2">
        <w:t>, followed by CA1-3</w:t>
      </w:r>
      <w:r w:rsidR="00C64CF8" w:rsidRPr="003013C2">
        <w:t xml:space="preserve"> (r</w:t>
      </w:r>
      <w:r w:rsidR="00E859C6" w:rsidRPr="003013C2">
        <w:t>&gt;</w:t>
      </w:r>
      <w:r w:rsidR="00C64CF8" w:rsidRPr="003013C2">
        <w:t>.79)</w:t>
      </w:r>
      <w:r w:rsidR="00832A80" w:rsidRPr="003013C2">
        <w:t xml:space="preserve">, and finally </w:t>
      </w:r>
      <w:r w:rsidR="004564BE" w:rsidRPr="003013C2">
        <w:t>CA4-DG</w:t>
      </w:r>
      <w:r w:rsidR="00C64CF8" w:rsidRPr="003013C2">
        <w:t xml:space="preserve"> (r</w:t>
      </w:r>
      <w:r w:rsidR="00E859C6" w:rsidRPr="003013C2">
        <w:t>&gt;</w:t>
      </w:r>
      <w:r w:rsidR="00C64CF8" w:rsidRPr="003013C2">
        <w:t>.63)</w:t>
      </w:r>
      <w:r w:rsidR="00832A80" w:rsidRPr="003013C2">
        <w:t>.</w:t>
      </w:r>
      <w:r w:rsidR="004564BE" w:rsidRPr="003013C2">
        <w:t xml:space="preserve"> </w:t>
      </w:r>
      <w:r w:rsidR="00C64CF8" w:rsidRPr="003013C2">
        <w:t>Notably</w:t>
      </w:r>
      <w:r w:rsidR="00832A80" w:rsidRPr="003013C2">
        <w:t xml:space="preserve">, </w:t>
      </w:r>
      <w:r w:rsidR="004564BE" w:rsidRPr="003013C2">
        <w:t>we repeated gradient clustering and T1w/T2w correlation analyses and found comparable results</w:t>
      </w:r>
      <w:r w:rsidR="00832A80" w:rsidRPr="003013C2">
        <w:t>.</w:t>
      </w:r>
      <w:r w:rsidR="00E02FFA" w:rsidRPr="003013C2">
        <w:t xml:space="preserve"> </w:t>
      </w:r>
      <w:r w:rsidR="00832A80" w:rsidRPr="003013C2">
        <w:t xml:space="preserve">Specifically, </w:t>
      </w:r>
      <w:r w:rsidR="00880D8A" w:rsidRPr="003013C2">
        <w:t>the</w:t>
      </w:r>
      <w:r w:rsidR="009E539A" w:rsidRPr="003013C2">
        <w:t xml:space="preserve"> </w:t>
      </w:r>
      <w:r w:rsidR="00BC4DDC" w:rsidRPr="003013C2">
        <w:t>three-cluster subdivision of</w:t>
      </w:r>
      <w:r w:rsidR="009E539A" w:rsidRPr="003013C2">
        <w:t xml:space="preserve"> </w:t>
      </w:r>
      <w:r w:rsidR="00832A80" w:rsidRPr="003013C2">
        <w:t>G1</w:t>
      </w:r>
      <w:r w:rsidR="004564BE" w:rsidRPr="003013C2">
        <w:t xml:space="preserve"> </w:t>
      </w:r>
      <w:r w:rsidR="009E539A" w:rsidRPr="003013C2">
        <w:t xml:space="preserve">overlapped </w:t>
      </w:r>
      <w:r w:rsidR="004564BE" w:rsidRPr="003013C2">
        <w:t xml:space="preserve">most strongly </w:t>
      </w:r>
      <w:r w:rsidR="00BC4DDC" w:rsidRPr="003013C2">
        <w:t>with</w:t>
      </w:r>
      <w:r w:rsidR="004564BE" w:rsidRPr="003013C2">
        <w:t xml:space="preserve"> hippocampal head, body, and tail</w:t>
      </w:r>
      <w:r w:rsidR="005E0428" w:rsidRPr="003013C2">
        <w:t xml:space="preserve"> (Dice=</w:t>
      </w:r>
      <w:r w:rsidR="00FB794F" w:rsidRPr="003013C2">
        <w:t>0.73</w:t>
      </w:r>
      <w:r w:rsidR="005E0428" w:rsidRPr="003013C2">
        <w:t>)</w:t>
      </w:r>
      <w:r w:rsidR="004564BE" w:rsidRPr="003013C2">
        <w:t xml:space="preserve">, and </w:t>
      </w:r>
      <w:r w:rsidR="00832A80" w:rsidRPr="003013C2">
        <w:t>G2</w:t>
      </w:r>
      <w:r w:rsidR="004564BE" w:rsidRPr="003013C2">
        <w:t xml:space="preserve"> </w:t>
      </w:r>
      <w:r w:rsidR="009E539A" w:rsidRPr="003013C2">
        <w:t xml:space="preserve">correlated </w:t>
      </w:r>
      <w:r w:rsidR="004564BE" w:rsidRPr="003013C2">
        <w:t xml:space="preserve">most </w:t>
      </w:r>
      <w:r w:rsidR="005E0428" w:rsidRPr="003013C2">
        <w:t xml:space="preserve">strongly and significantly with </w:t>
      </w:r>
      <w:r w:rsidR="004564BE" w:rsidRPr="003013C2">
        <w:t>T1w/T2w</w:t>
      </w:r>
      <w:r w:rsidR="005E0428" w:rsidRPr="003013C2">
        <w:t xml:space="preserve"> (p&lt;0.001)</w:t>
      </w:r>
      <w:r w:rsidR="004564BE" w:rsidRPr="003013C2">
        <w:t xml:space="preserve">. </w:t>
      </w:r>
    </w:p>
    <w:p w14:paraId="2DE664F6" w14:textId="48557B5B" w:rsidR="0027049F" w:rsidRPr="003013C2" w:rsidRDefault="00E0215D" w:rsidP="00F96D0C">
      <w:pPr>
        <w:spacing w:after="240"/>
        <w:ind w:firstLine="284"/>
      </w:pPr>
      <w:r w:rsidRPr="003013C2">
        <w:t>Although our main findings were based on hippocampal-cortical connectomes, we could reconstruct virtually identical gradients when also incorporating subcortical regions (</w:t>
      </w:r>
      <w:r w:rsidRPr="003013C2">
        <w:rPr>
          <w:rFonts w:eastAsia="Times New Roman" w:cs="Times New Roman"/>
          <w:color w:val="000000"/>
          <w:shd w:val="clear" w:color="auto" w:fill="FFFFFF"/>
          <w:lang w:val="en-CA"/>
        </w:rPr>
        <w:t>brainstem, amygdala, caudate nucleus, nucleus accumbens, putamen, pallidum and thalamus</w:t>
      </w:r>
      <w:r w:rsidRPr="003013C2">
        <w:t>) into the target regions</w:t>
      </w:r>
      <w:r w:rsidR="000E5A3E" w:rsidRPr="003013C2">
        <w:t>.</w:t>
      </w:r>
      <w:r w:rsidR="007B5F76" w:rsidRPr="003013C2">
        <w:t xml:space="preserve"> </w:t>
      </w:r>
      <w:r w:rsidR="00C24752" w:rsidRPr="003013C2">
        <w:t xml:space="preserve">In fact, </w:t>
      </w:r>
      <w:r w:rsidR="005A7A9E" w:rsidRPr="003013C2">
        <w:t xml:space="preserve">both left and right hemispheric </w:t>
      </w:r>
      <w:r w:rsidR="00C24752" w:rsidRPr="003013C2">
        <w:t>G</w:t>
      </w:r>
      <w:r w:rsidR="00AE2414" w:rsidRPr="003013C2">
        <w:t>1</w:t>
      </w:r>
      <w:r w:rsidR="00C24752" w:rsidRPr="003013C2">
        <w:t>, G2, G</w:t>
      </w:r>
      <w:r w:rsidR="00AE2414" w:rsidRPr="003013C2">
        <w:t xml:space="preserve">3 </w:t>
      </w:r>
      <w:r w:rsidR="00C24752" w:rsidRPr="003013C2">
        <w:t xml:space="preserve">based on whole-brain target regions showed </w:t>
      </w:r>
      <w:r w:rsidR="007B5F76" w:rsidRPr="003013C2">
        <w:t xml:space="preserve">correlations </w:t>
      </w:r>
      <w:r w:rsidR="00C24752" w:rsidRPr="003013C2">
        <w:t xml:space="preserve">above </w:t>
      </w:r>
      <w:r w:rsidR="00003856" w:rsidRPr="003013C2">
        <w:t>&gt;.</w:t>
      </w:r>
      <w:r w:rsidR="006413C9" w:rsidRPr="003013C2">
        <w:t xml:space="preserve">85 </w:t>
      </w:r>
      <w:r w:rsidR="005A7A9E" w:rsidRPr="003013C2">
        <w:t>with</w:t>
      </w:r>
      <w:r w:rsidR="00C24752" w:rsidRPr="003013C2">
        <w:t xml:space="preserve"> the original hippocampal-cortical gradients</w:t>
      </w:r>
      <w:r w:rsidR="00AE2414" w:rsidRPr="003013C2">
        <w:t xml:space="preserve">, indicating </w:t>
      </w:r>
      <w:r w:rsidR="00C24752" w:rsidRPr="003013C2">
        <w:t>stability</w:t>
      </w:r>
      <w:r w:rsidR="004D43BF" w:rsidRPr="003013C2">
        <w:t xml:space="preserve"> (</w:t>
      </w:r>
      <w:r w:rsidR="00666FC3">
        <w:t>s</w:t>
      </w:r>
      <w:r w:rsidR="00666FC3" w:rsidRPr="00666FC3">
        <w:t xml:space="preserve">ee SI Appendix, </w:t>
      </w:r>
      <w:r w:rsidR="00666FC3">
        <w:rPr>
          <w:b/>
        </w:rPr>
        <w:t>Fig.</w:t>
      </w:r>
      <w:r w:rsidR="004D43BF" w:rsidRPr="003013C2">
        <w:rPr>
          <w:b/>
        </w:rPr>
        <w:t xml:space="preserve"> S8</w:t>
      </w:r>
      <w:r w:rsidR="004D43BF" w:rsidRPr="003013C2">
        <w:t>)</w:t>
      </w:r>
      <w:r w:rsidR="00AE2414" w:rsidRPr="003013C2">
        <w:t xml:space="preserve">. </w:t>
      </w:r>
    </w:p>
    <w:p w14:paraId="7ABBF5EC" w14:textId="77777777" w:rsidR="00A62B32" w:rsidRPr="003013C2" w:rsidRDefault="00A62B32" w:rsidP="00A62B32">
      <w:pPr>
        <w:pStyle w:val="Heading2"/>
        <w:rPr>
          <w:rFonts w:ascii="Times New Roman Bold" w:eastAsia="Times" w:hAnsi="Times New Roman Bold"/>
          <w:bCs/>
        </w:rPr>
      </w:pPr>
      <w:r w:rsidRPr="003013C2">
        <w:rPr>
          <w:rFonts w:ascii="Times New Roman Bold" w:hAnsi="Times New Roman Bold"/>
        </w:rPr>
        <w:t>Discussion</w:t>
      </w:r>
    </w:p>
    <w:p w14:paraId="17D666A8" w14:textId="4658EE12" w:rsidR="00A74FCC" w:rsidRPr="003013C2" w:rsidRDefault="0034125F" w:rsidP="00A74FCC">
      <w:pPr>
        <w:spacing w:after="100"/>
      </w:pPr>
      <w:r w:rsidRPr="003013C2">
        <w:t xml:space="preserve">For decades, the </w:t>
      </w:r>
      <w:r w:rsidR="00D94076" w:rsidRPr="003013C2">
        <w:t xml:space="preserve">hippocampus has been </w:t>
      </w:r>
      <w:r w:rsidR="005E0428" w:rsidRPr="003013C2">
        <w:t>considered a</w:t>
      </w:r>
      <w:r w:rsidRPr="003013C2">
        <w:t xml:space="preserve"> </w:t>
      </w:r>
      <w:r w:rsidR="00D94076" w:rsidRPr="003013C2">
        <w:t>model system</w:t>
      </w:r>
      <w:r w:rsidRPr="003013C2">
        <w:t xml:space="preserve"> in neuroscience</w:t>
      </w:r>
      <w:r w:rsidR="00D94076" w:rsidRPr="003013C2">
        <w:t xml:space="preserve"> </w:t>
      </w:r>
      <w:r w:rsidR="009B2E46" w:rsidRPr="003013C2">
        <w:t>for</w:t>
      </w:r>
      <w:r w:rsidR="00D94076" w:rsidRPr="003013C2">
        <w:t xml:space="preserve"> </w:t>
      </w:r>
      <w:r w:rsidR="005E0428" w:rsidRPr="003013C2">
        <w:t>understand</w:t>
      </w:r>
      <w:r w:rsidR="009B2E46" w:rsidRPr="003013C2">
        <w:t>ing</w:t>
      </w:r>
      <w:r w:rsidR="005E0428" w:rsidRPr="003013C2">
        <w:t xml:space="preserve"> </w:t>
      </w:r>
      <w:r w:rsidRPr="003013C2">
        <w:t xml:space="preserve">how </w:t>
      </w:r>
      <w:r w:rsidR="00775FA3" w:rsidRPr="003013C2">
        <w:t xml:space="preserve">local structure and circuit properties interact </w:t>
      </w:r>
      <w:r w:rsidR="009B2E46" w:rsidRPr="003013C2">
        <w:t>to produce cognition</w:t>
      </w:r>
      <w:r w:rsidR="00F941F2" w:rsidRPr="003013C2">
        <w:t xml:space="preserve">. </w:t>
      </w:r>
      <w:r w:rsidRPr="003013C2">
        <w:t xml:space="preserve">Despite </w:t>
      </w:r>
      <w:r w:rsidR="009B2E46" w:rsidRPr="003013C2">
        <w:t>the</w:t>
      </w:r>
      <w:r w:rsidRPr="003013C2">
        <w:t xml:space="preserve"> progress made </w:t>
      </w:r>
      <w:r w:rsidR="005E0428" w:rsidRPr="003013C2">
        <w:t>by</w:t>
      </w:r>
      <w:r w:rsidRPr="003013C2">
        <w:t xml:space="preserve"> </w:t>
      </w:r>
      <w:r w:rsidR="00FB6404" w:rsidRPr="003013C2">
        <w:t>cytoarchitectonic</w:t>
      </w:r>
      <w:r w:rsidRPr="003013C2">
        <w:t xml:space="preserve"> </w:t>
      </w:r>
      <w:r w:rsidR="005E0428" w:rsidRPr="003013C2">
        <w:t xml:space="preserve">studies </w:t>
      </w:r>
      <w:r w:rsidRPr="003013C2">
        <w:t xml:space="preserve">and animal electrophysiology, </w:t>
      </w:r>
      <w:r w:rsidR="001E6681" w:rsidRPr="003013C2">
        <w:t xml:space="preserve">its complex anatomy </w:t>
      </w:r>
      <w:r w:rsidRPr="003013C2">
        <w:t>has challenged</w:t>
      </w:r>
      <w:r w:rsidR="001E6681" w:rsidRPr="003013C2">
        <w:t xml:space="preserve"> </w:t>
      </w:r>
      <w:r w:rsidRPr="003013C2">
        <w:t>targeted neuroimaging investigations of its substructural organization in living humans</w:t>
      </w:r>
      <w:r w:rsidR="00583B89" w:rsidRPr="003013C2">
        <w:t xml:space="preserve">. </w:t>
      </w:r>
      <w:r w:rsidR="00F40F78" w:rsidRPr="003013C2">
        <w:t xml:space="preserve">Harnessing recently developed </w:t>
      </w:r>
      <w:r w:rsidR="00122D01" w:rsidRPr="003013C2">
        <w:t xml:space="preserve">hippocampal segmentation </w:t>
      </w:r>
      <w:r w:rsidR="00D24CC0" w:rsidRPr="003013C2">
        <w:t xml:space="preserve">techniques on high-resolution </w:t>
      </w:r>
      <w:r w:rsidR="00D24CC0" w:rsidRPr="003013C2">
        <w:lastRenderedPageBreak/>
        <w:t xml:space="preserve">MRI data, </w:t>
      </w:r>
      <w:r w:rsidR="008B224F" w:rsidRPr="003013C2">
        <w:t>we</w:t>
      </w:r>
      <w:r w:rsidR="005E0428" w:rsidRPr="003013C2">
        <w:t xml:space="preserve"> </w:t>
      </w:r>
      <w:r w:rsidR="009B2E46" w:rsidRPr="003013C2">
        <w:t>identified</w:t>
      </w:r>
      <w:r w:rsidR="00122D01" w:rsidRPr="003013C2">
        <w:t xml:space="preserve"> </w:t>
      </w:r>
      <w:r w:rsidR="00D24CC0" w:rsidRPr="003013C2">
        <w:t xml:space="preserve">topographic and anatomical principles that govern </w:t>
      </w:r>
      <w:r w:rsidR="009B2E46" w:rsidRPr="003013C2">
        <w:t>how</w:t>
      </w:r>
      <w:r w:rsidR="00D24CC0" w:rsidRPr="003013C2">
        <w:t xml:space="preserve"> different hippocampal </w:t>
      </w:r>
      <w:r w:rsidR="00122D01" w:rsidRPr="003013C2">
        <w:t xml:space="preserve">subfields </w:t>
      </w:r>
      <w:r w:rsidR="009B2E46" w:rsidRPr="003013C2">
        <w:t>are embedded in</w:t>
      </w:r>
      <w:r w:rsidR="00122D01" w:rsidRPr="003013C2">
        <w:t xml:space="preserve"> </w:t>
      </w:r>
      <w:r w:rsidR="00D24CC0" w:rsidRPr="003013C2">
        <w:t>macroscale functional networks</w:t>
      </w:r>
      <w:r w:rsidR="00122D01" w:rsidRPr="003013C2">
        <w:t xml:space="preserve">. </w:t>
      </w:r>
      <w:r w:rsidR="009B2E46" w:rsidRPr="003013C2">
        <w:t>Specifically</w:t>
      </w:r>
      <w:r w:rsidR="005E0428" w:rsidRPr="003013C2">
        <w:t xml:space="preserve">, </w:t>
      </w:r>
      <w:r w:rsidR="00D24CC0" w:rsidRPr="003013C2">
        <w:t xml:space="preserve">we utilized </w:t>
      </w:r>
      <w:r w:rsidR="005E0428" w:rsidRPr="003013C2">
        <w:t xml:space="preserve">novel </w:t>
      </w:r>
      <w:r w:rsidR="001E6681" w:rsidRPr="003013C2">
        <w:t>connectome compression technique</w:t>
      </w:r>
      <w:r w:rsidR="00D24CC0" w:rsidRPr="003013C2">
        <w:t xml:space="preserve">s to </w:t>
      </w:r>
      <w:r w:rsidR="005E0428" w:rsidRPr="003013C2">
        <w:t xml:space="preserve">map </w:t>
      </w:r>
      <w:r w:rsidR="00BA0E92" w:rsidRPr="003013C2">
        <w:t>axes of spatial variations in</w:t>
      </w:r>
      <w:r w:rsidR="00D24CC0" w:rsidRPr="003013C2">
        <w:t xml:space="preserve"> </w:t>
      </w:r>
      <w:r w:rsidR="00BA0E92" w:rsidRPr="003013C2">
        <w:t xml:space="preserve">connectivity </w:t>
      </w:r>
      <w:r w:rsidR="00D24CC0" w:rsidRPr="003013C2">
        <w:t>at a scale below that of individual subfields</w:t>
      </w:r>
      <w:r w:rsidR="005E0428" w:rsidRPr="003013C2">
        <w:t xml:space="preserve"> and performed systematic multimodal correlations </w:t>
      </w:r>
      <w:r w:rsidR="004049A7" w:rsidRPr="003013C2">
        <w:t xml:space="preserve">that detailed </w:t>
      </w:r>
      <w:r w:rsidR="005E0428" w:rsidRPr="003013C2">
        <w:t>their association with tissue microstructure and segmental hippocampal anatomy</w:t>
      </w:r>
      <w:r w:rsidR="00D24CC0" w:rsidRPr="003013C2">
        <w:t>.</w:t>
      </w:r>
      <w:r w:rsidR="005E0428" w:rsidRPr="003013C2">
        <w:t xml:space="preserve"> </w:t>
      </w:r>
      <w:r w:rsidR="004049A7" w:rsidRPr="003013C2">
        <w:t>We</w:t>
      </w:r>
      <w:r w:rsidR="005E0428" w:rsidRPr="003013C2">
        <w:t xml:space="preserve"> identified</w:t>
      </w:r>
      <w:r w:rsidR="00D24CC0" w:rsidRPr="003013C2">
        <w:t xml:space="preserve"> two principal gradients </w:t>
      </w:r>
      <w:r w:rsidR="004D174E" w:rsidRPr="003013C2">
        <w:t xml:space="preserve">of functional connectivity </w:t>
      </w:r>
      <w:r w:rsidR="005E0428" w:rsidRPr="003013C2">
        <w:t xml:space="preserve">that </w:t>
      </w:r>
      <w:r w:rsidR="00D24CC0" w:rsidRPr="003013C2">
        <w:t xml:space="preserve">ran in </w:t>
      </w:r>
      <w:r w:rsidR="00122D01" w:rsidRPr="003013C2">
        <w:t xml:space="preserve">anterior-posterior </w:t>
      </w:r>
      <w:r w:rsidR="00D24CC0" w:rsidRPr="003013C2">
        <w:t xml:space="preserve">and medial-lateral direction, </w:t>
      </w:r>
      <w:r w:rsidR="005E0428" w:rsidRPr="003013C2">
        <w:t>respectively</w:t>
      </w:r>
      <w:r w:rsidR="00BF3C90" w:rsidRPr="003013C2">
        <w:t xml:space="preserve">. A series of validation experiments confirmed that the </w:t>
      </w:r>
      <w:r w:rsidR="00BA0E92" w:rsidRPr="003013C2">
        <w:t>principal</w:t>
      </w:r>
      <w:r w:rsidR="00BF3C90" w:rsidRPr="003013C2">
        <w:t xml:space="preserve"> gradient </w:t>
      </w:r>
      <w:r w:rsidR="00ED4430" w:rsidRPr="003013C2">
        <w:t xml:space="preserve">corresponded </w:t>
      </w:r>
      <w:r w:rsidR="00D24CC0" w:rsidRPr="003013C2">
        <w:t>to long-axis anatomical subdivisions</w:t>
      </w:r>
      <w:r w:rsidR="006B77CE" w:rsidRPr="003013C2">
        <w:t xml:space="preserve"> as well as to meta-analytical gradients</w:t>
      </w:r>
      <w:r w:rsidR="00BF3C90" w:rsidRPr="003013C2">
        <w:t>, while the second correlated highly with surface-based markers of intracortical</w:t>
      </w:r>
      <w:r w:rsidR="00ED4430" w:rsidRPr="003013C2">
        <w:t xml:space="preserve"> </w:t>
      </w:r>
      <w:r w:rsidR="006B77CE" w:rsidRPr="003013C2">
        <w:t>microstructure</w:t>
      </w:r>
      <w:r w:rsidR="001E6681" w:rsidRPr="003013C2">
        <w:t xml:space="preserve">. </w:t>
      </w:r>
      <w:r w:rsidR="00BF3C90" w:rsidRPr="003013C2">
        <w:t>Thes</w:t>
      </w:r>
      <w:r w:rsidR="004049A7" w:rsidRPr="003013C2">
        <w:t>e associations were consistent</w:t>
      </w:r>
      <w:r w:rsidR="00BF3C90" w:rsidRPr="003013C2">
        <w:t xml:space="preserve"> in </w:t>
      </w:r>
      <w:r w:rsidR="004049A7" w:rsidRPr="003013C2">
        <w:t>both</w:t>
      </w:r>
      <w:r w:rsidR="00BF3C90" w:rsidRPr="003013C2">
        <w:t xml:space="preserve"> left and right hippocampus,</w:t>
      </w:r>
      <w:r w:rsidR="00A9650F" w:rsidRPr="003013C2">
        <w:t xml:space="preserve"> </w:t>
      </w:r>
      <w:r w:rsidR="00BF3C90" w:rsidRPr="003013C2">
        <w:t xml:space="preserve">and </w:t>
      </w:r>
      <w:r w:rsidR="00BA0E92" w:rsidRPr="003013C2">
        <w:t>occurred</w:t>
      </w:r>
      <w:r w:rsidR="00BF3C90" w:rsidRPr="003013C2">
        <w:t xml:space="preserve"> above and beyond differences in </w:t>
      </w:r>
      <w:r w:rsidR="00BA0E92" w:rsidRPr="003013C2">
        <w:t xml:space="preserve">the </w:t>
      </w:r>
      <w:r w:rsidR="00BF3C90" w:rsidRPr="003013C2">
        <w:t xml:space="preserve">exact connectivity </w:t>
      </w:r>
      <w:r w:rsidR="00BA0E92" w:rsidRPr="003013C2">
        <w:t xml:space="preserve">profiles </w:t>
      </w:r>
      <w:r w:rsidR="00BF3C90" w:rsidRPr="003013C2">
        <w:t xml:space="preserve">of particular </w:t>
      </w:r>
      <w:r w:rsidR="00B12DFB" w:rsidRPr="003013C2">
        <w:t xml:space="preserve">subfields. </w:t>
      </w:r>
      <w:r w:rsidR="00D137B0" w:rsidRPr="003013C2">
        <w:t xml:space="preserve">Collectively, </w:t>
      </w:r>
      <w:r w:rsidR="006B77CE" w:rsidRPr="003013C2">
        <w:t xml:space="preserve">our </w:t>
      </w:r>
      <w:r w:rsidR="00D137B0" w:rsidRPr="003013C2">
        <w:t xml:space="preserve">findings provide novel evidence for two main axes of substructural organization in the human hippocampus, and suggest a close association </w:t>
      </w:r>
      <w:r w:rsidR="001D738F" w:rsidRPr="003013C2">
        <w:t xml:space="preserve">between macroscale connectome integration, </w:t>
      </w:r>
      <w:r w:rsidR="00C768F0" w:rsidRPr="003013C2">
        <w:t xml:space="preserve">hippocampal </w:t>
      </w:r>
      <w:r w:rsidR="0012081B" w:rsidRPr="003013C2">
        <w:t>long-axis organization, a</w:t>
      </w:r>
      <w:r w:rsidR="00A74FCC" w:rsidRPr="003013C2">
        <w:t>nd allocortical microstructure.</w:t>
      </w:r>
    </w:p>
    <w:p w14:paraId="172D01B1" w14:textId="3E68A026" w:rsidR="00C52592" w:rsidRPr="003013C2" w:rsidRDefault="004049A7" w:rsidP="002C37DC">
      <w:pPr>
        <w:spacing w:after="0"/>
        <w:ind w:firstLine="284"/>
      </w:pPr>
      <w:r w:rsidRPr="003013C2">
        <w:t xml:space="preserve">Increased availability of high-resolution MRI has highlighted the possibility for segment subfields </w:t>
      </w:r>
      <w:r w:rsidRPr="003013C2">
        <w:rPr>
          <w:i/>
        </w:rPr>
        <w:t>in-vivo</w:t>
      </w:r>
      <w:r w:rsidRPr="003013C2">
        <w:t xml:space="preserve"> using both manual and automatic techniques </w:t>
      </w:r>
      <w:r w:rsidR="00C60422" w:rsidRPr="003013C2">
        <w:fldChar w:fldCharType="begin">
          <w:fldData xml:space="preserve">PEVuZE5vdGU+PENpdGU+PEF1dGhvcj5QaXBpdG9uZTwvQXV0aG9yPjxZZWFyPjIwMTQ8L1llYXI+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</w:fldData>
        </w:fldChar>
      </w:r>
      <w:r w:rsidR="00E723A1" w:rsidRPr="003013C2">
        <w:instrText xml:space="preserve"> ADDIN EN.CITE </w:instrText>
      </w:r>
      <w:r w:rsidR="00E723A1" w:rsidRPr="003013C2">
        <w:fldChar w:fldCharType="begin">
          <w:fldData xml:space="preserve">PEVuZE5vdGU+PENpdGU+PEF1dGhvcj5QaXBpdG9uZTwvQXV0aG9yPjxZZWFyPjIwMTQ8L1llYXI+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</w:fldData>
        </w:fldChar>
      </w:r>
      <w:r w:rsidR="00E723A1" w:rsidRPr="003013C2">
        <w:instrText xml:space="preserve"> ADDIN EN.CITE.DATA </w:instrText>
      </w:r>
      <w:r w:rsidR="00E723A1" w:rsidRPr="003013C2">
        <w:fldChar w:fldCharType="end"/>
      </w:r>
      <w:r w:rsidR="00C60422" w:rsidRPr="003013C2">
        <w:fldChar w:fldCharType="separate"/>
      </w:r>
      <w:r w:rsidR="00E723A1" w:rsidRPr="003013C2">
        <w:rPr>
          <w:noProof/>
        </w:rPr>
        <w:t>(17, 33, 34)</w:t>
      </w:r>
      <w:r w:rsidR="00C60422" w:rsidRPr="003013C2">
        <w:fldChar w:fldCharType="end"/>
      </w:r>
      <w:r w:rsidR="0034568C" w:rsidRPr="003013C2">
        <w:t>,</w:t>
      </w:r>
      <w:r w:rsidR="000B7E7F" w:rsidRPr="003013C2">
        <w:t xml:space="preserve"> permitting </w:t>
      </w:r>
      <w:r w:rsidR="007A0A60" w:rsidRPr="003013C2">
        <w:t xml:space="preserve">detailed </w:t>
      </w:r>
      <w:r w:rsidR="0034568C" w:rsidRPr="003013C2">
        <w:t xml:space="preserve">investigations of </w:t>
      </w:r>
      <w:r w:rsidR="00A9650F" w:rsidRPr="003013C2">
        <w:t>hippocampal</w:t>
      </w:r>
      <w:r w:rsidR="00C62F78" w:rsidRPr="003013C2">
        <w:t xml:space="preserve"> organization</w:t>
      </w:r>
      <w:r w:rsidR="00E2106C" w:rsidRPr="003013C2">
        <w:t xml:space="preserve">. </w:t>
      </w:r>
      <w:r w:rsidR="0034568C" w:rsidRPr="003013C2">
        <w:t xml:space="preserve">Specifically, </w:t>
      </w:r>
      <w:r w:rsidR="00C62F78" w:rsidRPr="003013C2">
        <w:t xml:space="preserve">submillimeter </w:t>
      </w:r>
      <w:r w:rsidRPr="003013C2">
        <w:t>resolution provided by</w:t>
      </w:r>
      <w:r w:rsidR="0034568C" w:rsidRPr="003013C2">
        <w:t xml:space="preserve"> 3T and </w:t>
      </w:r>
      <w:r w:rsidR="00C62F78" w:rsidRPr="003013C2">
        <w:t>beyond</w:t>
      </w:r>
      <w:r w:rsidR="0034568C" w:rsidRPr="003013C2">
        <w:t xml:space="preserve"> </w:t>
      </w:r>
      <w:r w:rsidR="0038164A" w:rsidRPr="003013C2">
        <w:t>can</w:t>
      </w:r>
      <w:r w:rsidR="0034568C" w:rsidRPr="003013C2">
        <w:t xml:space="preserve"> resolve strata rich in white matter </w:t>
      </w:r>
      <w:r w:rsidR="0038164A" w:rsidRPr="003013C2">
        <w:t>as well as</w:t>
      </w:r>
      <w:r w:rsidR="0034568C" w:rsidRPr="003013C2">
        <w:t xml:space="preserve"> the hippocampal sulcus, </w:t>
      </w:r>
      <w:r w:rsidR="00C62F78" w:rsidRPr="003013C2">
        <w:t xml:space="preserve">landmarks </w:t>
      </w:r>
      <w:r w:rsidR="002B3D9D" w:rsidRPr="003013C2">
        <w:t xml:space="preserve">reliably </w:t>
      </w:r>
      <w:r w:rsidR="00C62F78" w:rsidRPr="003013C2">
        <w:t>separating</w:t>
      </w:r>
      <w:r w:rsidR="0034568C" w:rsidRPr="003013C2">
        <w:t xml:space="preserve"> </w:t>
      </w:r>
      <w:r w:rsidR="00C62F78" w:rsidRPr="003013C2">
        <w:t>CA</w:t>
      </w:r>
      <w:r w:rsidR="0034568C" w:rsidRPr="003013C2">
        <w:t xml:space="preserve"> </w:t>
      </w:r>
      <w:r w:rsidR="00C62F78" w:rsidRPr="003013C2">
        <w:t xml:space="preserve">subfields </w:t>
      </w:r>
      <w:r w:rsidR="0034568C" w:rsidRPr="003013C2">
        <w:t xml:space="preserve">and </w:t>
      </w:r>
      <w:r w:rsidR="00C62F78" w:rsidRPr="003013C2">
        <w:t>S</w:t>
      </w:r>
      <w:r w:rsidR="0034568C" w:rsidRPr="003013C2">
        <w:t xml:space="preserve">ubiculum from </w:t>
      </w:r>
      <w:r w:rsidR="00C62F78" w:rsidRPr="003013C2">
        <w:t>DG</w:t>
      </w:r>
      <w:r w:rsidR="0034568C" w:rsidRPr="003013C2">
        <w:t>.</w:t>
      </w:r>
      <w:r w:rsidR="00C62F78" w:rsidRPr="003013C2">
        <w:t xml:space="preserve"> </w:t>
      </w:r>
      <w:r w:rsidR="005E0428" w:rsidRPr="003013C2">
        <w:t xml:space="preserve">Based </w:t>
      </w:r>
      <w:r w:rsidR="0082478E" w:rsidRPr="003013C2">
        <w:t>on subfields that were automatically segmented in</w:t>
      </w:r>
      <w:r w:rsidR="005E0428" w:rsidRPr="003013C2">
        <w:t xml:space="preserve"> </w:t>
      </w:r>
      <w:r w:rsidR="00C62F78" w:rsidRPr="003013C2">
        <w:t>the HCP dataset</w:t>
      </w:r>
      <w:r w:rsidR="0082478E" w:rsidRPr="003013C2">
        <w:t xml:space="preserve"> </w:t>
      </w:r>
      <w:r w:rsidR="00C60422" w:rsidRPr="003013C2">
        <w:fldChar w:fldCharType="begin">
          <w:fldData xml:space="preserve">PEVuZE5vdGU+PENpdGU+PEF1dGhvcj5DYWxkYWlyb3U8L0F1dGhvcj48WWVhcj4yMDE2PC9ZZWFy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</w:fldData>
        </w:fldChar>
      </w:r>
      <w:r w:rsidR="00CB4169" w:rsidRPr="003013C2">
        <w:instrText xml:space="preserve"> ADDIN EN.CITE </w:instrText>
      </w:r>
      <w:r w:rsidR="00CB4169" w:rsidRPr="003013C2">
        <w:fldChar w:fldCharType="begin">
          <w:fldData xml:space="preserve">PEVuZE5vdGU+PENpdGU+PEF1dGhvcj5DYWxkYWlyb3U8L0F1dGhvcj48WWVhcj4yMDE2PC9ZZWFy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</w:fldData>
        </w:fldChar>
      </w:r>
      <w:r w:rsidR="00CB4169" w:rsidRPr="003013C2">
        <w:instrText xml:space="preserve"> ADDIN EN.CITE.DATA </w:instrText>
      </w:r>
      <w:r w:rsidR="00CB4169" w:rsidRPr="003013C2">
        <w:fldChar w:fldCharType="end"/>
      </w:r>
      <w:r w:rsidR="00C60422" w:rsidRPr="003013C2">
        <w:fldChar w:fldCharType="separate"/>
      </w:r>
      <w:r w:rsidR="00CB4169" w:rsidRPr="003013C2">
        <w:rPr>
          <w:noProof/>
        </w:rPr>
        <w:t>(17, 18)</w:t>
      </w:r>
      <w:r w:rsidR="00C60422" w:rsidRPr="003013C2">
        <w:fldChar w:fldCharType="end"/>
      </w:r>
      <w:r w:rsidR="0082478E" w:rsidRPr="003013C2">
        <w:t xml:space="preserve">, we employed </w:t>
      </w:r>
      <w:r w:rsidR="007B1BD2" w:rsidRPr="003013C2">
        <w:t>advanced</w:t>
      </w:r>
      <w:r w:rsidR="0082478E" w:rsidRPr="003013C2">
        <w:t xml:space="preserve"> post</w:t>
      </w:r>
      <w:r w:rsidR="007B1BD2" w:rsidRPr="003013C2">
        <w:t>-</w:t>
      </w:r>
      <w:r w:rsidR="0082478E" w:rsidRPr="003013C2">
        <w:t xml:space="preserve">processing techniques to </w:t>
      </w:r>
      <w:r w:rsidR="0038164A" w:rsidRPr="003013C2">
        <w:t>generate medial surface representations running through the core of each</w:t>
      </w:r>
      <w:r w:rsidR="00A9650F" w:rsidRPr="003013C2">
        <w:t xml:space="preserve"> </w:t>
      </w:r>
      <w:r w:rsidR="00C60422" w:rsidRPr="003013C2">
        <w:fldChar w:fldCharType="begin"/>
      </w:r>
      <w:r w:rsidR="00CB4169" w:rsidRPr="003013C2">
        <w:instrText xml:space="preserve"> ADDIN EN.CITE &lt;EndNote&gt;&lt;Cite&gt;&lt;Author&gt;Kim&lt;/Author&gt;&lt;Year&gt;2014&lt;/Year&gt;&lt;RecNum&gt;105&lt;/RecNum&gt;&lt;DisplayText&gt;(24)&lt;/DisplayText&gt;&lt;record&gt;&lt;rec-number&gt;105&lt;/rec-number&gt;&lt;foreign-keys&gt;&lt;key app="EN" db-id="ffxvf0tp69dx04es20qxeta5w2052ffs2rwf" timestamp="1511371313"&gt;105&lt;/key&gt;&lt;/foreign-keys&gt;&lt;ref-type name="Journal Article"&gt;17&lt;/ref-type&gt;&lt;contributors&gt;&lt;authors&gt;&lt;author&gt;Kim, Hosung&lt;/author&gt;&lt;author&gt;Bernhardt, Boris C.&lt;/author&gt;&lt;author&gt;Kulaga-Yoskovitz, Jessie&lt;/author&gt;&lt;author&gt;Caldairou, Benoit&lt;/author&gt;&lt;author&gt;Bernasconi, Andrea&lt;/author&gt;&lt;author&gt;Bernasconi, Neda&lt;/author&gt;&lt;/authors&gt;&lt;/contributors&gt;&lt;titles&gt;&lt;title&gt;Multivariate hippocampal subfield analysis of local MRI intensity and volume: application to temporal lobe epilepsy&lt;/title&gt;&lt;secondary-title&gt;Med. Image Comput. Comput. Assist. Interv.&lt;/secondary-title&gt;&lt;/titles&gt;&lt;periodical&gt;&lt;full-title&gt;Med. Image Comput. Comput. Assist. Interv.&lt;/full-title&gt;&lt;/periodical&gt;&lt;pages&gt;170-178&lt;/pages&gt;&lt;volume&gt;17&lt;/volume&gt;&lt;number&gt;Pt 2&lt;/number&gt;&lt;dates&gt;&lt;year&gt;2014&lt;/year&gt;&lt;pub-dates&gt;&lt;date&gt;2014&lt;/date&gt;&lt;/pub-dates&gt;&lt;/dates&gt;&lt;label&gt;cMH9&lt;/label&gt;&lt;urls&gt;&lt;related-urls&gt;&lt;url&gt;https://www.ncbi.nlm.nih.gov/pubmed/25485376&lt;/url&gt;&lt;/related-urls&gt;&lt;/urls&gt;&lt;/record&gt;&lt;/Cite&gt;&lt;/EndNote&gt;</w:instrText>
      </w:r>
      <w:r w:rsidR="00C60422" w:rsidRPr="003013C2">
        <w:fldChar w:fldCharType="separate"/>
      </w:r>
      <w:r w:rsidR="00CB4169" w:rsidRPr="003013C2">
        <w:rPr>
          <w:noProof/>
        </w:rPr>
        <w:t>(24)</w:t>
      </w:r>
      <w:r w:rsidR="00C60422" w:rsidRPr="003013C2">
        <w:fldChar w:fldCharType="end"/>
      </w:r>
      <w:r w:rsidR="0082478E" w:rsidRPr="003013C2">
        <w:t xml:space="preserve">. </w:t>
      </w:r>
      <w:r w:rsidR="000B5F61" w:rsidRPr="003013C2">
        <w:t xml:space="preserve">This approach </w:t>
      </w:r>
      <w:r w:rsidR="0082478E" w:rsidRPr="003013C2">
        <w:t xml:space="preserve">allowed for a </w:t>
      </w:r>
      <w:r w:rsidR="002B3D9D" w:rsidRPr="003013C2">
        <w:t>spatially specific multi</w:t>
      </w:r>
      <w:r w:rsidR="0058452F" w:rsidRPr="003013C2">
        <w:t>-</w:t>
      </w:r>
      <w:r w:rsidR="002B3D9D" w:rsidRPr="003013C2">
        <w:t xml:space="preserve">parameter </w:t>
      </w:r>
      <w:r w:rsidR="0082478E" w:rsidRPr="003013C2">
        <w:t>sampling throughout the entire hippocamp</w:t>
      </w:r>
      <w:r w:rsidR="004F5C91" w:rsidRPr="003013C2">
        <w:t>us</w:t>
      </w:r>
      <w:r w:rsidR="0082478E" w:rsidRPr="003013C2">
        <w:t xml:space="preserve">, </w:t>
      </w:r>
      <w:r w:rsidR="00110A89" w:rsidRPr="003013C2">
        <w:t xml:space="preserve">whilst retaining </w:t>
      </w:r>
      <w:r w:rsidR="002B3D9D" w:rsidRPr="003013C2">
        <w:t>its</w:t>
      </w:r>
      <w:r w:rsidR="00110A89" w:rsidRPr="003013C2">
        <w:t xml:space="preserve"> </w:t>
      </w:r>
      <w:r w:rsidR="005E0428" w:rsidRPr="003013C2">
        <w:t>interlocked</w:t>
      </w:r>
      <w:r w:rsidR="002A4C34" w:rsidRPr="003013C2">
        <w:t xml:space="preserve"> </w:t>
      </w:r>
      <w:r w:rsidR="00110A89" w:rsidRPr="003013C2">
        <w:t>anatomical organization</w:t>
      </w:r>
      <w:r w:rsidR="0082478E" w:rsidRPr="003013C2">
        <w:t>.</w:t>
      </w:r>
      <w:r w:rsidR="00BB389D" w:rsidRPr="003013C2">
        <w:t xml:space="preserve"> By unfolding the hippocampus</w:t>
      </w:r>
      <w:r w:rsidR="0058452F" w:rsidRPr="003013C2">
        <w:t>,</w:t>
      </w:r>
      <w:r w:rsidR="00BB389D" w:rsidRPr="003013C2">
        <w:t xml:space="preserve"> </w:t>
      </w:r>
      <w:r w:rsidR="0082478E" w:rsidRPr="003013C2">
        <w:t xml:space="preserve">we </w:t>
      </w:r>
      <w:r w:rsidR="00BB389D" w:rsidRPr="003013C2">
        <w:t xml:space="preserve">could </w:t>
      </w:r>
      <w:r w:rsidR="002B3D9D" w:rsidRPr="003013C2">
        <w:t xml:space="preserve">systematically </w:t>
      </w:r>
      <w:r w:rsidR="00BB389D" w:rsidRPr="003013C2">
        <w:t>assess</w:t>
      </w:r>
      <w:r w:rsidR="0082478E" w:rsidRPr="003013C2">
        <w:t xml:space="preserve"> connectivity </w:t>
      </w:r>
      <w:r w:rsidR="002B3D9D" w:rsidRPr="003013C2">
        <w:t>for each subfield surface point</w:t>
      </w:r>
      <w:r w:rsidR="0058452F" w:rsidRPr="003013C2">
        <w:t xml:space="preserve"> and thus</w:t>
      </w:r>
      <w:r w:rsidR="002B3D9D" w:rsidRPr="003013C2">
        <w:t xml:space="preserve"> </w:t>
      </w:r>
      <w:r w:rsidR="00B4744A" w:rsidRPr="003013C2">
        <w:t>move</w:t>
      </w:r>
      <w:r w:rsidR="0058452F" w:rsidRPr="003013C2">
        <w:t xml:space="preserve"> </w:t>
      </w:r>
      <w:r w:rsidR="00FD7088" w:rsidRPr="003013C2">
        <w:t xml:space="preserve">beyond </w:t>
      </w:r>
      <w:r w:rsidR="0058452F" w:rsidRPr="003013C2">
        <w:t xml:space="preserve">paradigms that assessed whole-hippocampal </w:t>
      </w:r>
      <w:r w:rsidR="00C60422" w:rsidRPr="003013C2">
        <w:fldChar w:fldCharType="begin">
          <w:fldData xml:space="preserve">PEVuZE5vdGU+PENpdGU+PEF1dGhvcj5BbmRyZXdzLUhhbm5hPC9BdXRob3I+PFllYXI+MjAxMDwv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</w:fldData>
        </w:fldChar>
      </w:r>
      <w:r w:rsidR="00E723A1" w:rsidRPr="003013C2">
        <w:instrText xml:space="preserve"> ADDIN EN.CITE </w:instrText>
      </w:r>
      <w:r w:rsidR="00E723A1" w:rsidRPr="003013C2">
        <w:fldChar w:fldCharType="begin">
          <w:fldData xml:space="preserve">PEVuZE5vdGU+PENpdGU+PEF1dGhvcj5BbmRyZXdzLUhhbm5hPC9BdXRob3I+PFllYXI+MjAxMDwv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</w:fldData>
        </w:fldChar>
      </w:r>
      <w:r w:rsidR="00E723A1" w:rsidRPr="003013C2">
        <w:instrText xml:space="preserve"> ADDIN EN.CITE.DATA </w:instrText>
      </w:r>
      <w:r w:rsidR="00E723A1" w:rsidRPr="003013C2">
        <w:fldChar w:fldCharType="end"/>
      </w:r>
      <w:r w:rsidR="00C60422" w:rsidRPr="003013C2">
        <w:fldChar w:fldCharType="separate"/>
      </w:r>
      <w:r w:rsidR="00E723A1" w:rsidRPr="003013C2">
        <w:rPr>
          <w:noProof/>
        </w:rPr>
        <w:t>(35)</w:t>
      </w:r>
      <w:r w:rsidR="00C60422" w:rsidRPr="003013C2">
        <w:fldChar w:fldCharType="end"/>
      </w:r>
      <w:r w:rsidR="00973C7C" w:rsidRPr="003013C2">
        <w:t xml:space="preserve"> </w:t>
      </w:r>
      <w:r w:rsidR="0058452F" w:rsidRPr="003013C2">
        <w:t>or whole-</w:t>
      </w:r>
      <w:r w:rsidR="00FD7088" w:rsidRPr="003013C2">
        <w:t>subfield connectivity</w:t>
      </w:r>
      <w:r w:rsidR="0058452F" w:rsidRPr="003013C2">
        <w:t xml:space="preserve"> </w:t>
      </w:r>
      <w:r w:rsidR="00C60422" w:rsidRPr="003013C2">
        <w:fldChar w:fldCharType="begin"/>
      </w:r>
      <w:r w:rsidR="00683CC2" w:rsidRPr="003013C2">
        <w:instrText xml:space="preserve"> ADDIN EN.CITE &lt;EndNote&gt;&lt;Cite&gt;&lt;Author&gt;de Flores&lt;/Author&gt;&lt;Year&gt;2017&lt;/Year&gt;&lt;RecNum&gt;217&lt;/RecNum&gt;&lt;DisplayText&gt;(25)&lt;/DisplayText&gt;&lt;record&gt;&lt;rec-number&gt;217&lt;/rec-number&gt;&lt;foreign-keys&gt;&lt;key app="EN" db-id="ffxvf0tp69dx04es20qxeta5w2052ffs2rwf" timestamp="1516745733"&gt;217&lt;/key&gt;&lt;/foreign-keys&gt;&lt;ref-type name="Journal Article"&gt;17&lt;/ref-type&gt;&lt;contributors&gt;&lt;authors&gt;&lt;author&gt;de Flores, R.&lt;/author&gt;&lt;author&gt;Mutlu, J.&lt;/author&gt;&lt;author&gt;Bejanin, A.&lt;/author&gt;&lt;author&gt;Gonneaud, J.&lt;/author&gt;&lt;author&gt;Landeau, B.&lt;/author&gt;&lt;author&gt;Tomadesso, C.&lt;/author&gt;&lt;author&gt;Mezenge, F.&lt;/author&gt;&lt;author&gt;de La Sayette, V.&lt;/author&gt;&lt;author&gt;Eustache, F.&lt;/author&gt;&lt;author&gt;Chetelat, G.&lt;/author&gt;&lt;/authors&gt;&lt;/contributors&gt;&lt;auth-address&gt;INSERM, Caen, U1077, France.&amp;#xD;Universite de Caen Normandie, UMR-S1077, Caen, France.&amp;#xD;Ecole Pratique des Hautes Etudes, UMR-S1077, Caen, France.&amp;#xD;CHU de Caen, Caen, U1077, France.&amp;#xD;CHU de Caen, Service de Neurologie, Caen, France.&lt;/auth-address&gt;&lt;titles&gt;&lt;title&gt;Intrinsic connectivity of hippocampal subfields in normal elderly and mild cognitive impairment patients&lt;/title&gt;&lt;secondary-title&gt;Hum Brain Mapp&lt;/secondary-title&gt;&lt;/titles&gt;&lt;periodical&gt;&lt;full-title&gt;Hum Brain Mapp&lt;/full-title&gt;&lt;/periodical&gt;&lt;pages&gt;4922-4932&lt;/pages&gt;&lt;volume&gt;38&lt;/volume&gt;&lt;number&gt;10&lt;/number&gt;&lt;edition&gt;2017/06/28&lt;/edition&gt;&lt;keywords&gt;&lt;keyword&gt;aMCI patients&lt;/keyword&gt;&lt;keyword&gt;hippocampal subfields&lt;/keyword&gt;&lt;keyword&gt;networks&lt;/keyword&gt;&lt;keyword&gt;resting-state functional connectivity&lt;/keyword&gt;&lt;/keywords&gt;&lt;dates&gt;&lt;year&gt;2017&lt;/year&gt;&lt;pub-dates&gt;&lt;date&gt;Oct&lt;/date&gt;&lt;/pub-dates&gt;&lt;/dates&gt;&lt;isbn&gt;1097-0193 (Electronic)&amp;#xD;1065-9471 (Linking)&lt;/isbn&gt;&lt;accession-num&gt;28653793&lt;/accession-num&gt;&lt;urls&gt;&lt;related-urls&gt;&lt;url&gt;https://www.ncbi.nlm.nih.gov/pubmed/28653793&lt;/url&gt;&lt;url&gt;http://onlinelibrary.wiley.com/store/10.1002/hbm.23704/asset/hbm23704.pdf?v=1&amp;amp;t=jd39eowv&amp;amp;s=5a3fda1cfe43b1ed38cb7fa84a302bd1d951087e&lt;/url&gt;&lt;/related-urls&gt;&lt;/urls&gt;&lt;electronic-resource-num&gt;10.1002/hbm.23704&lt;/electronic-resource-num&gt;&lt;/record&gt;&lt;/Cite&gt;&lt;/EndNote&gt;</w:instrText>
      </w:r>
      <w:r w:rsidR="00C60422" w:rsidRPr="003013C2">
        <w:fldChar w:fldCharType="separate"/>
      </w:r>
      <w:r w:rsidR="00683CC2" w:rsidRPr="003013C2">
        <w:rPr>
          <w:noProof/>
        </w:rPr>
        <w:t>(25)</w:t>
      </w:r>
      <w:r w:rsidR="00C60422" w:rsidRPr="003013C2">
        <w:fldChar w:fldCharType="end"/>
      </w:r>
      <w:r w:rsidR="0058452F" w:rsidRPr="003013C2">
        <w:t xml:space="preserve">. The dense and continuous representation of hippocampal subfield surface connectivity offered a substrate for </w:t>
      </w:r>
      <w:r w:rsidR="00776F04" w:rsidRPr="003013C2">
        <w:t xml:space="preserve">diffusion </w:t>
      </w:r>
      <w:r w:rsidRPr="003013C2">
        <w:t xml:space="preserve">map </w:t>
      </w:r>
      <w:r w:rsidR="00776F04" w:rsidRPr="003013C2">
        <w:t>embedding</w:t>
      </w:r>
      <w:r w:rsidR="00FD7088" w:rsidRPr="003013C2">
        <w:t xml:space="preserve">, </w:t>
      </w:r>
      <w:r w:rsidR="008B224F" w:rsidRPr="003013C2">
        <w:t>a nonlinear dimension reduction algorithm operating on connectomes that</w:t>
      </w:r>
      <w:r w:rsidR="00FD7088" w:rsidRPr="003013C2">
        <w:t xml:space="preserve"> </w:t>
      </w:r>
      <w:r w:rsidR="004C6C8F" w:rsidRPr="003013C2">
        <w:t>was</w:t>
      </w:r>
      <w:r w:rsidR="002D7124" w:rsidRPr="003013C2">
        <w:t xml:space="preserve"> </w:t>
      </w:r>
      <w:r w:rsidR="0082478E" w:rsidRPr="003013C2">
        <w:t xml:space="preserve">recently </w:t>
      </w:r>
      <w:r w:rsidR="008B224F" w:rsidRPr="003013C2">
        <w:t>applied</w:t>
      </w:r>
      <w:r w:rsidR="0082478E" w:rsidRPr="003013C2">
        <w:t xml:space="preserve"> </w:t>
      </w:r>
      <w:r w:rsidR="00D84D98" w:rsidRPr="003013C2">
        <w:t>to</w:t>
      </w:r>
      <w:r w:rsidR="002D7124" w:rsidRPr="003013C2">
        <w:t xml:space="preserve"> describe </w:t>
      </w:r>
      <w:r w:rsidR="008B224F" w:rsidRPr="003013C2">
        <w:t>the topography of</w:t>
      </w:r>
      <w:r w:rsidR="0058452F" w:rsidRPr="003013C2">
        <w:t xml:space="preserve"> </w:t>
      </w:r>
      <w:r w:rsidR="008B224F" w:rsidRPr="003013C2">
        <w:t>neocortical rs-fMRI connections</w:t>
      </w:r>
      <w:r w:rsidR="0082478E" w:rsidRPr="003013C2">
        <w:t xml:space="preserve"> </w:t>
      </w:r>
      <w:r w:rsidR="00C60422" w:rsidRPr="003013C2">
        <w:fldChar w:fldCharType="begin"/>
      </w:r>
      <w:r w:rsidR="00CB4169" w:rsidRPr="003013C2">
        <w:instrText xml:space="preserve"> ADDIN EN.CITE &lt;EndNote&gt;&lt;Cite&gt;&lt;Author&gt;Margulies&lt;/Author&gt;&lt;Year&gt;2016&lt;/Year&gt;&lt;RecNum&gt;79&lt;/RecNum&gt;&lt;DisplayText&gt;(23)&lt;/DisplayText&gt;&lt;record&gt;&lt;rec-number&gt;79&lt;/rec-number&gt;&lt;foreign-keys&gt;&lt;key app="EN" db-id="ffxvf0tp69dx04es20qxeta5w2052ffs2rwf" timestamp="1511371313"&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 Natl. Acad. Sci. U. S. A.&lt;/secondary-title&gt;&lt;/titles&gt;&lt;periodical&gt;&lt;full-title&gt;Proc. Natl. Acad. Sci. U. S. A.&lt;/full-title&gt;&lt;/periodical&gt;&lt;pages&gt;12574-12579&lt;/pages&gt;&lt;volume&gt;113&lt;/volume&gt;&lt;number&gt;44&lt;/number&gt;&lt;keywords&gt;&lt;keyword&gt;connectivity&lt;/keyword&gt;&lt;keyword&gt;cortical organization&lt;/keyword&gt;&lt;keyword&gt;default-mode network&lt;/keyword&gt;&lt;keyword&gt;gradients&lt;/keyword&gt;&lt;keyword&gt;topography&lt;/keyword&gt;&lt;/keywords&gt;&lt;dates&gt;&lt;year&gt;2016&lt;/year&gt;&lt;pub-dates&gt;&lt;date&gt;2016/11/1&lt;/date&gt;&lt;/pub-dates&gt;&lt;/dates&gt;&lt;isbn&gt;0027-8424&lt;/isbn&gt;&lt;label&gt;5mBa&lt;/label&gt;&lt;urls&gt;&lt;related-urls&gt;&lt;url&gt;http://dx.doi.org/10.1073/pnas.1608282113&lt;/url&gt;&lt;url&gt;https://www.ncbi.nlm.nih.gov/pubmed/27791099&lt;/url&gt;&lt;url&gt;https://www.ncbi.nlm.nih.gov/pmc/articles/PMC5098630&lt;/url&gt;&lt;url&gt;http://www.pnas.org/cgi/pmidlookup?view=long&amp;amp;pmid=27791099&lt;/url&gt;&lt;/related-urls&gt;&lt;/urls&gt;&lt;electronic-resource-num&gt;10.1073/pnas.1608282113&lt;/electronic-resource-num&gt;&lt;/record&gt;&lt;/Cite&gt;&lt;/EndNote&gt;</w:instrText>
      </w:r>
      <w:r w:rsidR="00C60422" w:rsidRPr="003013C2">
        <w:fldChar w:fldCharType="separate"/>
      </w:r>
      <w:r w:rsidR="00CB4169" w:rsidRPr="003013C2">
        <w:rPr>
          <w:noProof/>
        </w:rPr>
        <w:t>(23)</w:t>
      </w:r>
      <w:r w:rsidR="00C60422" w:rsidRPr="003013C2">
        <w:fldChar w:fldCharType="end"/>
      </w:r>
      <w:r w:rsidR="00455962" w:rsidRPr="003013C2">
        <w:t xml:space="preserve">. </w:t>
      </w:r>
      <w:r w:rsidR="00BF26C3" w:rsidRPr="003013C2">
        <w:t xml:space="preserve">In </w:t>
      </w:r>
      <w:r w:rsidR="008B224F" w:rsidRPr="003013C2">
        <w:t>the hippocampus</w:t>
      </w:r>
      <w:r w:rsidR="00BF26C3" w:rsidRPr="003013C2">
        <w:t xml:space="preserve">, this </w:t>
      </w:r>
      <w:r w:rsidR="00455962" w:rsidRPr="003013C2">
        <w:t>data-driven approach reveal</w:t>
      </w:r>
      <w:r w:rsidR="00FD7088" w:rsidRPr="003013C2">
        <w:t>ed</w:t>
      </w:r>
      <w:r w:rsidR="0010683C" w:rsidRPr="003013C2">
        <w:t xml:space="preserve"> a</w:t>
      </w:r>
      <w:r w:rsidR="008C59FF" w:rsidRPr="003013C2">
        <w:t xml:space="preserve"> primary axis of connectivity variation along the anterior-posterior axis </w:t>
      </w:r>
      <w:r w:rsidR="0012081B" w:rsidRPr="003013C2">
        <w:t xml:space="preserve">in </w:t>
      </w:r>
      <w:r w:rsidR="008C59FF" w:rsidRPr="003013C2">
        <w:t>all subfields</w:t>
      </w:r>
      <w:r w:rsidR="00455962" w:rsidRPr="003013C2">
        <w:t>, c</w:t>
      </w:r>
      <w:r w:rsidR="007B1BD2" w:rsidRPr="003013C2">
        <w:t xml:space="preserve">onverging </w:t>
      </w:r>
      <w:r w:rsidR="00455962" w:rsidRPr="003013C2">
        <w:t>with a large bo</w:t>
      </w:r>
      <w:r w:rsidR="00FD7088" w:rsidRPr="003013C2">
        <w:t>d</w:t>
      </w:r>
      <w:r w:rsidR="00455962" w:rsidRPr="003013C2">
        <w:t>y of</w:t>
      </w:r>
      <w:r w:rsidR="007B1BD2" w:rsidRPr="003013C2">
        <w:t xml:space="preserve"> </w:t>
      </w:r>
      <w:r w:rsidR="00455962" w:rsidRPr="003013C2">
        <w:t xml:space="preserve">animal work showing </w:t>
      </w:r>
      <w:r w:rsidR="00DB2778" w:rsidRPr="003013C2">
        <w:t>gradual</w:t>
      </w:r>
      <w:r w:rsidR="00455962" w:rsidRPr="003013C2">
        <w:t xml:space="preserve"> changes in </w:t>
      </w:r>
      <w:r w:rsidR="007B1BD2" w:rsidRPr="003013C2">
        <w:t xml:space="preserve">anatomical connectivity, </w:t>
      </w:r>
      <w:r w:rsidR="00FB6404" w:rsidRPr="003013C2">
        <w:t>gene</w:t>
      </w:r>
      <w:r w:rsidR="007B1BD2" w:rsidRPr="003013C2">
        <w:t xml:space="preserve"> </w:t>
      </w:r>
      <w:r w:rsidR="00455962" w:rsidRPr="003013C2">
        <w:t>e</w:t>
      </w:r>
      <w:r w:rsidR="007B1BD2" w:rsidRPr="003013C2">
        <w:t>xpression</w:t>
      </w:r>
      <w:r w:rsidR="00455962" w:rsidRPr="003013C2">
        <w:t xml:space="preserve">, </w:t>
      </w:r>
      <w:r w:rsidR="00FD7088" w:rsidRPr="003013C2">
        <w:t>and</w:t>
      </w:r>
      <w:r w:rsidR="00455962" w:rsidRPr="003013C2">
        <w:t xml:space="preserve"> </w:t>
      </w:r>
      <w:r w:rsidR="007B1BD2" w:rsidRPr="003013C2">
        <w:lastRenderedPageBreak/>
        <w:t xml:space="preserve">electrophysiological </w:t>
      </w:r>
      <w:r w:rsidR="00455962" w:rsidRPr="003013C2">
        <w:t xml:space="preserve">properties </w:t>
      </w:r>
      <w:r w:rsidR="00DB2778" w:rsidRPr="003013C2">
        <w:t>along the hippocampal long</w:t>
      </w:r>
      <w:r w:rsidR="00F50020" w:rsidRPr="003013C2">
        <w:t>-</w:t>
      </w:r>
      <w:r w:rsidR="00DB2778" w:rsidRPr="003013C2">
        <w:t xml:space="preserve">axis </w:t>
      </w:r>
      <w:r w:rsidR="00C60422" w:rsidRPr="003013C2">
        <w:fldChar w:fldCharType="begin"/>
      </w:r>
      <w:r w:rsidR="00CB4169" w:rsidRPr="003013C2">
        <w:instrText xml:space="preserve"> ADDIN EN.CITE &lt;EndNote&gt;&lt;Cite&gt;&lt;Author&gt;Strange&lt;/Author&gt;&lt;Year&gt;2014&lt;/Year&gt;&lt;RecNum&gt;115&lt;/RecNum&gt;&lt;DisplayText&gt;(15)&lt;/DisplayText&gt;&lt;record&gt;&lt;rec-number&gt;115&lt;/rec-number&gt;&lt;foreign-keys&gt;&lt;key app="EN" db-id="ffxvf0tp69dx04es20qxeta5w2052ffs2rwf" timestamp="1511371313"&gt;115&lt;/key&gt;&lt;/foreign-keys&gt;&lt;ref-type name="Journal Article"&gt;17&lt;/ref-type&gt;&lt;contributors&gt;&lt;authors&gt;&lt;author&gt;Strange, Bryan A.&lt;/author&gt;&lt;author&gt;Witter, Menno P.&lt;/author&gt;&lt;author&gt;Lein, Ed S.&lt;/author&gt;&lt;author&gt;Moser, Edvard I.&lt;/author&gt;&lt;/authors&gt;&lt;/contributors&gt;&lt;titles&gt;&lt;title&gt;Functional organization of the hippocampal longitudinal axis&lt;/title&gt;&lt;secondary-title&gt;Nat. Rev. Neurosci.&lt;/secondary-title&gt;&lt;/titles&gt;&lt;periodical&gt;&lt;full-title&gt;Nat. Rev. Neurosci.&lt;/full-title&gt;&lt;/periodical&gt;&lt;pages&gt;655-669&lt;/pages&gt;&lt;volume&gt;15&lt;/volume&gt;&lt;number&gt;10&lt;/number&gt;&lt;dates&gt;&lt;year&gt;2014&lt;/year&gt;&lt;pub-dates&gt;&lt;date&gt;2014/10&lt;/date&gt;&lt;/pub-dates&gt;&lt;/dates&gt;&lt;isbn&gt;1471-003X&lt;/isbn&gt;&lt;label&gt;vloP&lt;/label&gt;&lt;urls&gt;&lt;related-urls&gt;&lt;url&gt;http://dx.doi.org/10.1038/nrn3785&lt;/url&gt;&lt;url&gt;https://www.ncbi.nlm.nih.gov/pubmed/25234264&lt;/url&gt;&lt;url&gt;https://www.nature.com/articles/nrn3785.pdf&lt;/url&gt;&lt;/related-urls&gt;&lt;/urls&gt;&lt;electronic-resource-num&gt;10.1038/nrn3785&lt;/electronic-resource-num&gt;&lt;/record&gt;&lt;/Cite&gt;&lt;/EndNote&gt;</w:instrText>
      </w:r>
      <w:r w:rsidR="00C60422" w:rsidRPr="003013C2">
        <w:fldChar w:fldCharType="separate"/>
      </w:r>
      <w:r w:rsidR="00CB4169" w:rsidRPr="003013C2">
        <w:rPr>
          <w:noProof/>
        </w:rPr>
        <w:t>(15)</w:t>
      </w:r>
      <w:r w:rsidR="00C60422" w:rsidRPr="003013C2">
        <w:fldChar w:fldCharType="end"/>
      </w:r>
      <w:r w:rsidR="0011761D" w:rsidRPr="003013C2">
        <w:t>. Co-registering MRI landmarks (</w:t>
      </w:r>
      <w:r w:rsidR="0011761D" w:rsidRPr="003013C2">
        <w:rPr>
          <w:i/>
        </w:rPr>
        <w:t xml:space="preserve">i.e., </w:t>
      </w:r>
      <w:r w:rsidR="0011761D" w:rsidRPr="003013C2">
        <w:t xml:space="preserve">hippocampal head, body, and tail) from an independent dataset </w:t>
      </w:r>
      <w:r w:rsidR="0011761D" w:rsidRPr="003013C2">
        <w:fldChar w:fldCharType="begin"/>
      </w:r>
      <w:r w:rsidR="00683CC2" w:rsidRPr="003013C2">
        <w:instrText xml:space="preserve"> ADDIN EN.CITE &lt;EndNote&gt;&lt;Cite&gt;&lt;Author&gt;Bernasconi&lt;/Author&gt;&lt;Year&gt;2003&lt;/Year&gt;&lt;RecNum&gt;197&lt;/RecNum&gt;&lt;DisplayText&gt;(27)&lt;/DisplayText&gt;&lt;record&gt;&lt;rec-number&gt;197&lt;/rec-number&gt;&lt;foreign-keys&gt;&lt;key app="EN" db-id="ffxvf0tp69dx04es20qxeta5w2052ffs2rwf" timestamp="1513197913"&gt;197&lt;/key&gt;&lt;/foreign-keys&gt;&lt;ref-type name="Journal Article"&gt;17&lt;/ref-type&gt;&lt;contributors&gt;&lt;authors&gt;&lt;author&gt;Bernasconi, N.&lt;/author&gt;&lt;author&gt;Bernasconi, A.&lt;/author&gt;&lt;author&gt;Caramanos, Z.&lt;/author&gt;&lt;author&gt;Antel, S. B.&lt;/author&gt;&lt;author&gt;Andermann, F.&lt;/author&gt;&lt;author&gt;Arnold, D. L.&lt;/author&gt;&lt;/authors&gt;&lt;/contributors&gt;&lt;auth-address&gt;Department of Neurology and Neurosurgery, McGill University and Montreal Neurological Institute and Hospital, Montreal, Quebec, Canada. neda@bic.mni.mcgill.ca&lt;/auth-address&gt;&lt;titles&gt;&lt;title&gt;Mesial temporal damage in temporal lobe epilepsy: a volumetric MRI study of the hippocampus, amygdala and parahippocampal region&lt;/title&gt;&lt;secondary-title&gt;Brain&lt;/secondary-title&gt;&lt;/titles&gt;&lt;periodical&gt;&lt;full-title&gt;Brain&lt;/full-title&gt;&lt;/periodical&gt;&lt;pages&gt;462-9&lt;/pages&gt;&lt;volume&gt;126&lt;/volume&gt;&lt;number&gt;Pt 2&lt;/number&gt;&lt;edition&gt;2003/01/23&lt;/edition&gt;&lt;keywords&gt;&lt;keyword&gt;Adolescent&lt;/keyword&gt;&lt;keyword&gt;Adult&lt;/keyword&gt;&lt;keyword&gt;Amygdala/pathology&lt;/keyword&gt;&lt;keyword&gt;Analysis of Variance&lt;/keyword&gt;&lt;keyword&gt;Atrophy&lt;/keyword&gt;&lt;keyword&gt;Case-Control Studies&lt;/keyword&gt;&lt;keyword&gt;Entorhinal Cortex/pathology&lt;/keyword&gt;&lt;keyword&gt;Epilepsy, Temporal Lobe/*pathology&lt;/keyword&gt;&lt;keyword&gt;Female&lt;/keyword&gt;&lt;keyword&gt;Hippocampus/pathology&lt;/keyword&gt;&lt;keyword&gt;Humans&lt;/keyword&gt;&lt;keyword&gt;Image Processing, Computer-Assisted/methods&lt;/keyword&gt;&lt;keyword&gt;Limbic System/*pathology&lt;/keyword&gt;&lt;keyword&gt;Magnetic Resonance Imaging&lt;/keyword&gt;&lt;keyword&gt;Male&lt;/keyword&gt;&lt;keyword&gt;Middle Aged&lt;/keyword&gt;&lt;keyword&gt;Parahippocampal Gyrus/pathology&lt;/keyword&gt;&lt;/keywords&gt;&lt;dates&gt;&lt;year&gt;2003&lt;/year&gt;&lt;pub-dates&gt;&lt;date&gt;Feb&lt;/date&gt;&lt;/pub-dates&gt;&lt;/dates&gt;&lt;isbn&gt;0006-8950 (Print)&amp;#xD;0006-8950 (Linking)&lt;/isbn&gt;&lt;accession-num&gt;12538412&lt;/accession-num&gt;&lt;urls&gt;&lt;related-urls&gt;&lt;url&gt;https://www.ncbi.nlm.nih.gov/pubmed/12538412&lt;/url&gt;&lt;/related-urls&gt;&lt;/urls&gt;&lt;/record&gt;&lt;/Cite&gt;&lt;/EndNote&gt;</w:instrText>
      </w:r>
      <w:r w:rsidR="0011761D" w:rsidRPr="003013C2">
        <w:fldChar w:fldCharType="separate"/>
      </w:r>
      <w:r w:rsidR="00683CC2" w:rsidRPr="003013C2">
        <w:rPr>
          <w:noProof/>
        </w:rPr>
        <w:t>(27)</w:t>
      </w:r>
      <w:r w:rsidR="0011761D" w:rsidRPr="003013C2">
        <w:fldChar w:fldCharType="end"/>
      </w:r>
      <w:r w:rsidR="0011761D" w:rsidRPr="003013C2">
        <w:t>, we could indeed show overall good correspondence to macroscopic segments of long</w:t>
      </w:r>
      <w:r w:rsidR="00FA7770" w:rsidRPr="003013C2">
        <w:t>-</w:t>
      </w:r>
      <w:r w:rsidR="0011761D" w:rsidRPr="003013C2">
        <w:t>axis anatomy.</w:t>
      </w:r>
      <w:r w:rsidR="00352BBF" w:rsidRPr="003013C2">
        <w:t xml:space="preserve"> </w:t>
      </w:r>
      <w:r w:rsidR="0011761D" w:rsidRPr="003013C2">
        <w:t>Furthermore,</w:t>
      </w:r>
      <w:r w:rsidR="006B4B5D" w:rsidRPr="003013C2">
        <w:t xml:space="preserve"> gradient mapping </w:t>
      </w:r>
      <w:r w:rsidR="0011761D" w:rsidRPr="003013C2">
        <w:t>based on</w:t>
      </w:r>
      <w:r w:rsidR="006B4B5D" w:rsidRPr="003013C2">
        <w:t xml:space="preserve"> Neurosynth</w:t>
      </w:r>
      <w:r w:rsidR="00BF26C3" w:rsidRPr="003013C2">
        <w:t xml:space="preserve">-derived </w:t>
      </w:r>
      <w:r w:rsidR="0011761D" w:rsidRPr="003013C2">
        <w:t xml:space="preserve">meta-analytical </w:t>
      </w:r>
      <w:r w:rsidR="00BF26C3" w:rsidRPr="003013C2">
        <w:t>co</w:t>
      </w:r>
      <w:r w:rsidR="00DF531F" w:rsidRPr="003013C2">
        <w:t>-</w:t>
      </w:r>
      <w:r w:rsidR="00BF26C3" w:rsidRPr="003013C2">
        <w:t>activations</w:t>
      </w:r>
      <w:r w:rsidR="0011761D" w:rsidRPr="003013C2">
        <w:t xml:space="preserve"> from previously published fMRI studies</w:t>
      </w:r>
      <w:r w:rsidR="006B4B5D" w:rsidRPr="003013C2">
        <w:t xml:space="preserve"> </w:t>
      </w:r>
      <w:r w:rsidR="00C60422" w:rsidRPr="003013C2">
        <w:fldChar w:fldCharType="begin"/>
      </w:r>
      <w:r w:rsidR="00683CC2" w:rsidRPr="003013C2">
        <w:instrText xml:space="preserve"> ADDIN EN.CITE &lt;EndNote&gt;&lt;Cite&gt;&lt;Author&gt;Yarkoni&lt;/Author&gt;&lt;Year&gt;2011&lt;/Year&gt;&lt;RecNum&gt;90&lt;/RecNum&gt;&lt;DisplayText&gt;(28)&lt;/DisplayText&gt;&lt;record&gt;&lt;rec-number&gt;90&lt;/rec-number&gt;&lt;foreign-keys&gt;&lt;key app="EN" db-id="ffxvf0tp69dx04es20qxeta5w2052ffs2rwf" timestamp="1511371313"&gt;90&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 Methods&lt;/secondary-title&gt;&lt;/titles&gt;&lt;periodical&gt;&lt;full-title&gt;Nat. Methods&lt;/full-title&gt;&lt;/periodical&gt;&lt;pages&gt;665-670&lt;/pages&gt;&lt;volume&gt;8&lt;/volume&gt;&lt;number&gt;8&lt;/number&gt;&lt;dates&gt;&lt;year&gt;2011&lt;/year&gt;&lt;pub-dates&gt;&lt;date&gt;2011&lt;/date&gt;&lt;/pub-dates&gt;&lt;/dates&gt;&lt;isbn&gt;1548-7091&lt;/isbn&gt;&lt;label&gt;I4uV&lt;/label&gt;&lt;urls&gt;&lt;related-urls&gt;&lt;url&gt;http://dx.doi.org/10.1038/nmeth.1635&lt;/url&gt;&lt;url&gt;https://www.nature.com/articles/nmeth.1635.pdf&lt;/url&gt;&lt;/related-urls&gt;&lt;/urls&gt;&lt;electronic-resource-num&gt;10.1038/nmeth.1635&lt;/electronic-resource-num&gt;&lt;/record&gt;&lt;/Cite&gt;&lt;/EndNote&gt;</w:instrText>
      </w:r>
      <w:r w:rsidR="00C60422" w:rsidRPr="003013C2">
        <w:fldChar w:fldCharType="separate"/>
      </w:r>
      <w:r w:rsidR="00683CC2" w:rsidRPr="003013C2">
        <w:rPr>
          <w:noProof/>
        </w:rPr>
        <w:t>(28)</w:t>
      </w:r>
      <w:r w:rsidR="00C60422" w:rsidRPr="003013C2">
        <w:fldChar w:fldCharType="end"/>
      </w:r>
      <w:r w:rsidR="006B4B5D" w:rsidRPr="003013C2">
        <w:t xml:space="preserve"> </w:t>
      </w:r>
      <w:r w:rsidR="00F314D5" w:rsidRPr="003013C2">
        <w:t>recovered</w:t>
      </w:r>
      <w:r w:rsidR="00E2051E" w:rsidRPr="003013C2">
        <w:t xml:space="preserve"> a similar principal gradient</w:t>
      </w:r>
      <w:r w:rsidR="008215B6" w:rsidRPr="003013C2">
        <w:t>,</w:t>
      </w:r>
      <w:r w:rsidR="006B4B5D" w:rsidRPr="003013C2">
        <w:t xml:space="preserve"> supporting </w:t>
      </w:r>
      <w:r w:rsidR="0011761D" w:rsidRPr="003013C2">
        <w:t xml:space="preserve">the </w:t>
      </w:r>
      <w:r w:rsidR="006B4B5D" w:rsidRPr="003013C2">
        <w:t xml:space="preserve">well-established correspondence </w:t>
      </w:r>
      <w:r w:rsidR="0011761D" w:rsidRPr="003013C2">
        <w:t>of</w:t>
      </w:r>
      <w:r w:rsidR="006B4B5D" w:rsidRPr="003013C2">
        <w:t xml:space="preserve"> task-based and task-free networks</w:t>
      </w:r>
      <w:r w:rsidR="00FD7088" w:rsidRPr="003013C2">
        <w:t xml:space="preserve"> </w:t>
      </w:r>
      <w:r w:rsidR="00C60422" w:rsidRPr="003013C2">
        <w:fldChar w:fldCharType="begin">
          <w:fldData xml:space="preserve">PEVuZE5vdGU+PENpdGU+PEF1dGhvcj5TbWl0aDwvQXV0aG9yPjxZZWFyPjIwMDk8L1llYXI+PFJl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</w:fldData>
        </w:fldChar>
      </w:r>
      <w:r w:rsidR="00E723A1" w:rsidRPr="003013C2">
        <w:instrText xml:space="preserve"> ADDIN EN.CITE </w:instrText>
      </w:r>
      <w:r w:rsidR="00E723A1" w:rsidRPr="003013C2">
        <w:fldChar w:fldCharType="begin">
          <w:fldData xml:space="preserve">PEVuZE5vdGU+PENpdGU+PEF1dGhvcj5TbWl0aDwvQXV0aG9yPjxZZWFyPjIwMDk8L1llYXI+PFJl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</w:fldData>
        </w:fldChar>
      </w:r>
      <w:r w:rsidR="00E723A1" w:rsidRPr="003013C2">
        <w:instrText xml:space="preserve"> ADDIN EN.CITE.DATA </w:instrText>
      </w:r>
      <w:r w:rsidR="00E723A1" w:rsidRPr="003013C2">
        <w:fldChar w:fldCharType="end"/>
      </w:r>
      <w:r w:rsidR="00C60422" w:rsidRPr="003013C2">
        <w:fldChar w:fldCharType="separate"/>
      </w:r>
      <w:r w:rsidR="00E723A1" w:rsidRPr="003013C2">
        <w:rPr>
          <w:noProof/>
        </w:rPr>
        <w:t>(36, 37)</w:t>
      </w:r>
      <w:r w:rsidR="00C60422" w:rsidRPr="003013C2">
        <w:fldChar w:fldCharType="end"/>
      </w:r>
      <w:r w:rsidR="0011761D" w:rsidRPr="003013C2">
        <w:t xml:space="preserve"> and anchoring our rs-fMRI findings to task data supporting long-axis specialization in humans </w:t>
      </w:r>
      <w:r w:rsidR="0011761D" w:rsidRPr="003013C2">
        <w:fldChar w:fldCharType="begin"/>
      </w:r>
      <w:r w:rsidR="00E723A1" w:rsidRPr="003013C2">
        <w:instrText xml:space="preserve"> ADDIN EN.CITE &lt;EndNote&gt;&lt;Cite&gt;&lt;Author&gt;Strange&lt;/Author&gt;&lt;Year&gt;1999&lt;/Year&gt;&lt;RecNum&gt;118&lt;/RecNum&gt;&lt;DisplayText&gt;(38)&lt;/DisplayText&gt;&lt;record&gt;&lt;rec-number&gt;118&lt;/rec-number&gt;&lt;foreign-keys&gt;&lt;key app="EN" db-id="ffxvf0tp69dx04es20qxeta5w2052ffs2rwf" timestamp="1511371313"&gt;118&lt;/key&gt;&lt;/foreign-keys&gt;&lt;ref-type name="Journal Article"&gt;17&lt;/ref-type&gt;&lt;contributors&gt;&lt;authors&gt;&lt;author&gt;Strange, B. A.&lt;/author&gt;&lt;author&gt;Fletcher, P. C.&lt;/author&gt;&lt;author&gt;Henson, R. N.&lt;/author&gt;&lt;author&gt;Friston, K. J.&lt;/author&gt;&lt;author&gt;Dolan, R. J.&lt;/author&gt;&lt;/authors&gt;&lt;/contributors&gt;&lt;titles&gt;&lt;title&gt;Segregating the functions of human hippocampus&lt;/title&gt;&lt;secondary-title&gt;Proc. Natl. Acad. Sci. U. S. A.&lt;/secondary-title&gt;&lt;/titles&gt;&lt;periodical&gt;&lt;full-title&gt;Proc. Natl. Acad. Sci. U. S. A.&lt;/full-title&gt;&lt;/periodical&gt;&lt;pages&gt;4034-4039&lt;/pages&gt;&lt;volume&gt;96&lt;/volume&gt;&lt;number&gt;7&lt;/number&gt;&lt;dates&gt;&lt;year&gt;1999&lt;/year&gt;&lt;pub-dates&gt;&lt;date&gt;1999/3/30&lt;/date&gt;&lt;/pub-dates&gt;&lt;/dates&gt;&lt;isbn&gt;0027-8424&lt;/isbn&gt;&lt;label&gt;xQeL&lt;/label&gt;&lt;urls&gt;&lt;related-urls&gt;&lt;url&gt;https://www.ncbi.nlm.nih.gov/pubmed/10097158&lt;/url&gt;&lt;url&gt;https://www.ncbi.nlm.nih.gov/pmc/articles/PMC22415&lt;/url&gt;&lt;url&gt;http://www.pnas.org/cgi/pmidlookup?view=long&amp;amp;pmid=10097158&lt;/url&gt;&lt;url&gt;https://www.ncbi.nlm.nih.gov/pmc/articles/PMC22415/pdf/pq004034.pdf&lt;/url&gt;&lt;/related-urls&gt;&lt;/urls&gt;&lt;/record&gt;&lt;/Cite&gt;&lt;/EndNote&gt;</w:instrText>
      </w:r>
      <w:r w:rsidR="0011761D" w:rsidRPr="003013C2">
        <w:fldChar w:fldCharType="separate"/>
      </w:r>
      <w:r w:rsidR="00E723A1" w:rsidRPr="003013C2">
        <w:rPr>
          <w:noProof/>
        </w:rPr>
        <w:t>(38)</w:t>
      </w:r>
      <w:r w:rsidR="0011761D" w:rsidRPr="003013C2">
        <w:fldChar w:fldCharType="end"/>
      </w:r>
      <w:r w:rsidR="008215B6" w:rsidRPr="003013C2">
        <w:t>.</w:t>
      </w:r>
      <w:r w:rsidR="00BF26C3" w:rsidRPr="003013C2">
        <w:t xml:space="preserve"> Notably, Neurosynth-based reverse inference suggested </w:t>
      </w:r>
      <w:r w:rsidR="0011761D" w:rsidRPr="003013C2">
        <w:t>gradual shifts in</w:t>
      </w:r>
      <w:r w:rsidR="00BF26C3" w:rsidRPr="003013C2">
        <w:t xml:space="preserve"> </w:t>
      </w:r>
      <w:r w:rsidR="00220958" w:rsidRPr="003013C2">
        <w:t>both memory-related terms as well as terms relating to emotional reactivity</w:t>
      </w:r>
      <w:r w:rsidR="00BF26C3" w:rsidRPr="003013C2">
        <w:t xml:space="preserve"> between anterior and posterior segments, providing a </w:t>
      </w:r>
      <w:r w:rsidR="00220958" w:rsidRPr="003013C2">
        <w:t>cognitive and affective</w:t>
      </w:r>
      <w:r w:rsidR="00BF26C3" w:rsidRPr="003013C2">
        <w:t xml:space="preserve"> </w:t>
      </w:r>
      <w:r w:rsidR="00D564B7" w:rsidRPr="003013C2">
        <w:t>basis</w:t>
      </w:r>
      <w:r w:rsidR="00BF26C3" w:rsidRPr="003013C2">
        <w:t xml:space="preserve"> </w:t>
      </w:r>
      <w:r w:rsidR="0011761D" w:rsidRPr="003013C2">
        <w:t>for</w:t>
      </w:r>
      <w:r w:rsidR="00BF26C3" w:rsidRPr="003013C2">
        <w:t xml:space="preserve"> the </w:t>
      </w:r>
      <w:r w:rsidR="0011761D" w:rsidRPr="003013C2">
        <w:t>observed</w:t>
      </w:r>
      <w:r w:rsidR="00BF26C3" w:rsidRPr="003013C2">
        <w:t xml:space="preserve"> functional gradients.</w:t>
      </w:r>
      <w:r w:rsidR="00586651" w:rsidRPr="003013C2">
        <w:t xml:space="preserve"> </w:t>
      </w:r>
      <w:r w:rsidR="00942D1E" w:rsidRPr="003013C2">
        <w:rPr>
          <w:rFonts w:cs="Times New Roman"/>
        </w:rPr>
        <w:t>While</w:t>
      </w:r>
      <w:r w:rsidR="00E85681" w:rsidRPr="003013C2">
        <w:rPr>
          <w:rFonts w:cs="Times New Roman"/>
        </w:rPr>
        <w:t xml:space="preserve"> our results provide a first outlook </w:t>
      </w:r>
      <w:r w:rsidR="00EE6621" w:rsidRPr="003013C2">
        <w:rPr>
          <w:rFonts w:cs="Times New Roman"/>
        </w:rPr>
        <w:t xml:space="preserve">at </w:t>
      </w:r>
      <w:r w:rsidR="00E85681" w:rsidRPr="003013C2">
        <w:rPr>
          <w:rFonts w:cs="Times New Roman"/>
        </w:rPr>
        <w:t xml:space="preserve">how connectivity, microstructure, and functional substrates </w:t>
      </w:r>
      <w:r w:rsidR="002C37DC" w:rsidRPr="003013C2">
        <w:rPr>
          <w:rFonts w:cs="Times New Roman"/>
        </w:rPr>
        <w:t xml:space="preserve">of </w:t>
      </w:r>
      <w:r w:rsidR="00E85681" w:rsidRPr="003013C2">
        <w:rPr>
          <w:rFonts w:cs="Times New Roman"/>
        </w:rPr>
        <w:t>cognitive processes may co-vary along hippocampal subfields, future studies that combine task-free and task-based neuroimaging paradigms tailored to mesiotemporal lobe functions in an adequately powered sample will provide additional opportunities to validate and expand our approach.</w:t>
      </w:r>
    </w:p>
    <w:p w14:paraId="7799AEF3" w14:textId="4ED4947E" w:rsidR="00E87C66" w:rsidRPr="003013C2" w:rsidRDefault="00C95509" w:rsidP="002C37DC">
      <w:pPr>
        <w:ind w:firstLine="284"/>
        <w:rPr>
          <w:rFonts w:cs="Times New Roman"/>
          <w:i/>
          <w:sz w:val="20"/>
          <w:szCs w:val="20"/>
        </w:rPr>
      </w:pPr>
      <w:r w:rsidRPr="003013C2">
        <w:t>S</w:t>
      </w:r>
      <w:r w:rsidR="0058452F" w:rsidRPr="003013C2">
        <w:t xml:space="preserve">ince classic cytoarchitectonic </w:t>
      </w:r>
      <w:r w:rsidR="00606DC1" w:rsidRPr="003013C2">
        <w:t>studies</w:t>
      </w:r>
      <w:r w:rsidR="0058452F" w:rsidRPr="003013C2">
        <w:t>, neuroanatomist</w:t>
      </w:r>
      <w:r w:rsidR="00C93B21" w:rsidRPr="003013C2">
        <w:t>s have</w:t>
      </w:r>
      <w:r w:rsidR="0058452F" w:rsidRPr="003013C2">
        <w:t xml:space="preserve"> emphasized the interplay between local tissue properties and </w:t>
      </w:r>
      <w:r w:rsidR="00606DC1" w:rsidRPr="003013C2">
        <w:t>macroscopic</w:t>
      </w:r>
      <w:r w:rsidR="0058452F" w:rsidRPr="003013C2">
        <w:t xml:space="preserve"> connectivity of individual brain regions</w:t>
      </w:r>
      <w:r w:rsidR="00F46506" w:rsidRPr="003013C2">
        <w:t xml:space="preserve"> in understanding their underlying functional roles</w:t>
      </w:r>
      <w:r w:rsidR="0058452F" w:rsidRPr="003013C2">
        <w:t xml:space="preserve">. </w:t>
      </w:r>
      <w:r w:rsidR="00606DC1" w:rsidRPr="003013C2">
        <w:t xml:space="preserve">In fact, numerous studies have </w:t>
      </w:r>
      <w:r w:rsidR="00FA17DA" w:rsidRPr="003013C2">
        <w:t>integrated</w:t>
      </w:r>
      <w:r w:rsidR="00606DC1" w:rsidRPr="003013C2">
        <w:t xml:space="preserve"> both </w:t>
      </w:r>
      <w:r w:rsidR="002A7140" w:rsidRPr="003013C2">
        <w:t>features</w:t>
      </w:r>
      <w:r w:rsidR="00606DC1" w:rsidRPr="003013C2">
        <w:t xml:space="preserve"> for </w:t>
      </w:r>
      <w:r w:rsidR="00FA17DA" w:rsidRPr="003013C2">
        <w:t>areal</w:t>
      </w:r>
      <w:r w:rsidR="00606DC1" w:rsidRPr="003013C2">
        <w:t xml:space="preserve"> </w:t>
      </w:r>
      <w:r w:rsidR="006E114B" w:rsidRPr="003013C2">
        <w:t xml:space="preserve">boundary characterization </w:t>
      </w:r>
      <w:r w:rsidR="00C60422" w:rsidRPr="003013C2">
        <w:fldChar w:fldCharType="begin">
          <w:fldData xml:space="preserve">PEVuZE5vdGU+PENpdGU+PEF1dGhvcj5DYXJleTwvQXV0aG9yPjxZZWFyPjIwMTc8L1llYXI+PFJl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</w:fldData>
        </w:fldChar>
      </w:r>
      <w:r w:rsidR="00E723A1" w:rsidRPr="003013C2">
        <w:instrText xml:space="preserve"> ADDIN EN.CITE </w:instrText>
      </w:r>
      <w:r w:rsidR="00E723A1" w:rsidRPr="003013C2">
        <w:fldChar w:fldCharType="begin">
          <w:fldData xml:space="preserve">PEVuZE5vdGU+PENpdGU+PEF1dGhvcj5DYXJleTwvQXV0aG9yPjxZZWFyPjIwMTc8L1llYXI+PFJl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</w:fldData>
        </w:fldChar>
      </w:r>
      <w:r w:rsidR="00E723A1" w:rsidRPr="003013C2">
        <w:instrText xml:space="preserve"> ADDIN EN.CITE.DATA </w:instrText>
      </w:r>
      <w:r w:rsidR="00E723A1" w:rsidRPr="003013C2">
        <w:fldChar w:fldCharType="end"/>
      </w:r>
      <w:r w:rsidR="00C60422" w:rsidRPr="003013C2">
        <w:fldChar w:fldCharType="separate"/>
      </w:r>
      <w:r w:rsidR="00E723A1" w:rsidRPr="003013C2">
        <w:rPr>
          <w:noProof/>
        </w:rPr>
        <w:t>(21, 39, 40)</w:t>
      </w:r>
      <w:r w:rsidR="00C60422" w:rsidRPr="003013C2">
        <w:fldChar w:fldCharType="end"/>
      </w:r>
      <w:r w:rsidR="00606DC1" w:rsidRPr="003013C2">
        <w:t xml:space="preserve">. </w:t>
      </w:r>
      <w:r w:rsidR="0058452F" w:rsidRPr="003013C2">
        <w:t xml:space="preserve">In the hippocampus, </w:t>
      </w:r>
      <w:r w:rsidR="00CD02C0" w:rsidRPr="003013C2">
        <w:t xml:space="preserve">animal studies </w:t>
      </w:r>
      <w:r w:rsidR="00FA17DA" w:rsidRPr="003013C2">
        <w:t>ha</w:t>
      </w:r>
      <w:r w:rsidR="00CD02C0" w:rsidRPr="003013C2">
        <w:t>ve</w:t>
      </w:r>
      <w:r w:rsidR="00FA17DA" w:rsidRPr="003013C2">
        <w:t xml:space="preserve"> shown that cytoarchitectonically defined </w:t>
      </w:r>
      <w:r w:rsidR="00606DC1" w:rsidRPr="003013C2">
        <w:t>subfields</w:t>
      </w:r>
      <w:r w:rsidR="00FA17DA" w:rsidRPr="003013C2">
        <w:t xml:space="preserve"> </w:t>
      </w:r>
      <w:r w:rsidR="0011761D" w:rsidRPr="003013C2">
        <w:t>express</w:t>
      </w:r>
      <w:r w:rsidR="0058452F" w:rsidRPr="003013C2">
        <w:t xml:space="preserve"> </w:t>
      </w:r>
      <w:r w:rsidR="00357E0E" w:rsidRPr="003013C2">
        <w:t>selective</w:t>
      </w:r>
      <w:r w:rsidR="0058452F" w:rsidRPr="003013C2">
        <w:t xml:space="preserve"> connectivity </w:t>
      </w:r>
      <w:r w:rsidR="00606DC1" w:rsidRPr="003013C2">
        <w:t>fingerprints</w:t>
      </w:r>
      <w:r w:rsidR="0058452F" w:rsidRPr="003013C2">
        <w:t xml:space="preserve"> </w:t>
      </w:r>
      <w:r w:rsidR="008215B6" w:rsidRPr="003013C2">
        <w:t xml:space="preserve">to other nodes within the hippocampus and beyond </w:t>
      </w:r>
      <w:r w:rsidR="00C60422" w:rsidRPr="003013C2">
        <w:fldChar w:fldCharType="begin"/>
      </w:r>
      <w:r w:rsidR="00CB4169" w:rsidRPr="003013C2">
        <w:instrText xml:space="preserve"> ADDIN EN.CITE &lt;EndNote&gt;&lt;Cite&gt;&lt;Author&gt;van Strien&lt;/Author&gt;&lt;Year&gt;2009&lt;/Year&gt;&lt;RecNum&gt;198&lt;/RecNum&gt;&lt;DisplayText&gt;(12)&lt;/DisplayText&gt;&lt;record&gt;&lt;rec-number&gt;198&lt;/rec-number&gt;&lt;foreign-keys&gt;&lt;key app="EN" db-id="ffxvf0tp69dx04es20qxeta5w2052ffs2rwf" timestamp="1515524476"&gt;198&lt;/key&gt;&lt;/foreign-keys&gt;&lt;ref-type name="Journal Article"&gt;17&lt;/ref-type&gt;&lt;contributors&gt;&lt;authors&gt;&lt;author&gt;van Strien, N. M.&lt;/author&gt;&lt;author&gt;Cappaert, N. L.&lt;/author&gt;&lt;author&gt;Witter, M. P.&lt;/author&gt;&lt;/authors&gt;&lt;/contributors&gt;&lt;auth-address&gt;Department of Anatomy and Neurosciences, VU University Medical Center, Amsterdam, The Netherlands. n.vanstrien@temporal-lobe.com&lt;/auth-address&gt;&lt;titles&gt;&lt;title&gt;The anatomy of memory: an interactive overview of the parahippocampal-hippocampal network&lt;/title&gt;&lt;secondary-title&gt;Nat Rev Neurosci&lt;/secondary-title&gt;&lt;/titles&gt;&lt;periodical&gt;&lt;full-title&gt;Nat Rev Neurosci&lt;/full-title&gt;&lt;/periodical&gt;&lt;pages&gt;272-82&lt;/pages&gt;&lt;volume&gt;10&lt;/volume&gt;&lt;number&gt;4&lt;/number&gt;&lt;edition&gt;2009/03/21&lt;/edition&gt;&lt;keywords&gt;&lt;keyword&gt;Animals&lt;/keyword&gt;&lt;keyword&gt;Cell Adhesion/physiology&lt;/keyword&gt;&lt;keyword&gt;Cell Communication/*physiology&lt;/keyword&gt;&lt;keyword&gt;Humans&lt;/keyword&gt;&lt;keyword&gt;Memory/*physiology&lt;/keyword&gt;&lt;keyword&gt;Nerve Net/*physiology&lt;/keyword&gt;&lt;/keywords&gt;&lt;dates&gt;&lt;year&gt;2009&lt;/year&gt;&lt;pub-dates&gt;&lt;date&gt;Apr&lt;/date&gt;&lt;/pub-dates&gt;&lt;/dates&gt;&lt;isbn&gt;1471-0048 (Electronic)&amp;#xD;1471-003X (Linking)&lt;/isbn&gt;&lt;accession-num&gt;19300446&lt;/accession-num&gt;&lt;urls&gt;&lt;related-urls&gt;&lt;url&gt;https://www.ncbi.nlm.nih.gov/pubmed/19300446&lt;/url&gt;&lt;url&gt;https://www.nature.com/articles/nrn2614.pdf&lt;/url&gt;&lt;/related-urls&gt;&lt;/urls&gt;&lt;electronic-resource-num&gt;10.1038/nrn2614&lt;/electronic-resource-num&gt;&lt;/record&gt;&lt;/Cite&gt;&lt;/EndNote&gt;</w:instrText>
      </w:r>
      <w:r w:rsidR="00C60422" w:rsidRPr="003013C2">
        <w:fldChar w:fldCharType="separate"/>
      </w:r>
      <w:r w:rsidR="00CB4169" w:rsidRPr="003013C2">
        <w:rPr>
          <w:noProof/>
        </w:rPr>
        <w:t>(12)</w:t>
      </w:r>
      <w:r w:rsidR="00C60422" w:rsidRPr="003013C2">
        <w:fldChar w:fldCharType="end"/>
      </w:r>
      <w:r w:rsidR="0058452F" w:rsidRPr="003013C2">
        <w:t xml:space="preserve">. </w:t>
      </w:r>
      <w:r w:rsidR="00EF564D" w:rsidRPr="003013C2">
        <w:t>Subiculum has long been recognized as one of the main interface</w:t>
      </w:r>
      <w:r w:rsidR="006F43A9" w:rsidRPr="003013C2">
        <w:t>s</w:t>
      </w:r>
      <w:r w:rsidR="00EF564D" w:rsidRPr="003013C2">
        <w:t xml:space="preserve"> of the hippocampus, </w:t>
      </w:r>
      <w:r w:rsidR="00746025" w:rsidRPr="003013C2">
        <w:t>with bidirectional interconnections to</w:t>
      </w:r>
      <w:r w:rsidR="00EF564D" w:rsidRPr="003013C2">
        <w:t xml:space="preserve"> entorhinal </w:t>
      </w:r>
      <w:r w:rsidR="00746025" w:rsidRPr="003013C2">
        <w:t xml:space="preserve">and other cortical </w:t>
      </w:r>
      <w:r w:rsidR="00EF564D" w:rsidRPr="003013C2">
        <w:t xml:space="preserve">areas </w:t>
      </w:r>
      <w:r w:rsidR="00C60422" w:rsidRPr="003013C2">
        <w:fldChar w:fldCharType="begin">
          <w:fldData xml:space="preserve">PEVuZE5vdGU+PENpdGU+PEF1dGhvcj5PJmFwb3M7TWFyYTwvQXV0aG9yPjxZZWFyPjIwMDU8L1ll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</w:fldData>
        </w:fldChar>
      </w:r>
      <w:r w:rsidR="00E723A1" w:rsidRPr="003013C2">
        <w:instrText xml:space="preserve"> ADDIN EN.CITE </w:instrText>
      </w:r>
      <w:r w:rsidR="00E723A1" w:rsidRPr="003013C2">
        <w:fldChar w:fldCharType="begin">
          <w:fldData xml:space="preserve">PEVuZE5vdGU+PENpdGU+PEF1dGhvcj5PJmFwb3M7TWFyYTwvQXV0aG9yPjxZZWFyPjIwMDU8L1ll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</w:fldData>
        </w:fldChar>
      </w:r>
      <w:r w:rsidR="00E723A1" w:rsidRPr="003013C2">
        <w:instrText xml:space="preserve"> ADDIN EN.CITE.DATA </w:instrText>
      </w:r>
      <w:r w:rsidR="00E723A1" w:rsidRPr="003013C2">
        <w:fldChar w:fldCharType="end"/>
      </w:r>
      <w:r w:rsidR="00C60422" w:rsidRPr="003013C2">
        <w:fldChar w:fldCharType="separate"/>
      </w:r>
      <w:r w:rsidR="00E723A1" w:rsidRPr="003013C2">
        <w:rPr>
          <w:noProof/>
        </w:rPr>
        <w:t>(41, 42)</w:t>
      </w:r>
      <w:r w:rsidR="00C60422" w:rsidRPr="003013C2">
        <w:fldChar w:fldCharType="end"/>
      </w:r>
      <w:r w:rsidR="00D23B8A" w:rsidRPr="003013C2">
        <w:t>.</w:t>
      </w:r>
      <w:r w:rsidR="0042579C" w:rsidRPr="003013C2">
        <w:t xml:space="preserve"> </w:t>
      </w:r>
      <w:r w:rsidR="008215B6" w:rsidRPr="003013C2">
        <w:t xml:space="preserve">The </w:t>
      </w:r>
      <w:r w:rsidR="00094677" w:rsidRPr="003013C2">
        <w:t>DG</w:t>
      </w:r>
      <w:r w:rsidR="00D23B8A" w:rsidRPr="003013C2">
        <w:t xml:space="preserve">, on the other hand, is thought to </w:t>
      </w:r>
      <w:r w:rsidR="008215B6" w:rsidRPr="003013C2">
        <w:t>act</w:t>
      </w:r>
      <w:r w:rsidR="00746025" w:rsidRPr="003013C2">
        <w:t xml:space="preserve"> mainly as an input structure, which subsequently relay</w:t>
      </w:r>
      <w:r w:rsidR="0042579C" w:rsidRPr="003013C2">
        <w:t>s</w:t>
      </w:r>
      <w:r w:rsidR="00746025" w:rsidRPr="003013C2">
        <w:t xml:space="preserve"> </w:t>
      </w:r>
      <w:r w:rsidR="008215B6" w:rsidRPr="003013C2">
        <w:t xml:space="preserve">neural information </w:t>
      </w:r>
      <w:r w:rsidR="00746025" w:rsidRPr="003013C2">
        <w:t>into a CA3-CA1 pathway</w:t>
      </w:r>
      <w:r w:rsidR="00094677" w:rsidRPr="003013C2">
        <w:t xml:space="preserve">, </w:t>
      </w:r>
      <w:r w:rsidR="00746025" w:rsidRPr="003013C2">
        <w:t xml:space="preserve">possibly instantiating computations related to pattern separation and completion </w:t>
      </w:r>
      <w:r w:rsidR="00C60422" w:rsidRPr="003013C2">
        <w:fldChar w:fldCharType="begin">
          <w:fldData xml:space="preserve">PEVuZE5vdGU+PENpdGU+PEF1dGhvcj5OZXVudWViZWw8L0F1dGhvcj48WWVhcj4yMDE0PC9ZZWFy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</w:fldData>
        </w:fldChar>
      </w:r>
      <w:r w:rsidR="00CB4169" w:rsidRPr="003013C2">
        <w:instrText xml:space="preserve"> ADDIN EN.CITE </w:instrText>
      </w:r>
      <w:r w:rsidR="00CB4169" w:rsidRPr="003013C2">
        <w:fldChar w:fldCharType="begin">
          <w:fldData xml:space="preserve">PEVuZE5vdGU+PENpdGU+PEF1dGhvcj5OZXVudWViZWw8L0F1dGhvcj48WWVhcj4yMDE0PC9ZZWFy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</w:fldData>
        </w:fldChar>
      </w:r>
      <w:r w:rsidR="00CB4169" w:rsidRPr="003013C2">
        <w:instrText xml:space="preserve"> ADDIN EN.CITE.DATA </w:instrText>
      </w:r>
      <w:r w:rsidR="00CB4169" w:rsidRPr="003013C2">
        <w:fldChar w:fldCharType="end"/>
      </w:r>
      <w:r w:rsidR="00C60422" w:rsidRPr="003013C2">
        <w:fldChar w:fldCharType="separate"/>
      </w:r>
      <w:r w:rsidR="00CB4169" w:rsidRPr="003013C2">
        <w:rPr>
          <w:noProof/>
        </w:rPr>
        <w:t>(14)</w:t>
      </w:r>
      <w:r w:rsidR="00C60422" w:rsidRPr="003013C2">
        <w:fldChar w:fldCharType="end"/>
      </w:r>
      <w:r w:rsidR="00094677" w:rsidRPr="003013C2">
        <w:t xml:space="preserve">. </w:t>
      </w:r>
      <w:r w:rsidR="00463CDF" w:rsidRPr="003013C2">
        <w:t>D</w:t>
      </w:r>
      <w:r w:rsidR="00746025" w:rsidRPr="003013C2">
        <w:t xml:space="preserve">ifferent hippocampal subfields </w:t>
      </w:r>
      <w:r w:rsidR="008215B6" w:rsidRPr="003013C2">
        <w:t>have unique</w:t>
      </w:r>
      <w:r w:rsidR="00746025" w:rsidRPr="003013C2">
        <w:t xml:space="preserve"> developmental trajectories, specifically with respect to internal cortical myelination</w:t>
      </w:r>
      <w:r w:rsidR="00D564B7" w:rsidRPr="003013C2">
        <w:t xml:space="preserve">. </w:t>
      </w:r>
      <w:r w:rsidR="00B21886" w:rsidRPr="003013C2">
        <w:t>DG and Subiculum</w:t>
      </w:r>
      <w:r w:rsidR="00D564B7" w:rsidRPr="003013C2">
        <w:t xml:space="preserve"> </w:t>
      </w:r>
      <w:r w:rsidR="008215B6" w:rsidRPr="003013C2">
        <w:t>have a more protracted developmental time course</w:t>
      </w:r>
      <w:r w:rsidR="00B21886" w:rsidRPr="003013C2">
        <w:t xml:space="preserve">, </w:t>
      </w:r>
      <w:r w:rsidR="00D12817" w:rsidRPr="003013C2">
        <w:t>while</w:t>
      </w:r>
      <w:r w:rsidR="0054338B" w:rsidRPr="003013C2">
        <w:t xml:space="preserve"> </w:t>
      </w:r>
      <w:r w:rsidR="00B21886" w:rsidRPr="003013C2">
        <w:t>CA subfields undergo</w:t>
      </w:r>
      <w:r w:rsidR="00746025" w:rsidRPr="003013C2">
        <w:t xml:space="preserve"> </w:t>
      </w:r>
      <w:r w:rsidR="008215B6" w:rsidRPr="003013C2">
        <w:t xml:space="preserve">a </w:t>
      </w:r>
      <w:r w:rsidR="00746025" w:rsidRPr="003013C2">
        <w:t xml:space="preserve">more rapid </w:t>
      </w:r>
      <w:r w:rsidR="00C33787" w:rsidRPr="003013C2">
        <w:t>myeloarchitectural</w:t>
      </w:r>
      <w:r w:rsidR="00746025" w:rsidRPr="003013C2">
        <w:t xml:space="preserve"> maturation </w:t>
      </w:r>
      <w:r w:rsidR="00C60422" w:rsidRPr="003013C2">
        <w:fldChar w:fldCharType="begin">
          <w:fldData xml:space="preserve">PEVuZE5vdGU+PENpdGU+PEF1dGhvcj5CZW5lczwvQXV0aG9yPjxZZWFyPjE5OTQ8L1llYXI+PFJl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</w:fldData>
        </w:fldChar>
      </w:r>
      <w:r w:rsidR="00E723A1" w:rsidRPr="003013C2">
        <w:instrText xml:space="preserve"> ADDIN EN.CITE </w:instrText>
      </w:r>
      <w:r w:rsidR="00E723A1" w:rsidRPr="003013C2">
        <w:fldChar w:fldCharType="begin">
          <w:fldData xml:space="preserve">PEVuZE5vdGU+PENpdGU+PEF1dGhvcj5CZW5lczwvQXV0aG9yPjxZZWFyPjE5OTQ8L1llYXI+PFJl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</w:fldData>
        </w:fldChar>
      </w:r>
      <w:r w:rsidR="00E723A1" w:rsidRPr="003013C2">
        <w:instrText xml:space="preserve"> ADDIN EN.CITE.DATA </w:instrText>
      </w:r>
      <w:r w:rsidR="00E723A1" w:rsidRPr="003013C2">
        <w:fldChar w:fldCharType="end"/>
      </w:r>
      <w:r w:rsidR="00C60422" w:rsidRPr="003013C2">
        <w:fldChar w:fldCharType="separate"/>
      </w:r>
      <w:r w:rsidR="00E723A1" w:rsidRPr="003013C2">
        <w:rPr>
          <w:noProof/>
        </w:rPr>
        <w:t>(43, 44)</w:t>
      </w:r>
      <w:r w:rsidR="00C60422" w:rsidRPr="003013C2">
        <w:fldChar w:fldCharType="end"/>
      </w:r>
      <w:r w:rsidR="0093267F" w:rsidRPr="003013C2">
        <w:t xml:space="preserve">. </w:t>
      </w:r>
      <w:r w:rsidR="008215B6" w:rsidRPr="003013C2">
        <w:t>The diverging developmental patterns of individual subfields may interact with the processes that produce long-axis structural-functional specialization, as can be seen in age related changes in both children and adults in both functional activation patterns</w:t>
      </w:r>
      <w:r w:rsidR="00E657D2" w:rsidRPr="003013C2">
        <w:t xml:space="preserve"> </w:t>
      </w:r>
      <w:r w:rsidR="00EE6621" w:rsidRPr="003013C2">
        <w:fldChar w:fldCharType="begin"/>
      </w:r>
      <w:r w:rsidR="00EE6621" w:rsidRPr="003013C2">
        <w:instrText xml:space="preserve"> ADDIN EN.CITE &lt;EndNote&gt;&lt;Cite&gt;&lt;Author&gt;Langnes&lt;/Author&gt;&lt;Year&gt;2018&lt;/Year&gt;&lt;RecNum&gt;265&lt;/RecNum&gt;&lt;DisplayText&gt;(45)&lt;/DisplayText&gt;&lt;record&gt;&lt;rec-number&gt;265&lt;/rec-number&gt;&lt;foreign-keys&gt;&lt;key app="EN" db-id="ffxvf0tp69dx04es20qxeta5w2052ffs2rwf" timestamp="1530621630"&gt;265&lt;/key&gt;&lt;/foreign-keys&gt;&lt;ref-type name="Journal Article"&gt;17&lt;/ref-type&gt;&lt;contributors&gt;&lt;authors&gt;&lt;author&gt;Langnes, Espen&lt;/author&gt;&lt;author&gt;Vidal-Pineiro, Didac&lt;/author&gt;&lt;author&gt;Sneve, Markus H&lt;/author&gt;&lt;author&gt;Amlien, Inge K&lt;/author&gt;&lt;author&gt;Walhovd, Kristine B&lt;/author&gt;&lt;author&gt;Fjell, Anders Martin&lt;/author&gt;&lt;/authors&gt;&lt;/contributors&gt;&lt;titles&gt;&lt;title&gt;Development and decline of the hippocampal long-axis specialization and differentiation during encoding and retrieval of episodic memories&lt;/title&gt;&lt;secondary-title&gt;bioRxiv&lt;/secondary-title&gt;&lt;/titles&gt;&lt;periodical&gt;&lt;full-title&gt;bioRxiv&lt;/full-title&gt;&lt;/periodical&gt;&lt;pages&gt;323097&lt;/pages&gt;&lt;dates&gt;&lt;year&gt;2018&lt;/year&gt;&lt;/dates&gt;&lt;urls&gt;&lt;/urls&gt;&lt;/record&gt;&lt;/Cite&gt;&lt;/EndNote&gt;</w:instrText>
      </w:r>
      <w:r w:rsidR="00EE6621" w:rsidRPr="003013C2">
        <w:fldChar w:fldCharType="separate"/>
      </w:r>
      <w:r w:rsidR="00EE6621" w:rsidRPr="003013C2">
        <w:rPr>
          <w:noProof/>
        </w:rPr>
        <w:t>(45)</w:t>
      </w:r>
      <w:r w:rsidR="00EE6621" w:rsidRPr="003013C2">
        <w:fldChar w:fldCharType="end"/>
      </w:r>
      <w:r w:rsidR="00EE6621" w:rsidRPr="003013C2">
        <w:t xml:space="preserve"> </w:t>
      </w:r>
      <w:r w:rsidR="008215B6" w:rsidRPr="003013C2">
        <w:t>and</w:t>
      </w:r>
      <w:r w:rsidR="00352BBF" w:rsidRPr="003013C2">
        <w:t xml:space="preserve"> </w:t>
      </w:r>
      <w:r w:rsidR="008215B6" w:rsidRPr="003013C2">
        <w:t xml:space="preserve">structural markers </w:t>
      </w:r>
      <w:r w:rsidR="00EE6621" w:rsidRPr="003013C2">
        <w:fldChar w:fldCharType="begin">
          <w:fldData xml:space="preserve">PEVuZE5vdGU+PENpdGU+PEF1dGhvcj5EZU1hc3RlcjwvQXV0aG9yPjxZZWFyPjIwMTQ8L1llYXI+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</w:fldData>
        </w:fldChar>
      </w:r>
      <w:r w:rsidR="00EE6621" w:rsidRPr="003013C2">
        <w:instrText xml:space="preserve"> ADDIN EN.CITE </w:instrText>
      </w:r>
      <w:r w:rsidR="00EE6621" w:rsidRPr="003013C2">
        <w:fldChar w:fldCharType="begin">
          <w:fldData xml:space="preserve">PEVuZE5vdGU+PENpdGU+PEF1dGhvcj5EZU1hc3RlcjwvQXV0aG9yPjxZZWFyPjIwMTQ8L1llYXI+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</w:fldData>
        </w:fldChar>
      </w:r>
      <w:r w:rsidR="00EE6621" w:rsidRPr="003013C2">
        <w:instrText xml:space="preserve"> ADDIN EN.CITE.DATA </w:instrText>
      </w:r>
      <w:r w:rsidR="00EE6621" w:rsidRPr="003013C2">
        <w:fldChar w:fldCharType="end"/>
      </w:r>
      <w:r w:rsidR="00EE6621" w:rsidRPr="003013C2">
        <w:fldChar w:fldCharType="separate"/>
      </w:r>
      <w:r w:rsidR="00EE6621" w:rsidRPr="003013C2">
        <w:rPr>
          <w:noProof/>
        </w:rPr>
        <w:t>(46)</w:t>
      </w:r>
      <w:r w:rsidR="00EE6621" w:rsidRPr="003013C2">
        <w:fldChar w:fldCharType="end"/>
      </w:r>
      <w:r w:rsidR="00EE6621" w:rsidRPr="003013C2">
        <w:t>.</w:t>
      </w:r>
      <w:r w:rsidR="006F72C8" w:rsidRPr="003013C2">
        <w:t xml:space="preserve">To bridge local microstructural properties of the hippocampus with </w:t>
      </w:r>
      <w:r w:rsidR="00357E0E" w:rsidRPr="003013C2">
        <w:t xml:space="preserve">macroscale </w:t>
      </w:r>
      <w:r w:rsidR="006F72C8" w:rsidRPr="003013C2">
        <w:t>connectivity information</w:t>
      </w:r>
      <w:r w:rsidR="00606DC1" w:rsidRPr="003013C2">
        <w:t xml:space="preserve"> </w:t>
      </w:r>
      <w:r w:rsidR="006F72C8" w:rsidRPr="003013C2">
        <w:rPr>
          <w:i/>
        </w:rPr>
        <w:t>in-vivo</w:t>
      </w:r>
      <w:r w:rsidR="006F72C8" w:rsidRPr="003013C2">
        <w:t xml:space="preserve">, we related </w:t>
      </w:r>
      <w:r w:rsidR="00357E0E" w:rsidRPr="003013C2">
        <w:t>rs-</w:t>
      </w:r>
      <w:r w:rsidR="00357E0E" w:rsidRPr="003013C2">
        <w:lastRenderedPageBreak/>
        <w:t>fMRI connectome</w:t>
      </w:r>
      <w:r w:rsidR="006F72C8" w:rsidRPr="003013C2">
        <w:t xml:space="preserve"> gradients to surface-sampled T1w/T2w image intensity, a proxy for</w:t>
      </w:r>
      <w:r w:rsidR="00FA17DA" w:rsidRPr="003013C2">
        <w:t xml:space="preserve"> intracortical myelin </w:t>
      </w:r>
      <w:r w:rsidR="00C60422" w:rsidRPr="003013C2">
        <w:rPr>
          <w:rFonts w:cs="Times New Roman"/>
        </w:rPr>
        <w:fldChar w:fldCharType="begin">
          <w:fldData xml:space="preserve">PEVuZE5vdGU+PENpdGU+PEF1dGhvcj5HbGFzc2VyPC9BdXRob3I+PFllYXI+MjAxMTwvWWVhcj48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ExNTk3LTYxNjwvcGFn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</w:fldData>
        </w:fldChar>
      </w:r>
      <w:r w:rsidR="00CB4169" w:rsidRPr="003013C2">
        <w:rPr>
          <w:rFonts w:cs="Times New Roman"/>
        </w:rPr>
        <w:instrText xml:space="preserve"> ADDIN EN.CITE </w:instrText>
      </w:r>
      <w:r w:rsidR="00CB4169" w:rsidRPr="003013C2">
        <w:rPr>
          <w:rFonts w:cs="Times New Roman"/>
        </w:rPr>
        <w:fldChar w:fldCharType="begin">
          <w:fldData xml:space="preserve">PEVuZE5vdGU+PENpdGU+PEF1dGhvcj5HbGFzc2VyPC9BdXRob3I+PFllYXI+MjAxMTwvWWVhcj48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</w:fldData>
        </w:fldChar>
      </w:r>
      <w:r w:rsidR="00CB4169" w:rsidRPr="003013C2">
        <w:rPr>
          <w:rFonts w:cs="Times New Roman"/>
        </w:rPr>
        <w:instrText xml:space="preserve"> ADDIN EN.CITE.DATA </w:instrText>
      </w:r>
      <w:r w:rsidR="00CB4169" w:rsidRPr="003013C2">
        <w:rPr>
          <w:rFonts w:cs="Times New Roman"/>
        </w:rPr>
      </w:r>
      <w:r w:rsidR="00CB4169" w:rsidRPr="003013C2">
        <w:rPr>
          <w:rFonts w:cs="Times New Roman"/>
        </w:rPr>
        <w:fldChar w:fldCharType="end"/>
      </w:r>
      <w:r w:rsidR="00C60422" w:rsidRPr="003013C2">
        <w:rPr>
          <w:rFonts w:cs="Times New Roman"/>
        </w:rPr>
      </w:r>
      <w:r w:rsidR="00C60422" w:rsidRPr="003013C2">
        <w:rPr>
          <w:rFonts w:cs="Times New Roman"/>
        </w:rPr>
        <w:fldChar w:fldCharType="separate"/>
      </w:r>
      <w:r w:rsidR="00CB4169" w:rsidRPr="003013C2">
        <w:rPr>
          <w:rFonts w:cs="Times New Roman"/>
          <w:noProof/>
        </w:rPr>
        <w:t>(20)</w:t>
      </w:r>
      <w:r w:rsidR="00C60422" w:rsidRPr="003013C2">
        <w:rPr>
          <w:rFonts w:cs="Times New Roman"/>
        </w:rPr>
        <w:fldChar w:fldCharType="end"/>
      </w:r>
      <w:r w:rsidR="006F72C8" w:rsidRPr="003013C2">
        <w:t xml:space="preserve">. </w:t>
      </w:r>
      <w:r w:rsidR="00B516CE" w:rsidRPr="003013C2">
        <w:t>Although the exact contribution of cortical myelin to T1w/T2w is not fully understood, hippocampal T1w/T2w values sampled in the current work resemble</w:t>
      </w:r>
      <w:r w:rsidR="00C51719" w:rsidRPr="003013C2">
        <w:t>d</w:t>
      </w:r>
      <w:r w:rsidR="00B516CE" w:rsidRPr="003013C2">
        <w:t xml:space="preserve"> gradual changes </w:t>
      </w:r>
      <w:r w:rsidR="00C51719" w:rsidRPr="003013C2">
        <w:t>in</w:t>
      </w:r>
      <w:r w:rsidR="00B516CE" w:rsidRPr="003013C2">
        <w:t xml:space="preserve"> R1, the inverse of quantitative T1 relaxation times (R1=1/qT1), which we recently mapped in </w:t>
      </w:r>
      <w:r w:rsidR="001249C9" w:rsidRPr="003013C2">
        <w:t xml:space="preserve">a different sample of </w:t>
      </w:r>
      <w:r w:rsidR="00B516CE" w:rsidRPr="003013C2">
        <w:t xml:space="preserve">healthy controls and patients with </w:t>
      </w:r>
      <w:r w:rsidR="001249C9" w:rsidRPr="003013C2">
        <w:t>drug-resistant</w:t>
      </w:r>
      <w:r w:rsidR="00B516CE" w:rsidRPr="003013C2">
        <w:t xml:space="preserve"> epilepsy </w:t>
      </w:r>
      <w:r w:rsidR="00B516CE" w:rsidRPr="003013C2">
        <w:fldChar w:fldCharType="begin">
          <w:fldData xml:space="preserve">PEVuZE5vdGU+PENpdGU+PEF1dGhvcj5CZXJuaGFyZHQ8L0F1dGhvcj48WWVhcj4yMDE3PC9ZZWFy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</w:fldData>
        </w:fldChar>
      </w:r>
      <w:r w:rsidR="00E723A1" w:rsidRPr="003013C2">
        <w:instrText xml:space="preserve"> ADDIN EN.CITE </w:instrText>
      </w:r>
      <w:r w:rsidR="00E723A1" w:rsidRPr="003013C2">
        <w:fldChar w:fldCharType="begin">
          <w:fldData xml:space="preserve">PEVuZE5vdGU+PENpdGU+PEF1dGhvcj5CZXJuaGFyZHQ8L0F1dGhvcj48WWVhcj4yMDE3PC9ZZWFy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</w:fldData>
        </w:fldChar>
      </w:r>
      <w:r w:rsidR="00E723A1" w:rsidRPr="003013C2">
        <w:instrText xml:space="preserve"> ADDIN EN.CITE.DATA </w:instrText>
      </w:r>
      <w:r w:rsidR="00E723A1" w:rsidRPr="003013C2">
        <w:fldChar w:fldCharType="end"/>
      </w:r>
      <w:r w:rsidR="00B516CE" w:rsidRPr="003013C2">
        <w:fldChar w:fldCharType="separate"/>
      </w:r>
      <w:r w:rsidR="00E723A1" w:rsidRPr="003013C2">
        <w:rPr>
          <w:noProof/>
        </w:rPr>
        <w:t>(32)</w:t>
      </w:r>
      <w:r w:rsidR="00B516CE" w:rsidRPr="003013C2">
        <w:fldChar w:fldCharType="end"/>
      </w:r>
      <w:r w:rsidR="00B516CE" w:rsidRPr="003013C2">
        <w:t>.</w:t>
      </w:r>
      <w:r w:rsidR="00B516CE" w:rsidRPr="003013C2">
        <w:rPr>
          <w:rFonts w:cs="Times New Roman"/>
          <w:i/>
          <w:sz w:val="20"/>
          <w:szCs w:val="20"/>
        </w:rPr>
        <w:t xml:space="preserve"> </w:t>
      </w:r>
      <w:r w:rsidR="001249C9" w:rsidRPr="003013C2">
        <w:rPr>
          <w:rFonts w:cs="Times New Roman"/>
        </w:rPr>
        <w:t xml:space="preserve">Importantly, </w:t>
      </w:r>
      <w:r w:rsidR="00613871" w:rsidRPr="003013C2">
        <w:rPr>
          <w:rFonts w:cs="Times New Roman"/>
        </w:rPr>
        <w:t>t</w:t>
      </w:r>
      <w:r w:rsidR="0020726F" w:rsidRPr="003013C2">
        <w:rPr>
          <w:rFonts w:cs="Times New Roman"/>
        </w:rPr>
        <w:t xml:space="preserve">he topography of </w:t>
      </w:r>
      <w:r w:rsidR="00357E0E" w:rsidRPr="003013C2">
        <w:t xml:space="preserve">T1w/T2w findings resembled the </w:t>
      </w:r>
      <w:r w:rsidR="006F72C8" w:rsidRPr="003013C2">
        <w:t xml:space="preserve">second </w:t>
      </w:r>
      <w:r w:rsidR="00357E0E" w:rsidRPr="003013C2">
        <w:t>connectome gradient</w:t>
      </w:r>
      <w:r w:rsidR="006F72C8" w:rsidRPr="003013C2">
        <w:t xml:space="preserve">, </w:t>
      </w:r>
      <w:r w:rsidR="00357E0E" w:rsidRPr="003013C2">
        <w:t>describing</w:t>
      </w:r>
      <w:r w:rsidR="006F72C8" w:rsidRPr="003013C2">
        <w:t xml:space="preserve"> mainly a medi</w:t>
      </w:r>
      <w:r w:rsidR="005031D8" w:rsidRPr="003013C2">
        <w:t>al</w:t>
      </w:r>
      <w:r w:rsidR="006F72C8" w:rsidRPr="003013C2">
        <w:t xml:space="preserve">-lateral pattern. </w:t>
      </w:r>
      <w:r w:rsidR="0077729A" w:rsidRPr="003013C2">
        <w:t xml:space="preserve">Notably, this association remained significant after extensive corrections for potential confounds, </w:t>
      </w:r>
      <w:r w:rsidR="0011761D" w:rsidRPr="003013C2">
        <w:t xml:space="preserve">including morphology, partial volume effects, and signal-to-noise ratio, </w:t>
      </w:r>
      <w:r w:rsidR="0077729A" w:rsidRPr="003013C2">
        <w:t xml:space="preserve">indicating </w:t>
      </w:r>
      <w:r w:rsidR="00C95244" w:rsidRPr="003013C2">
        <w:t xml:space="preserve">a </w:t>
      </w:r>
      <w:r w:rsidR="0011761D" w:rsidRPr="003013C2">
        <w:t xml:space="preserve">specific </w:t>
      </w:r>
      <w:r w:rsidR="00C95244" w:rsidRPr="003013C2">
        <w:t xml:space="preserve">structure-function link </w:t>
      </w:r>
      <w:r w:rsidR="0011761D" w:rsidRPr="003013C2">
        <w:t xml:space="preserve">between </w:t>
      </w:r>
      <w:r w:rsidR="0077729A" w:rsidRPr="003013C2">
        <w:t xml:space="preserve">G2 </w:t>
      </w:r>
      <w:r w:rsidR="0011761D" w:rsidRPr="003013C2">
        <w:t>and markers of</w:t>
      </w:r>
      <w:r w:rsidR="0077729A" w:rsidRPr="003013C2">
        <w:t xml:space="preserve"> intra-cortical </w:t>
      </w:r>
      <w:r w:rsidR="00230C4A" w:rsidRPr="003013C2">
        <w:t>microstructure</w:t>
      </w:r>
      <w:r w:rsidR="0077729A" w:rsidRPr="003013C2">
        <w:t xml:space="preserve">. </w:t>
      </w:r>
      <w:r w:rsidR="001249C9" w:rsidRPr="003013C2">
        <w:t xml:space="preserve">Although there is </w:t>
      </w:r>
      <w:r w:rsidR="00560BF1" w:rsidRPr="003013C2">
        <w:t>currently</w:t>
      </w:r>
      <w:r w:rsidR="004E7D5D" w:rsidRPr="003013C2">
        <w:t xml:space="preserve"> </w:t>
      </w:r>
      <w:r w:rsidR="001249C9" w:rsidRPr="003013C2">
        <w:t xml:space="preserve">no established </w:t>
      </w:r>
      <w:r w:rsidR="00FA286C" w:rsidRPr="003013C2">
        <w:t xml:space="preserve">methodology to </w:t>
      </w:r>
      <w:r w:rsidR="000915E0" w:rsidRPr="003013C2">
        <w:t xml:space="preserve">accurately and reliably </w:t>
      </w:r>
      <w:r w:rsidR="00781D46" w:rsidRPr="003013C2">
        <w:t xml:space="preserve">map </w:t>
      </w:r>
      <w:r w:rsidR="004E7D5D" w:rsidRPr="003013C2">
        <w:t xml:space="preserve">intrahippocampal fibers on HCP-style </w:t>
      </w:r>
      <w:r w:rsidR="004E7D5D" w:rsidRPr="003013C2">
        <w:rPr>
          <w:i/>
        </w:rPr>
        <w:t>in-vivo</w:t>
      </w:r>
      <w:r w:rsidR="004E7D5D" w:rsidRPr="003013C2">
        <w:t xml:space="preserve"> MRI data</w:t>
      </w:r>
      <w:r w:rsidR="00CD4B69" w:rsidRPr="003013C2">
        <w:t xml:space="preserve">, </w:t>
      </w:r>
      <w:r w:rsidR="004E7D5D" w:rsidRPr="003013C2">
        <w:t>the differentiation across subfields inherent to G2 may also reflect the course of internal hippocampal circuits. In particular, the perforant</w:t>
      </w:r>
      <w:r w:rsidR="00CD4B69" w:rsidRPr="003013C2">
        <w:t xml:space="preserve"> pathway</w:t>
      </w:r>
      <w:r w:rsidR="001249C9" w:rsidRPr="003013C2">
        <w:t xml:space="preserve"> </w:t>
      </w:r>
      <w:r w:rsidR="004E7D5D" w:rsidRPr="003013C2">
        <w:t>is believe</w:t>
      </w:r>
      <w:r w:rsidR="00354C52" w:rsidRPr="003013C2">
        <w:t>d to</w:t>
      </w:r>
      <w:r w:rsidR="001249C9" w:rsidRPr="003013C2">
        <w:t xml:space="preserve"> run from entorhinal regions towards the subicular complex, which it may perforate</w:t>
      </w:r>
      <w:r w:rsidR="006F429D" w:rsidRPr="003013C2">
        <w:t xml:space="preserve"> to reach</w:t>
      </w:r>
      <w:r w:rsidR="001249C9" w:rsidRPr="003013C2">
        <w:t xml:space="preserve"> CA and </w:t>
      </w:r>
      <w:r w:rsidR="006F429D" w:rsidRPr="003013C2">
        <w:t xml:space="preserve">subsequently </w:t>
      </w:r>
      <w:r w:rsidR="001249C9" w:rsidRPr="003013C2">
        <w:t>DG subfield</w:t>
      </w:r>
      <w:r w:rsidR="004E7D5D" w:rsidRPr="003013C2">
        <w:t>s</w:t>
      </w:r>
      <w:r w:rsidR="00CD4B69" w:rsidRPr="003013C2">
        <w:t xml:space="preserve">. </w:t>
      </w:r>
      <w:r w:rsidR="004E7D5D" w:rsidRPr="003013C2">
        <w:t>A recent study has leveraged</w:t>
      </w:r>
      <w:r w:rsidR="00054553" w:rsidRPr="003013C2">
        <w:t xml:space="preserve"> </w:t>
      </w:r>
      <w:r w:rsidR="00514E55" w:rsidRPr="003013C2">
        <w:t xml:space="preserve">polarized light </w:t>
      </w:r>
      <w:r w:rsidR="00CE5FDA" w:rsidRPr="003013C2">
        <w:t>imaging</w:t>
      </w:r>
      <w:r w:rsidR="00514E55" w:rsidRPr="003013C2">
        <w:t xml:space="preserve"> </w:t>
      </w:r>
      <w:r w:rsidR="004E7D5D" w:rsidRPr="003013C2">
        <w:t xml:space="preserve">to trace the course of the perforant pathway in human and non-human primate </w:t>
      </w:r>
      <w:r w:rsidR="004E7D5D" w:rsidRPr="003013C2">
        <w:rPr>
          <w:i/>
        </w:rPr>
        <w:t>ex-vivo</w:t>
      </w:r>
      <w:r w:rsidR="004E7D5D" w:rsidRPr="003013C2">
        <w:t xml:space="preserve"> data </w:t>
      </w:r>
      <w:r w:rsidR="00FD3D88" w:rsidRPr="003013C2">
        <w:fldChar w:fldCharType="begin">
          <w:fldData xml:space="preserve">PEVuZE5vdGU+PENpdGU+PEF1dGhvcj5aZWluZWg8L0F1dGhvcj48WWVhcj4yMDE3PC9ZZWFyPjxS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=
</w:fldData>
        </w:fldChar>
      </w:r>
      <w:r w:rsidR="00EE6621" w:rsidRPr="003013C2">
        <w:instrText xml:space="preserve"> ADDIN EN.CITE </w:instrText>
      </w:r>
      <w:r w:rsidR="00EE6621" w:rsidRPr="003013C2">
        <w:fldChar w:fldCharType="begin">
          <w:fldData xml:space="preserve">PEVuZE5vdGU+PENpdGU+PEF1dGhvcj5aZWluZWg8L0F1dGhvcj48WWVhcj4yMDE3PC9ZZWFyPjxS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=
</w:fldData>
        </w:fldChar>
      </w:r>
      <w:r w:rsidR="00EE6621" w:rsidRPr="003013C2">
        <w:instrText xml:space="preserve"> ADDIN EN.CITE.DATA </w:instrText>
      </w:r>
      <w:r w:rsidR="00EE6621" w:rsidRPr="003013C2">
        <w:fldChar w:fldCharType="end"/>
      </w:r>
      <w:r w:rsidR="00FD3D88" w:rsidRPr="003013C2">
        <w:fldChar w:fldCharType="separate"/>
      </w:r>
      <w:r w:rsidR="00EE6621" w:rsidRPr="003013C2">
        <w:rPr>
          <w:noProof/>
        </w:rPr>
        <w:t>(47)</w:t>
      </w:r>
      <w:r w:rsidR="00FD3D88" w:rsidRPr="003013C2">
        <w:fldChar w:fldCharType="end"/>
      </w:r>
      <w:r w:rsidR="004E7D5D" w:rsidRPr="003013C2">
        <w:t xml:space="preserve"> and there has been work based on post-mortem diffusion MRI data </w:t>
      </w:r>
      <w:r w:rsidR="00966CC7" w:rsidRPr="003013C2">
        <w:fldChar w:fldCharType="begin"/>
      </w:r>
      <w:r w:rsidR="00EE6621" w:rsidRPr="003013C2">
        <w:instrText xml:space="preserve"> ADDIN EN.CITE &lt;EndNote&gt;&lt;Cite&gt;&lt;Author&gt;Augustinack&lt;/Author&gt;&lt;Year&gt;2010&lt;/Year&gt;&lt;RecNum&gt;262&lt;/RecNum&gt;&lt;DisplayText&gt;(48)&lt;/DisplayText&gt;&lt;record&gt;&lt;rec-number&gt;262&lt;/rec-number&gt;&lt;foreign-keys&gt;&lt;key app="EN" db-id="ffxvf0tp69dx04es20qxeta5w2052ffs2rwf" timestamp="1530039356"&gt;262&lt;/key&gt;&lt;/foreign-keys&gt;&lt;ref-type name="Journal Article"&gt;17&lt;/ref-type&gt;&lt;contributors&gt;&lt;authors&gt;&lt;author&gt;Augustinack, J. C.&lt;/author&gt;&lt;author&gt;Helmer, K.&lt;/author&gt;&lt;author&gt;Huber, K. E.&lt;/author&gt;&lt;author&gt;Kakunoori, S.&lt;/author&gt;&lt;author&gt;Zollei, L.&lt;/author&gt;&lt;author&gt;Fischl, B.&lt;/author&gt;&lt;/authors&gt;&lt;/contributors&gt;&lt;auth-address&gt;Athinoula A. Martinos Center for Biomedical Imaging, Massachusetts General Hospital, Harvard Medical School Charlestown, MA, USA.&lt;/auth-address&gt;&lt;titles&gt;&lt;title&gt;Direct visualization of the perforant pathway in the human brain with ex vivo diffusion tensor imaging&lt;/title&gt;&lt;secondary-title&gt;Front Hum Neurosci&lt;/secondary-title&gt;&lt;/titles&gt;&lt;periodical&gt;&lt;full-title&gt;Front Hum Neurosci&lt;/full-title&gt;&lt;/periodical&gt;&lt;pages&gt;42&lt;/pages&gt;&lt;volume&gt;4&lt;/volume&gt;&lt;edition&gt;2010/06/26&lt;/edition&gt;&lt;keywords&gt;&lt;keyword&gt;dentate gyrus&lt;/keyword&gt;&lt;keyword&gt;entorhinal cortex&lt;/keyword&gt;&lt;keyword&gt;hippocampus&lt;/keyword&gt;&lt;keyword&gt;presubiculum&lt;/keyword&gt;&lt;keyword&gt;resolution&lt;/keyword&gt;&lt;keyword&gt;subiculum&lt;/keyword&gt;&lt;/keywords&gt;&lt;dates&gt;&lt;year&gt;2010&lt;/year&gt;&lt;/dates&gt;&lt;isbn&gt;1662-5161 (Electronic)&amp;#xD;1662-5161 (Linking)&lt;/isbn&gt;&lt;accession-num&gt;20577631&lt;/accession-num&gt;&lt;urls&gt;&lt;related-urls&gt;&lt;url&gt;https://www.ncbi.nlm.nih.gov/pubmed/20577631&lt;/url&gt;&lt;/related-urls&gt;&lt;/urls&gt;&lt;custom2&gt;PMC2889718&lt;/custom2&gt;&lt;electronic-resource-num&gt;10.3389/fnhum.2010.00042&lt;/electronic-resource-num&gt;&lt;/record&gt;&lt;/Cite&gt;&lt;/EndNote&gt;</w:instrText>
      </w:r>
      <w:r w:rsidR="00966CC7" w:rsidRPr="003013C2">
        <w:fldChar w:fldCharType="separate"/>
      </w:r>
      <w:r w:rsidR="00EE6621" w:rsidRPr="003013C2">
        <w:rPr>
          <w:noProof/>
        </w:rPr>
        <w:t>(48)</w:t>
      </w:r>
      <w:r w:rsidR="00966CC7" w:rsidRPr="003013C2">
        <w:fldChar w:fldCharType="end"/>
      </w:r>
      <w:r w:rsidR="004E7D5D" w:rsidRPr="003013C2">
        <w:t xml:space="preserve">. </w:t>
      </w:r>
      <w:r w:rsidR="002E6C9D" w:rsidRPr="003013C2">
        <w:t xml:space="preserve">Whilst </w:t>
      </w:r>
      <w:r w:rsidR="004E7D5D" w:rsidRPr="003013C2">
        <w:t xml:space="preserve">there </w:t>
      </w:r>
      <w:r w:rsidR="002E6C9D" w:rsidRPr="003013C2">
        <w:t xml:space="preserve">are </w:t>
      </w:r>
      <w:r w:rsidR="004E7D5D" w:rsidRPr="003013C2">
        <w:t>also previous application</w:t>
      </w:r>
      <w:r w:rsidR="002E6C9D" w:rsidRPr="003013C2">
        <w:t>s</w:t>
      </w:r>
      <w:r w:rsidR="004E7D5D" w:rsidRPr="003013C2">
        <w:t xml:space="preserve"> based on </w:t>
      </w:r>
      <w:r w:rsidR="00B92ED1" w:rsidRPr="003013C2">
        <w:rPr>
          <w:i/>
        </w:rPr>
        <w:t xml:space="preserve">in-vivo </w:t>
      </w:r>
      <w:r w:rsidR="00D90236" w:rsidRPr="003013C2">
        <w:t>MRI</w:t>
      </w:r>
      <w:r w:rsidR="00B92ED1" w:rsidRPr="003013C2">
        <w:t xml:space="preserve"> </w:t>
      </w:r>
      <w:r w:rsidR="00966CC7" w:rsidRPr="003013C2">
        <w:fldChar w:fldCharType="begin">
          <w:fldData xml:space="preserve">PEVuZE5vdGU+PENpdGU+PEF1dGhvcj5aZWluZWg8L0F1dGhvcj48WWVhcj4yMDE3PC9ZZWFyPjxS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</w:fldData>
        </w:fldChar>
      </w:r>
      <w:r w:rsidR="00EE6621" w:rsidRPr="003013C2">
        <w:instrText xml:space="preserve"> ADDIN EN.CITE </w:instrText>
      </w:r>
      <w:r w:rsidR="00EE6621" w:rsidRPr="003013C2">
        <w:fldChar w:fldCharType="begin">
          <w:fldData xml:space="preserve">PEVuZE5vdGU+PENpdGU+PEF1dGhvcj5aZWluZWg8L0F1dGhvcj48WWVhcj4yMDE3PC9ZZWFyPjxS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</w:fldData>
        </w:fldChar>
      </w:r>
      <w:r w:rsidR="00EE6621" w:rsidRPr="003013C2">
        <w:instrText xml:space="preserve"> ADDIN EN.CITE.DATA </w:instrText>
      </w:r>
      <w:r w:rsidR="00EE6621" w:rsidRPr="003013C2">
        <w:fldChar w:fldCharType="end"/>
      </w:r>
      <w:r w:rsidR="00966CC7" w:rsidRPr="003013C2">
        <w:fldChar w:fldCharType="separate"/>
      </w:r>
      <w:r w:rsidR="00EE6621" w:rsidRPr="003013C2">
        <w:rPr>
          <w:noProof/>
        </w:rPr>
        <w:t>(47, 49)</w:t>
      </w:r>
      <w:r w:rsidR="00966CC7" w:rsidRPr="003013C2">
        <w:fldChar w:fldCharType="end"/>
      </w:r>
      <w:r w:rsidR="00D90236" w:rsidRPr="003013C2">
        <w:t xml:space="preserve">, </w:t>
      </w:r>
      <w:r w:rsidR="004E7D5D" w:rsidRPr="003013C2">
        <w:t>th</w:t>
      </w:r>
      <w:r w:rsidR="00781D46" w:rsidRPr="003013C2">
        <w:t>ese</w:t>
      </w:r>
      <w:r w:rsidR="004E7D5D" w:rsidRPr="003013C2">
        <w:t xml:space="preserve"> stud</w:t>
      </w:r>
      <w:r w:rsidR="00781D46" w:rsidRPr="003013C2">
        <w:t>ies</w:t>
      </w:r>
      <w:r w:rsidR="004E7D5D" w:rsidRPr="003013C2">
        <w:t xml:space="preserve"> ha</w:t>
      </w:r>
      <w:r w:rsidR="00781D46" w:rsidRPr="003013C2">
        <w:t>ve</w:t>
      </w:r>
      <w:r w:rsidR="004E7D5D" w:rsidRPr="003013C2">
        <w:t xml:space="preserve"> relied</w:t>
      </w:r>
      <w:r w:rsidR="00D2289B" w:rsidRPr="003013C2">
        <w:t xml:space="preserve"> on specialized </w:t>
      </w:r>
      <w:r w:rsidR="004E7D5D" w:rsidRPr="003013C2">
        <w:t>diffusion MRI sequences</w:t>
      </w:r>
      <w:r w:rsidR="00D2289B" w:rsidRPr="003013C2">
        <w:t xml:space="preserve"> targeting the medial temporal lobe.</w:t>
      </w:r>
      <w:r w:rsidR="00D90236" w:rsidRPr="003013C2">
        <w:t xml:space="preserve"> </w:t>
      </w:r>
      <w:r w:rsidR="00F562DD" w:rsidRPr="003013C2">
        <w:t xml:space="preserve">Future work could combine </w:t>
      </w:r>
      <w:r w:rsidR="001249C9" w:rsidRPr="003013C2">
        <w:t xml:space="preserve">such </w:t>
      </w:r>
      <w:r w:rsidR="00310C8B" w:rsidRPr="003013C2">
        <w:t>targeted</w:t>
      </w:r>
      <w:r w:rsidR="003426B5" w:rsidRPr="003013C2">
        <w:t xml:space="preserve"> imaging </w:t>
      </w:r>
      <w:r w:rsidR="0030554F" w:rsidRPr="003013C2">
        <w:t>with resting-state fMRI</w:t>
      </w:r>
      <w:r w:rsidR="003426B5" w:rsidRPr="003013C2">
        <w:t xml:space="preserve"> to assess the relationship between </w:t>
      </w:r>
      <w:r w:rsidR="004E7D5D" w:rsidRPr="003013C2">
        <w:t>fine-grained intra-hippocampal circuity and</w:t>
      </w:r>
      <w:r w:rsidR="003426B5" w:rsidRPr="003013C2">
        <w:t xml:space="preserve"> functional gradients</w:t>
      </w:r>
      <w:r w:rsidR="004E7D5D" w:rsidRPr="003013C2">
        <w:t xml:space="preserve"> obtained from resting-state connectivity</w:t>
      </w:r>
      <w:r w:rsidR="003426B5" w:rsidRPr="003013C2">
        <w:t>.</w:t>
      </w:r>
      <w:r w:rsidR="00C77D89" w:rsidRPr="003013C2">
        <w:t xml:space="preserve"> </w:t>
      </w:r>
    </w:p>
    <w:p w14:paraId="55BB2367" w14:textId="0A6A8910" w:rsidR="00FA3519" w:rsidRPr="003013C2" w:rsidRDefault="00123EFD" w:rsidP="00E723A1">
      <w:pPr>
        <w:autoSpaceDE w:val="0"/>
        <w:autoSpaceDN w:val="0"/>
        <w:adjustRightInd w:val="0"/>
        <w:spacing w:after="240"/>
        <w:ind w:firstLine="284"/>
      </w:pPr>
      <w:r w:rsidRPr="003013C2">
        <w:rPr>
          <w:rFonts w:cs="Times New Roman"/>
        </w:rPr>
        <w:t xml:space="preserve">The HCP initiative </w:t>
      </w:r>
      <w:r w:rsidR="000C5287" w:rsidRPr="003013C2">
        <w:rPr>
          <w:rFonts w:cs="Times New Roman"/>
        </w:rPr>
        <w:t>offers</w:t>
      </w:r>
      <w:r w:rsidRPr="003013C2">
        <w:rPr>
          <w:rFonts w:cs="Times New Roman"/>
        </w:rPr>
        <w:t xml:space="preserve"> </w:t>
      </w:r>
      <w:r w:rsidR="000C5287" w:rsidRPr="003013C2">
        <w:rPr>
          <w:rFonts w:cs="Times New Roman"/>
        </w:rPr>
        <w:t xml:space="preserve">an </w:t>
      </w:r>
      <w:r w:rsidRPr="003013C2">
        <w:rPr>
          <w:rFonts w:cs="Times New Roman"/>
        </w:rPr>
        <w:t xml:space="preserve">open repository to </w:t>
      </w:r>
      <w:r w:rsidR="000C5287" w:rsidRPr="003013C2">
        <w:rPr>
          <w:rFonts w:cs="Times New Roman"/>
        </w:rPr>
        <w:t xml:space="preserve">study </w:t>
      </w:r>
      <w:r w:rsidR="00CD02C0" w:rsidRPr="003013C2">
        <w:rPr>
          <w:rFonts w:cs="Times New Roman"/>
        </w:rPr>
        <w:t xml:space="preserve">connectomic </w:t>
      </w:r>
      <w:r w:rsidR="000C5287" w:rsidRPr="003013C2">
        <w:rPr>
          <w:rFonts w:cs="Times New Roman"/>
        </w:rPr>
        <w:t xml:space="preserve">principles </w:t>
      </w:r>
      <w:r w:rsidR="00DC0857" w:rsidRPr="003013C2">
        <w:rPr>
          <w:rFonts w:cs="Times New Roman"/>
        </w:rPr>
        <w:t>in healthy young adults</w:t>
      </w:r>
      <w:r w:rsidR="000C5287" w:rsidRPr="003013C2">
        <w:rPr>
          <w:rFonts w:cs="Times New Roman"/>
        </w:rPr>
        <w:t xml:space="preserve"> using sta</w:t>
      </w:r>
      <w:r w:rsidR="00E4388D" w:rsidRPr="003013C2">
        <w:rPr>
          <w:rFonts w:cs="Times New Roman"/>
        </w:rPr>
        <w:t>te-of-the-art neuroimaging data, with a</w:t>
      </w:r>
      <w:r w:rsidR="000C5287" w:rsidRPr="003013C2">
        <w:rPr>
          <w:rFonts w:cs="Times New Roman"/>
        </w:rPr>
        <w:t xml:space="preserve"> sample size </w:t>
      </w:r>
      <w:r w:rsidR="00E4388D" w:rsidRPr="003013C2">
        <w:rPr>
          <w:rFonts w:cs="Times New Roman"/>
        </w:rPr>
        <w:t>large enough for both discovery and validation</w:t>
      </w:r>
      <w:r w:rsidRPr="003013C2">
        <w:rPr>
          <w:rFonts w:cs="Times New Roman"/>
        </w:rPr>
        <w:t xml:space="preserve">. </w:t>
      </w:r>
      <w:r w:rsidR="00DC0857" w:rsidRPr="003013C2">
        <w:rPr>
          <w:rFonts w:cs="Times New Roman"/>
        </w:rPr>
        <w:t>Our</w:t>
      </w:r>
      <w:r w:rsidRPr="003013C2">
        <w:rPr>
          <w:rFonts w:cs="Times New Roman"/>
        </w:rPr>
        <w:t xml:space="preserve"> test-retest </w:t>
      </w:r>
      <w:r w:rsidR="000C5287" w:rsidRPr="003013C2">
        <w:rPr>
          <w:rFonts w:cs="Times New Roman"/>
        </w:rPr>
        <w:t>stability analysis</w:t>
      </w:r>
      <w:r w:rsidR="00357E0E" w:rsidRPr="003013C2">
        <w:rPr>
          <w:rFonts w:cs="Times New Roman"/>
        </w:rPr>
        <w:t xml:space="preserve"> within </w:t>
      </w:r>
      <w:r w:rsidR="000C5287" w:rsidRPr="003013C2">
        <w:rPr>
          <w:rFonts w:cs="Times New Roman"/>
        </w:rPr>
        <w:t xml:space="preserve">subjects </w:t>
      </w:r>
      <w:r w:rsidR="0042579C" w:rsidRPr="003013C2">
        <w:rPr>
          <w:rFonts w:cs="Times New Roman"/>
        </w:rPr>
        <w:t>and</w:t>
      </w:r>
      <w:r w:rsidR="000C5287" w:rsidRPr="003013C2">
        <w:rPr>
          <w:rFonts w:cs="Times New Roman"/>
        </w:rPr>
        <w:t xml:space="preserve"> </w:t>
      </w:r>
      <w:r w:rsidR="00DC0857" w:rsidRPr="003013C2">
        <w:rPr>
          <w:rFonts w:cs="Times New Roman"/>
        </w:rPr>
        <w:t>re-</w:t>
      </w:r>
      <w:r w:rsidRPr="003013C2">
        <w:t>analys</w:t>
      </w:r>
      <w:r w:rsidR="000C5287" w:rsidRPr="003013C2">
        <w:t xml:space="preserve">is </w:t>
      </w:r>
      <w:r w:rsidR="0042579C" w:rsidRPr="003013C2">
        <w:t xml:space="preserve">of </w:t>
      </w:r>
      <w:r w:rsidR="000C5287" w:rsidRPr="003013C2">
        <w:t>an independent</w:t>
      </w:r>
      <w:r w:rsidR="00357E0E" w:rsidRPr="003013C2">
        <w:t xml:space="preserve"> </w:t>
      </w:r>
      <w:r w:rsidR="00335240" w:rsidRPr="003013C2">
        <w:t xml:space="preserve">HCP </w:t>
      </w:r>
      <w:r w:rsidR="00357E0E" w:rsidRPr="003013C2">
        <w:t>subsample</w:t>
      </w:r>
      <w:r w:rsidR="000C5287" w:rsidRPr="003013C2">
        <w:t xml:space="preserve"> provided an optimistic outlook on robustness of our results. </w:t>
      </w:r>
      <w:r w:rsidR="00EA7011" w:rsidRPr="003013C2">
        <w:t>Several other</w:t>
      </w:r>
      <w:r w:rsidR="000C5287" w:rsidRPr="003013C2">
        <w:t xml:space="preserve"> open access initiatives</w:t>
      </w:r>
      <w:r w:rsidR="00EA7011" w:rsidRPr="003013C2">
        <w:t xml:space="preserve"> </w:t>
      </w:r>
      <w:r w:rsidR="00DB0E1D" w:rsidRPr="003013C2">
        <w:t>with</w:t>
      </w:r>
      <w:r w:rsidR="000C5287" w:rsidRPr="003013C2">
        <w:t xml:space="preserve"> </w:t>
      </w:r>
      <w:r w:rsidR="00FC7709" w:rsidRPr="003013C2">
        <w:t xml:space="preserve">a </w:t>
      </w:r>
      <w:r w:rsidR="000C5287" w:rsidRPr="003013C2">
        <w:t xml:space="preserve">similar emphasis on high quality </w:t>
      </w:r>
      <w:r w:rsidR="005D7435" w:rsidRPr="003013C2">
        <w:t xml:space="preserve">imaging </w:t>
      </w:r>
      <w:r w:rsidR="000C5287" w:rsidRPr="003013C2">
        <w:t>and anatomically meaningful processing</w:t>
      </w:r>
      <w:r w:rsidR="00DB0E1D" w:rsidRPr="003013C2">
        <w:t xml:space="preserve"> are emerging. </w:t>
      </w:r>
      <w:r w:rsidR="00F46506" w:rsidRPr="003013C2">
        <w:t>Moving forward, t</w:t>
      </w:r>
      <w:r w:rsidR="00CA606E" w:rsidRPr="003013C2">
        <w:t xml:space="preserve">hese will help to </w:t>
      </w:r>
      <w:r w:rsidR="000C5287" w:rsidRPr="003013C2">
        <w:t xml:space="preserve">address generalizability </w:t>
      </w:r>
      <w:r w:rsidR="00CA606E" w:rsidRPr="003013C2">
        <w:t>and to assess</w:t>
      </w:r>
      <w:r w:rsidR="000C5287" w:rsidRPr="003013C2">
        <w:t xml:space="preserve"> alterations of the observed interplay between </w:t>
      </w:r>
      <w:r w:rsidR="0052023F" w:rsidRPr="003013C2">
        <w:t>hippocampal microstructure</w:t>
      </w:r>
      <w:r w:rsidR="000C5287" w:rsidRPr="003013C2">
        <w:t xml:space="preserve"> and macroscale features </w:t>
      </w:r>
      <w:r w:rsidR="003243C9" w:rsidRPr="003013C2">
        <w:t>during</w:t>
      </w:r>
      <w:r w:rsidR="000C5287" w:rsidRPr="003013C2">
        <w:t xml:space="preserve"> </w:t>
      </w:r>
      <w:r w:rsidR="003243C9" w:rsidRPr="003013C2">
        <w:t xml:space="preserve">neurodevelopment, aging, and </w:t>
      </w:r>
      <w:r w:rsidR="00B451E9" w:rsidRPr="003013C2">
        <w:t>brain disorders</w:t>
      </w:r>
      <w:r w:rsidR="003243C9" w:rsidRPr="003013C2">
        <w:t xml:space="preserve">. </w:t>
      </w:r>
    </w:p>
    <w:p w14:paraId="074A1A7D" w14:textId="77777777" w:rsidR="00533AD8" w:rsidRPr="003013C2" w:rsidRDefault="00176EA4" w:rsidP="00A57464">
      <w:pPr>
        <w:pStyle w:val="Heading2"/>
      </w:pPr>
      <w:r w:rsidRPr="003013C2">
        <w:lastRenderedPageBreak/>
        <w:t>Materials and Methods</w:t>
      </w:r>
    </w:p>
    <w:p w14:paraId="40E6DF63" w14:textId="2DEEBE06" w:rsidR="005B5A5F" w:rsidRPr="003013C2" w:rsidRDefault="00804D0B" w:rsidP="005B5A5F">
      <w:pPr>
        <w:widowControl w:val="0"/>
        <w:autoSpaceDE w:val="0"/>
        <w:autoSpaceDN w:val="0"/>
        <w:adjustRightInd w:val="0"/>
        <w:spacing w:after="240"/>
        <w:rPr>
          <w:rFonts w:cs="Times New Roman"/>
        </w:rPr>
      </w:pPr>
      <w:r w:rsidRPr="003013C2">
        <w:t xml:space="preserve">A detailed description of the </w:t>
      </w:r>
      <w:r w:rsidR="005B6397" w:rsidRPr="003013C2">
        <w:t>Subjects inclusions, image processing, and analysis methodology</w:t>
      </w:r>
      <w:r w:rsidRPr="003013C2">
        <w:t xml:space="preserve"> </w:t>
      </w:r>
      <w:r w:rsidR="005B6397" w:rsidRPr="003013C2">
        <w:t>can be</w:t>
      </w:r>
      <w:r w:rsidRPr="003013C2">
        <w:t xml:space="preserve"> found in </w:t>
      </w:r>
      <w:r w:rsidR="00441171">
        <w:t xml:space="preserve">the </w:t>
      </w:r>
      <w:r w:rsidRPr="003013C2">
        <w:rPr>
          <w:b/>
          <w:i/>
        </w:rPr>
        <w:t>SI</w:t>
      </w:r>
      <w:r w:rsidR="00441171">
        <w:rPr>
          <w:b/>
          <w:i/>
        </w:rPr>
        <w:t xml:space="preserve"> Appendix, in the Supplemental</w:t>
      </w:r>
      <w:r w:rsidRPr="003013C2">
        <w:rPr>
          <w:b/>
          <w:i/>
        </w:rPr>
        <w:t xml:space="preserve"> </w:t>
      </w:r>
      <w:r w:rsidR="005B5A5F" w:rsidRPr="003013C2">
        <w:rPr>
          <w:b/>
          <w:i/>
        </w:rPr>
        <w:t xml:space="preserve">Materials and </w:t>
      </w:r>
      <w:r w:rsidRPr="003013C2">
        <w:rPr>
          <w:b/>
          <w:i/>
        </w:rPr>
        <w:t>Methods</w:t>
      </w:r>
      <w:r w:rsidRPr="003013C2">
        <w:t>. In brief, w</w:t>
      </w:r>
      <w:r w:rsidR="002420F2" w:rsidRPr="003013C2">
        <w:t xml:space="preserve">e selected healthy adults from the </w:t>
      </w:r>
      <w:r w:rsidRPr="003013C2">
        <w:t>HCP</w:t>
      </w:r>
      <w:r w:rsidR="002420F2" w:rsidRPr="003013C2">
        <w:t xml:space="preserve"> S900 release for whom all four resting-state fMRI (r</w:t>
      </w:r>
      <w:r w:rsidR="005B5A5F" w:rsidRPr="003013C2">
        <w:t>s-</w:t>
      </w:r>
      <w:r w:rsidR="002420F2" w:rsidRPr="003013C2">
        <w:t xml:space="preserve">fMRI) and structural </w:t>
      </w:r>
      <w:r w:rsidR="005B5A5F" w:rsidRPr="003013C2">
        <w:t>scans</w:t>
      </w:r>
      <w:r w:rsidR="002420F2" w:rsidRPr="003013C2">
        <w:t xml:space="preserve"> were available. </w:t>
      </w:r>
      <w:r w:rsidR="000D74D1" w:rsidRPr="003013C2">
        <w:t xml:space="preserve">We selected two </w:t>
      </w:r>
      <w:r w:rsidR="000D74D1" w:rsidRPr="003013C2">
        <w:rPr>
          <w:color w:val="000000"/>
        </w:rPr>
        <w:t xml:space="preserve">cohorts without family relationships, both within and between cohorts, and acceptable image quality: </w:t>
      </w:r>
      <w:r w:rsidR="000D74D1" w:rsidRPr="003013C2">
        <w:t>discovery (n=217, 122 women,</w:t>
      </w:r>
      <w:r w:rsidR="000D74D1" w:rsidRPr="003013C2" w:rsidDel="006F6342">
        <w:t xml:space="preserve"> </w:t>
      </w:r>
      <w:r w:rsidR="000D74D1" w:rsidRPr="003013C2">
        <w:t>mean±SD age=28.5±3.7 years) and validation (n=134, 77 women, age=28.7±3.8 years).</w:t>
      </w:r>
    </w:p>
    <w:p w14:paraId="7414B8B8" w14:textId="08F0E597" w:rsidR="005B5A5F" w:rsidRPr="003013C2" w:rsidRDefault="005B5A5F" w:rsidP="005B5A5F">
      <w:pPr>
        <w:widowControl w:val="0"/>
        <w:autoSpaceDE w:val="0"/>
        <w:autoSpaceDN w:val="0"/>
        <w:adjustRightInd w:val="0"/>
        <w:spacing w:after="240"/>
        <w:rPr>
          <w:rFonts w:ascii="Times" w:hAnsi="Times" w:cs="Times"/>
          <w:color w:val="000000"/>
          <w:sz w:val="18"/>
          <w:szCs w:val="18"/>
        </w:rPr>
      </w:pPr>
      <w:r w:rsidRPr="003013C2">
        <w:rPr>
          <w:rFonts w:cs="Times New Roman"/>
          <w:color w:val="000000"/>
        </w:rPr>
        <w:t>All MRI data used in this study were publicly available and anonymized. Participant recruitment procedures and informed consent forms, including consent to share deidentified data, were previously approved by the Washington University Institutional Review Board as part of the HCP.</w:t>
      </w:r>
      <w:r w:rsidR="004B678C" w:rsidRPr="003013C2">
        <w:rPr>
          <w:rFonts w:cs="Times New Roman"/>
          <w:color w:val="000000"/>
        </w:rPr>
        <w:t xml:space="preserve"> </w:t>
      </w:r>
    </w:p>
    <w:p w14:paraId="59FF704A" w14:textId="4FF92356" w:rsidR="002420F2" w:rsidRPr="003013C2" w:rsidRDefault="002420F2" w:rsidP="00F53043">
      <w:r w:rsidRPr="003013C2">
        <w:t xml:space="preserve">Based on high-resolution T1-weighted images, </w:t>
      </w:r>
      <w:r w:rsidRPr="003013C2">
        <w:rPr>
          <w:color w:val="000000"/>
        </w:rPr>
        <w:t xml:space="preserve">we segmented CA1-3, CA4-DG, and subiculum using a patch-based algorithm </w:t>
      </w:r>
      <w:r w:rsidR="00143C1D" w:rsidRPr="003013C2">
        <w:rPr>
          <w:color w:val="000000"/>
        </w:rPr>
        <w:t>in every subject</w:t>
      </w:r>
      <w:r w:rsidR="007530E9" w:rsidRPr="003013C2">
        <w:rPr>
          <w:color w:val="000000"/>
        </w:rPr>
        <w:t xml:space="preserve"> </w:t>
      </w:r>
      <w:r w:rsidR="00953D0A" w:rsidRPr="003013C2">
        <w:rPr>
          <w:color w:val="000000"/>
        </w:rPr>
        <w:fldChar w:fldCharType="begin"/>
      </w:r>
      <w:r w:rsidR="00CB4169" w:rsidRPr="003013C2">
        <w:rPr>
          <w:color w:val="000000"/>
        </w:rPr>
        <w:instrText xml:space="preserve"> ADDIN EN.CITE &lt;EndNote&gt;&lt;Cite&gt;&lt;Author&gt;Caldairou&lt;/Author&gt;&lt;Year&gt;2016&lt;/Year&gt;&lt;RecNum&gt;166&lt;/RecNum&gt;&lt;DisplayText&gt;(17)&lt;/DisplayText&gt;&lt;record&gt;&lt;rec-number&gt;166&lt;/rec-number&gt;&lt;foreign-keys&gt;&lt;key app="EN" db-id="ffxvf0tp69dx04es20qxeta5w2052ffs2rwf" timestamp="1511450612"&gt;166&lt;/key&gt;&lt;key app="ENWeb" db-id=""&gt;0&lt;/key&gt;&lt;/foreign-keys&gt;&lt;ref-type name="Book Section"&gt;5&lt;/ref-type&gt;&lt;contributors&gt;&lt;authors&gt;&lt;author&gt;Caldairou, Benoit&lt;/author&gt;&lt;author&gt;Bernhardt, Boris C.&lt;/author&gt;&lt;author&gt;Kulaga-Yoskovitz, Jessie&lt;/author&gt;&lt;author&gt;Kim, Hosung&lt;/author&gt;&lt;author&gt;Bernasconi, Neda&lt;/author&gt;&lt;author&gt;Bernasconi, Andrea&lt;/author&gt;&lt;/authors&gt;&lt;/contributors&gt;&lt;titles&gt;&lt;title&gt;A Surface Patch-Based Segmentation Method for Hippocampal Subfields&lt;/title&gt;&lt;secondary-title&gt;Medical Image Computing and Computer-Assisted Intervention&lt;/secondary-title&gt;&lt;tertiary-title&gt;Lecture Notes in Computer Science&lt;/tertiary-title&gt;&lt;alt-title&gt;MICCAI 2016&lt;/alt-title&gt;&lt;/titles&gt;&lt;pages&gt;379-387&lt;/pages&gt;&lt;section&gt;Chapter 44&lt;/section&gt;&lt;dates&gt;&lt;year&gt;2016&lt;/year&gt;&lt;/dates&gt;&lt;publisher&gt;Springer&lt;/publisher&gt;&lt;isbn&gt;978-3-319-46722-1&amp;#xD;978-3-319-46723-8&lt;/isbn&gt;&lt;urls&gt;&lt;related-urls&gt;&lt;url&gt;https://link.springer.com/content/pdf/10.1007%2F978-3-319-46723-8_44.pdf&lt;/url&gt;&lt;/related-urls&gt;&lt;/urls&gt;&lt;electronic-resource-num&gt;10.1007/978-3-319-46723-8_44&lt;/electronic-resource-num&gt;&lt;/record&gt;&lt;/Cite&gt;&lt;/EndNote&gt;</w:instrText>
      </w:r>
      <w:r w:rsidR="00953D0A" w:rsidRPr="003013C2">
        <w:rPr>
          <w:color w:val="000000"/>
        </w:rPr>
        <w:fldChar w:fldCharType="separate"/>
      </w:r>
      <w:r w:rsidR="00CB4169" w:rsidRPr="003013C2">
        <w:rPr>
          <w:noProof/>
          <w:color w:val="000000"/>
        </w:rPr>
        <w:t>(17)</w:t>
      </w:r>
      <w:r w:rsidR="00953D0A" w:rsidRPr="003013C2">
        <w:rPr>
          <w:color w:val="000000"/>
        </w:rPr>
        <w:fldChar w:fldCharType="end"/>
      </w:r>
      <w:r w:rsidR="005B5A5F" w:rsidRPr="003013C2">
        <w:rPr>
          <w:color w:val="000000"/>
        </w:rPr>
        <w:t xml:space="preserve">. </w:t>
      </w:r>
      <w:r w:rsidR="00C20387" w:rsidRPr="003013C2">
        <w:rPr>
          <w:lang w:val="en-CA"/>
        </w:rPr>
        <w:t xml:space="preserve">The algorithm employs a population-based patch normalization relative to a template library, which offers good time and space complexity. Notably, by operating on T1-weighted images only, the currently preferred anatomical contrast of many big data MRI initiatives, it avoids reliance on T2-weighted MRI data, a modality that may be prone to motion and flow artifacts, and that may be susceptible </w:t>
      </w:r>
      <w:r w:rsidR="00EE4743" w:rsidRPr="003013C2">
        <w:rPr>
          <w:lang w:val="en-CA"/>
        </w:rPr>
        <w:t>to</w:t>
      </w:r>
      <w:r w:rsidR="00C20387" w:rsidRPr="003013C2">
        <w:rPr>
          <w:lang w:val="en-CA"/>
        </w:rPr>
        <w:t xml:space="preserve"> intensity changes due to pathological changes in the hippocampal formation. In previous validations, </w:t>
      </w:r>
      <w:r w:rsidR="00EE6621" w:rsidRPr="003013C2">
        <w:rPr>
          <w:lang w:val="en-CA"/>
        </w:rPr>
        <w:t>this</w:t>
      </w:r>
      <w:r w:rsidR="00C20387" w:rsidRPr="003013C2">
        <w:rPr>
          <w:lang w:val="en-CA"/>
        </w:rPr>
        <w:t xml:space="preserve"> algorithm has shown high segmentation accuracy of hippocampal subfields</w:t>
      </w:r>
      <w:r w:rsidR="00E871F3" w:rsidRPr="003013C2">
        <w:rPr>
          <w:lang w:val="en-CA"/>
        </w:rPr>
        <w:t xml:space="preserve"> </w:t>
      </w:r>
      <w:r w:rsidR="00EE6621" w:rsidRPr="003013C2">
        <w:rPr>
          <w:lang w:val="en-CA"/>
        </w:rPr>
        <w:fldChar w:fldCharType="begin"/>
      </w:r>
      <w:r w:rsidR="00EE6621" w:rsidRPr="003013C2">
        <w:rPr>
          <w:lang w:val="en-CA"/>
        </w:rPr>
        <w:instrText xml:space="preserve"> ADDIN EN.CITE &lt;EndNote&gt;&lt;Cite&gt;&lt;Author&gt;Caldairou&lt;/Author&gt;&lt;Year&gt;2016&lt;/Year&gt;&lt;RecNum&gt;166&lt;/RecNum&gt;&lt;DisplayText&gt;(17)&lt;/DisplayText&gt;&lt;record&gt;&lt;rec-number&gt;166&lt;/rec-number&gt;&lt;foreign-keys&gt;&lt;key app="EN" db-id="ffxvf0tp69dx04es20qxeta5w2052ffs2rwf" timestamp="1511450612"&gt;166&lt;/key&gt;&lt;key app="ENWeb" db-id=""&gt;0&lt;/key&gt;&lt;/foreign-keys&gt;&lt;ref-type name="Book Section"&gt;5&lt;/ref-type&gt;&lt;contributors&gt;&lt;authors&gt;&lt;author&gt;Caldairou, Benoit&lt;/author&gt;&lt;author&gt;Bernhardt, Boris C.&lt;/author&gt;&lt;author&gt;Kulaga-Yoskovitz, Jessie&lt;/author&gt;&lt;author&gt;Kim, Hosung&lt;/author&gt;&lt;author&gt;Bernasconi, Neda&lt;/author&gt;&lt;author&gt;Bernasconi, Andrea&lt;/author&gt;&lt;/authors&gt;&lt;/contributors&gt;&lt;titles&gt;&lt;title&gt;A Surface Patch-Based Segmentation Method for Hippocampal Subfields&lt;/title&gt;&lt;secondary-title&gt;Medical Image Computing and Computer-Assisted Intervention&lt;/secondary-title&gt;&lt;tertiary-title&gt;Lecture Notes in Computer Science&lt;/tertiary-title&gt;&lt;alt-title&gt;MICCAI 2016&lt;/alt-title&gt;&lt;/titles&gt;&lt;pages&gt;379-387&lt;/pages&gt;&lt;section&gt;Chapter 44&lt;/section&gt;&lt;dates&gt;&lt;year&gt;2016&lt;/year&gt;&lt;/dates&gt;&lt;publisher&gt;Springer&lt;/publisher&gt;&lt;isbn&gt;978-3-319-46722-1&amp;#xD;978-3-319-46723-8&lt;/isbn&gt;&lt;urls&gt;&lt;related-urls&gt;&lt;url&gt;https://link.springer.com/content/pdf/10.1007%2F978-3-319-46723-8_44.pdf&lt;/url&gt;&lt;/related-urls&gt;&lt;/urls&gt;&lt;electronic-resource-num&gt;10.1007/978-3-319-46723-8_44&lt;/electronic-resource-num&gt;&lt;/record&gt;&lt;/Cite&gt;&lt;/EndNote&gt;</w:instrText>
      </w:r>
      <w:r w:rsidR="00EE6621" w:rsidRPr="003013C2">
        <w:rPr>
          <w:lang w:val="en-CA"/>
        </w:rPr>
        <w:fldChar w:fldCharType="separate"/>
      </w:r>
      <w:r w:rsidR="00EE6621" w:rsidRPr="003013C2">
        <w:rPr>
          <w:noProof/>
          <w:lang w:val="en-CA"/>
        </w:rPr>
        <w:t>(17)</w:t>
      </w:r>
      <w:r w:rsidR="00EE6621" w:rsidRPr="003013C2">
        <w:rPr>
          <w:lang w:val="en-CA"/>
        </w:rPr>
        <w:fldChar w:fldCharType="end"/>
      </w:r>
      <w:r w:rsidR="00C20387" w:rsidRPr="003013C2">
        <w:rPr>
          <w:lang w:val="en-CA"/>
        </w:rPr>
        <w:t>.</w:t>
      </w:r>
      <w:r w:rsidR="005B5A5F" w:rsidRPr="003013C2">
        <w:rPr>
          <w:color w:val="000000"/>
        </w:rPr>
        <w:t xml:space="preserve">We then </w:t>
      </w:r>
      <w:r w:rsidRPr="003013C2">
        <w:rPr>
          <w:color w:val="000000"/>
        </w:rPr>
        <w:t>generated surfaces running through each subfield’s core</w:t>
      </w:r>
      <w:r w:rsidR="00EE0072" w:rsidRPr="003013C2">
        <w:rPr>
          <w:color w:val="000000"/>
        </w:rPr>
        <w:t xml:space="preserve"> </w:t>
      </w:r>
      <w:r w:rsidR="00953D0A" w:rsidRPr="003013C2">
        <w:rPr>
          <w:color w:val="000000"/>
        </w:rPr>
        <w:fldChar w:fldCharType="begin"/>
      </w:r>
      <w:r w:rsidR="00CB4169" w:rsidRPr="003013C2">
        <w:rPr>
          <w:color w:val="000000"/>
        </w:rPr>
        <w:instrText xml:space="preserve"> ADDIN EN.CITE &lt;EndNote&gt;&lt;Cite&gt;&lt;Author&gt;Kim&lt;/Author&gt;&lt;Year&gt;2014&lt;/Year&gt;&lt;RecNum&gt;105&lt;/RecNum&gt;&lt;DisplayText&gt;(24)&lt;/DisplayText&gt;&lt;record&gt;&lt;rec-number&gt;105&lt;/rec-number&gt;&lt;foreign-keys&gt;&lt;key app="EN" db-id="ffxvf0tp69dx04es20qxeta5w2052ffs2rwf" timestamp="1511371313"&gt;105&lt;/key&gt;&lt;/foreign-keys&gt;&lt;ref-type name="Journal Article"&gt;17&lt;/ref-type&gt;&lt;contributors&gt;&lt;authors&gt;&lt;author&gt;Kim, Hosung&lt;/author&gt;&lt;author&gt;Bernhardt, Boris C.&lt;/author&gt;&lt;author&gt;Kulaga-Yoskovitz, Jessie&lt;/author&gt;&lt;author&gt;Caldairou, Benoit&lt;/author&gt;&lt;author&gt;Bernasconi, Andrea&lt;/author&gt;&lt;author&gt;Bernasconi, Neda&lt;/author&gt;&lt;/authors&gt;&lt;/contributors&gt;&lt;titles&gt;&lt;title&gt;Multivariate hippocampal subfield analysis of local MRI intensity and volume: application to temporal lobe epilepsy&lt;/title&gt;&lt;secondary-title&gt;Med. Image Comput. Comput. Assist. Interv.&lt;/secondary-title&gt;&lt;/titles&gt;&lt;periodical&gt;&lt;full-title&gt;Med. Image Comput. Comput. Assist. Interv.&lt;/full-title&gt;&lt;/periodical&gt;&lt;pages&gt;170-178&lt;/pages&gt;&lt;volume&gt;17&lt;/volume&gt;&lt;number&gt;Pt 2&lt;/number&gt;&lt;dates&gt;&lt;year&gt;2014&lt;/year&gt;&lt;pub-dates&gt;&lt;date&gt;2014&lt;/date&gt;&lt;/pub-dates&gt;&lt;/dates&gt;&lt;label&gt;cMH9&lt;/label&gt;&lt;urls&gt;&lt;related-urls&gt;&lt;url&gt;https://www.ncbi.nlm.nih.gov/pubmed/25485376&lt;/url&gt;&lt;/related-urls&gt;&lt;/urls&gt;&lt;/record&gt;&lt;/Cite&gt;&lt;/EndNote&gt;</w:instrText>
      </w:r>
      <w:r w:rsidR="00953D0A" w:rsidRPr="003013C2">
        <w:rPr>
          <w:color w:val="000000"/>
        </w:rPr>
        <w:fldChar w:fldCharType="separate"/>
      </w:r>
      <w:r w:rsidR="00CB4169" w:rsidRPr="003013C2">
        <w:rPr>
          <w:noProof/>
          <w:color w:val="000000"/>
        </w:rPr>
        <w:t>(24)</w:t>
      </w:r>
      <w:r w:rsidR="00953D0A" w:rsidRPr="003013C2">
        <w:rPr>
          <w:color w:val="000000"/>
        </w:rPr>
        <w:fldChar w:fldCharType="end"/>
      </w:r>
      <w:r w:rsidR="005B5A5F" w:rsidRPr="003013C2">
        <w:rPr>
          <w:color w:val="000000"/>
        </w:rPr>
        <w:t>, which</w:t>
      </w:r>
      <w:r w:rsidRPr="003013C2">
        <w:rPr>
          <w:color w:val="000000"/>
        </w:rPr>
        <w:t xml:space="preserve"> </w:t>
      </w:r>
      <w:r w:rsidR="00143C1D" w:rsidRPr="003013C2">
        <w:rPr>
          <w:color w:val="000000"/>
        </w:rPr>
        <w:t xml:space="preserve">allowed for the sampling of </w:t>
      </w:r>
      <w:r w:rsidRPr="003013C2">
        <w:rPr>
          <w:color w:val="000000"/>
        </w:rPr>
        <w:t>r</w:t>
      </w:r>
      <w:r w:rsidR="005B5A5F" w:rsidRPr="003013C2">
        <w:rPr>
          <w:color w:val="000000"/>
        </w:rPr>
        <w:t>s-</w:t>
      </w:r>
      <w:r w:rsidRPr="003013C2">
        <w:rPr>
          <w:color w:val="000000"/>
        </w:rPr>
        <w:t xml:space="preserve">fMRI </w:t>
      </w:r>
      <w:r w:rsidR="00862035" w:rsidRPr="003013C2">
        <w:rPr>
          <w:color w:val="000000"/>
        </w:rPr>
        <w:t>time-series</w:t>
      </w:r>
      <w:r w:rsidRPr="003013C2">
        <w:rPr>
          <w:color w:val="000000"/>
        </w:rPr>
        <w:t xml:space="preserve"> </w:t>
      </w:r>
      <w:r w:rsidR="00804D0B" w:rsidRPr="003013C2">
        <w:rPr>
          <w:color w:val="000000"/>
        </w:rPr>
        <w:t>and for hippocampal unfolding</w:t>
      </w:r>
      <w:r w:rsidR="00143C1D" w:rsidRPr="003013C2">
        <w:rPr>
          <w:color w:val="000000"/>
        </w:rPr>
        <w:t>. We also sampled cortical time</w:t>
      </w:r>
      <w:r w:rsidR="00862035" w:rsidRPr="003013C2">
        <w:rPr>
          <w:color w:val="000000"/>
        </w:rPr>
        <w:t>-</w:t>
      </w:r>
      <w:r w:rsidR="00143C1D" w:rsidRPr="003013C2">
        <w:rPr>
          <w:color w:val="000000"/>
        </w:rPr>
        <w:t xml:space="preserve">series using </w:t>
      </w:r>
      <w:r w:rsidR="005B5A5F" w:rsidRPr="003013C2">
        <w:rPr>
          <w:color w:val="000000"/>
        </w:rPr>
        <w:t xml:space="preserve">the </w:t>
      </w:r>
      <w:r w:rsidR="00804D0B" w:rsidRPr="003013C2">
        <w:rPr>
          <w:color w:val="000000"/>
        </w:rPr>
        <w:t>surface</w:t>
      </w:r>
      <w:r w:rsidR="005B5A5F" w:rsidRPr="003013C2">
        <w:rPr>
          <w:color w:val="000000"/>
        </w:rPr>
        <w:t>s</w:t>
      </w:r>
      <w:r w:rsidR="00804D0B" w:rsidRPr="003013C2">
        <w:rPr>
          <w:color w:val="000000"/>
        </w:rPr>
        <w:t xml:space="preserve"> </w:t>
      </w:r>
      <w:r w:rsidR="005B5A5F" w:rsidRPr="003013C2">
        <w:rPr>
          <w:color w:val="000000"/>
        </w:rPr>
        <w:t>provided by HCP</w:t>
      </w:r>
      <w:r w:rsidR="00F4013E" w:rsidRPr="003013C2">
        <w:rPr>
          <w:color w:val="000000"/>
        </w:rPr>
        <w:t xml:space="preserve"> and subcortical timeseries using segmentations from FSL FIRST </w:t>
      </w:r>
      <w:r w:rsidR="00B516CE" w:rsidRPr="003013C2">
        <w:rPr>
          <w:color w:val="000000"/>
        </w:rPr>
        <w:fldChar w:fldCharType="begin"/>
      </w:r>
      <w:r w:rsidR="00EE6621" w:rsidRPr="003013C2">
        <w:rPr>
          <w:color w:val="000000"/>
        </w:rPr>
        <w:instrText xml:space="preserve"> ADDIN EN.CITE &lt;EndNote&gt;&lt;Cite&gt;&lt;Author&gt;Patenaude&lt;/Author&gt;&lt;Year&gt;2011&lt;/Year&gt;&lt;RecNum&gt;261&lt;/RecNum&gt;&lt;DisplayText&gt;(50)&lt;/DisplayText&gt;&lt;record&gt;&lt;rec-number&gt;261&lt;/rec-number&gt;&lt;foreign-keys&gt;&lt;key app="EN" db-id="ffxvf0tp69dx04es20qxeta5w2052ffs2rwf" timestamp="1529397588"&gt;261&lt;/key&gt;&lt;/foreign-keys&gt;&lt;ref-type name="Journal Article"&gt;17&lt;/ref-type&gt;&lt;contributors&gt;&lt;authors&gt;&lt;author&gt;Patenaude, B.&lt;/author&gt;&lt;author&gt;Smith, S. M.&lt;/author&gt;&lt;author&gt;Kennedy, D. N.&lt;/author&gt;&lt;author&gt;Jenkinson, M.&lt;/author&gt;&lt;/authors&gt;&lt;/contributors&gt;&lt;auth-address&gt;FMRIB Centre, Department of Clinical Neurology, University of Oxford, Oxford, UK.&lt;/auth-address&gt;&lt;titles&gt;&lt;title&gt;A Bayesian model of shape and appearance for subcortical brain segmentation&lt;/title&gt;&lt;secondary-title&gt;Neuroimage&lt;/secondary-title&gt;&lt;/titles&gt;&lt;periodical&gt;&lt;full-title&gt;Neuroimage&lt;/full-title&gt;&lt;/periodical&gt;&lt;pages&gt;907-22&lt;/pages&gt;&lt;volume&gt;56&lt;/volume&gt;&lt;number&gt;3&lt;/number&gt;&lt;edition&gt;2011/03/01&lt;/edition&gt;&lt;keywords&gt;&lt;keyword&gt;Adolescent&lt;/keyword&gt;&lt;keyword&gt;Adult&lt;/keyword&gt;&lt;keyword&gt;Aged&lt;/keyword&gt;&lt;keyword&gt;Algorithms&lt;/keyword&gt;&lt;keyword&gt;Artificial Intelligence&lt;/keyword&gt;&lt;keyword&gt;Bayes Theorem&lt;/keyword&gt;&lt;keyword&gt;Brain/*anatomy &amp;amp; histology&lt;/keyword&gt;&lt;keyword&gt;Female&lt;/keyword&gt;&lt;keyword&gt;Humans&lt;/keyword&gt;&lt;keyword&gt;Image Processing, Computer-Assisted&lt;/keyword&gt;&lt;keyword&gt;Linear Models&lt;/keyword&gt;&lt;keyword&gt;Magnetic Resonance Imaging&lt;/keyword&gt;&lt;keyword&gt;Male&lt;/keyword&gt;&lt;keyword&gt;Middle Aged&lt;/keyword&gt;&lt;keyword&gt;*Models, Neurological&lt;/keyword&gt;&lt;keyword&gt;Models, Statistical&lt;/keyword&gt;&lt;keyword&gt;Reproducibility of Results&lt;/keyword&gt;&lt;keyword&gt;Thalamus/anatomy &amp;amp; histology&lt;/keyword&gt;&lt;keyword&gt;Young Adult&lt;/keyword&gt;&lt;/keywords&gt;&lt;dates&gt;&lt;year&gt;2011&lt;/year&gt;&lt;pub-dates&gt;&lt;date&gt;Jun 1&lt;/date&gt;&lt;/pub-dates&gt;&lt;/dates&gt;&lt;isbn&gt;1095-9572 (Electronic)&amp;#xD;1053-8119 (Linking)&lt;/isbn&gt;&lt;accession-num&gt;21352927&lt;/accession-num&gt;&lt;urls&gt;&lt;related-urls&gt;&lt;url&gt;https://www.ncbi.nlm.nih.gov/pubmed/21352927&lt;/url&gt;&lt;/related-urls&gt;&lt;/urls&gt;&lt;custom2&gt;PMC3417233&lt;/custom2&gt;&lt;electronic-resource-num&gt;10.1016/j.neuroimage.2011.02.046&lt;/electronic-resource-num&gt;&lt;/record&gt;&lt;/Cite&gt;&lt;/EndNote&gt;</w:instrText>
      </w:r>
      <w:r w:rsidR="00B516CE" w:rsidRPr="003013C2">
        <w:rPr>
          <w:color w:val="000000"/>
        </w:rPr>
        <w:fldChar w:fldCharType="separate"/>
      </w:r>
      <w:r w:rsidR="00EE6621" w:rsidRPr="003013C2">
        <w:rPr>
          <w:noProof/>
          <w:color w:val="000000"/>
        </w:rPr>
        <w:t>(50)</w:t>
      </w:r>
      <w:r w:rsidR="00B516CE" w:rsidRPr="003013C2">
        <w:rPr>
          <w:color w:val="000000"/>
        </w:rPr>
        <w:fldChar w:fldCharType="end"/>
      </w:r>
      <w:r w:rsidR="00804D0B" w:rsidRPr="003013C2">
        <w:rPr>
          <w:color w:val="000000"/>
        </w:rPr>
        <w:t xml:space="preserve">. </w:t>
      </w:r>
      <w:r w:rsidR="00143C1D" w:rsidRPr="003013C2">
        <w:rPr>
          <w:color w:val="000000"/>
        </w:rPr>
        <w:t>We correlated</w:t>
      </w:r>
      <w:r w:rsidRPr="003013C2">
        <w:rPr>
          <w:color w:val="000000"/>
        </w:rPr>
        <w:t xml:space="preserve"> hippocampal and cortical time-series</w:t>
      </w:r>
      <w:r w:rsidR="00143C1D" w:rsidRPr="003013C2">
        <w:rPr>
          <w:color w:val="000000"/>
        </w:rPr>
        <w:t>, and used Fisher z-transformations to render correlation coefficients more normally disturbed</w:t>
      </w:r>
      <w:r w:rsidRPr="003013C2">
        <w:rPr>
          <w:color w:val="000000"/>
        </w:rPr>
        <w:t xml:space="preserve">. </w:t>
      </w:r>
      <w:r w:rsidR="00804D0B" w:rsidRPr="003013C2">
        <w:rPr>
          <w:color w:val="000000"/>
        </w:rPr>
        <w:t>Subfield</w:t>
      </w:r>
      <w:r w:rsidRPr="003013C2">
        <w:rPr>
          <w:color w:val="000000"/>
        </w:rPr>
        <w:t xml:space="preserve"> connectivity </w:t>
      </w:r>
      <w:r w:rsidR="00143C1D" w:rsidRPr="003013C2">
        <w:rPr>
          <w:color w:val="000000"/>
        </w:rPr>
        <w:t xml:space="preserve">in </w:t>
      </w:r>
      <w:r w:rsidR="00666FC3">
        <w:rPr>
          <w:b/>
          <w:color w:val="000000"/>
        </w:rPr>
        <w:t>Fig.</w:t>
      </w:r>
      <w:r w:rsidR="00143C1D" w:rsidRPr="003013C2">
        <w:rPr>
          <w:b/>
          <w:color w:val="000000"/>
        </w:rPr>
        <w:t xml:space="preserve"> 1</w:t>
      </w:r>
      <w:r w:rsidR="00804D0B" w:rsidRPr="003013C2">
        <w:rPr>
          <w:b/>
          <w:color w:val="000000"/>
        </w:rPr>
        <w:t>B</w:t>
      </w:r>
      <w:r w:rsidR="00143C1D" w:rsidRPr="003013C2">
        <w:rPr>
          <w:color w:val="000000"/>
        </w:rPr>
        <w:t xml:space="preserve"> </w:t>
      </w:r>
      <w:r w:rsidR="00804D0B" w:rsidRPr="003013C2">
        <w:rPr>
          <w:color w:val="000000"/>
        </w:rPr>
        <w:t>was</w:t>
      </w:r>
      <w:r w:rsidRPr="003013C2">
        <w:rPr>
          <w:color w:val="000000"/>
        </w:rPr>
        <w:t xml:space="preserve"> </w:t>
      </w:r>
      <w:r w:rsidR="00804D0B" w:rsidRPr="003013C2">
        <w:rPr>
          <w:color w:val="000000"/>
        </w:rPr>
        <w:t>mapped</w:t>
      </w:r>
      <w:r w:rsidRPr="003013C2">
        <w:rPr>
          <w:color w:val="000000"/>
        </w:rPr>
        <w:t xml:space="preserve"> using </w:t>
      </w:r>
      <w:r w:rsidR="00804D0B" w:rsidRPr="003013C2">
        <w:rPr>
          <w:color w:val="000000"/>
        </w:rPr>
        <w:t xml:space="preserve">linear and </w:t>
      </w:r>
      <w:r w:rsidRPr="003013C2">
        <w:rPr>
          <w:color w:val="000000"/>
        </w:rPr>
        <w:t>mixed-effects models</w:t>
      </w:r>
      <w:r w:rsidR="00143C1D" w:rsidRPr="003013C2">
        <w:rPr>
          <w:color w:val="000000"/>
        </w:rPr>
        <w:t xml:space="preserve"> in SurfStat (</w:t>
      </w:r>
      <w:r w:rsidR="00804D0B" w:rsidRPr="003013C2">
        <w:rPr>
          <w:color w:val="000000"/>
          <w:u w:val="single"/>
        </w:rPr>
        <w:t>ht</w:t>
      </w:r>
      <w:r w:rsidR="00171E8F" w:rsidRPr="003013C2">
        <w:rPr>
          <w:color w:val="000000"/>
          <w:u w:val="single"/>
        </w:rPr>
        <w:t>t</w:t>
      </w:r>
      <w:r w:rsidR="00804D0B" w:rsidRPr="003013C2">
        <w:rPr>
          <w:color w:val="000000"/>
          <w:u w:val="single"/>
        </w:rPr>
        <w:t>p://</w:t>
      </w:r>
      <w:r w:rsidR="00143C1D" w:rsidRPr="003013C2">
        <w:rPr>
          <w:color w:val="000000"/>
          <w:u w:val="single"/>
        </w:rPr>
        <w:t>math.mcgill.ca/~keith/surfstat</w:t>
      </w:r>
      <w:r w:rsidR="00143C1D" w:rsidRPr="003013C2">
        <w:rPr>
          <w:color w:val="000000"/>
        </w:rPr>
        <w:t>)</w:t>
      </w:r>
      <w:r w:rsidRPr="003013C2">
        <w:rPr>
          <w:color w:val="000000"/>
        </w:rPr>
        <w:t xml:space="preserve">. </w:t>
      </w:r>
      <w:r w:rsidR="00804D0B" w:rsidRPr="003013C2">
        <w:rPr>
          <w:color w:val="000000"/>
        </w:rPr>
        <w:t>D</w:t>
      </w:r>
      <w:r w:rsidRPr="003013C2">
        <w:t xml:space="preserve">iffusion embedding </w:t>
      </w:r>
      <w:r w:rsidR="00804D0B" w:rsidRPr="003013C2">
        <w:t>(</w:t>
      </w:r>
      <w:r w:rsidR="00953D0A" w:rsidRPr="003013C2">
        <w:fldChar w:fldCharType="begin"/>
      </w:r>
      <w:r w:rsidR="00683CC2" w:rsidRPr="003013C2">
        <w:instrText xml:space="preserve"> ADDIN EN.CITE &lt;EndNote&gt;&lt;Cite&gt;&lt;Author&gt;Coifman&lt;/Author&gt;&lt;Year&gt;2006&lt;/Year&gt;&lt;RecNum&gt;86&lt;/RecNum&gt;&lt;DisplayText&gt;(26)&lt;/DisplayText&gt;&lt;record&gt;&lt;rec-number&gt;86&lt;/rec-number&gt;&lt;foreign-keys&gt;&lt;key app="EN" db-id="ffxvf0tp69dx04es20qxeta5w2052ffs2rwf" timestamp="1511371313"&gt;86&lt;/key&gt;&lt;/foreign-keys&gt;&lt;ref-type name="Journal Article"&gt;17&lt;/ref-type&gt;&lt;contributors&gt;&lt;authors&gt;&lt;author&gt;Coifman, Ronald R.&lt;/author&gt;&lt;author&gt;Lafon, Stéphane&lt;/author&gt;&lt;/authors&gt;&lt;/contributors&gt;&lt;titles&gt;&lt;title&gt;Diffusion maps&lt;/title&gt;&lt;secondary-title&gt;Appl. Comput. Harmon. Anal.&lt;/secondary-title&gt;&lt;/titles&gt;&lt;periodical&gt;&lt;full-title&gt;Appl. Comput. Harmon. Anal.&lt;/full-title&gt;&lt;/periodical&gt;&lt;pages&gt;5-30&lt;/pages&gt;&lt;volume&gt;21&lt;/volume&gt;&lt;number&gt;1&lt;/number&gt;&lt;dates&gt;&lt;year&gt;2006&lt;/year&gt;&lt;pub-dates&gt;&lt;date&gt;2006&lt;/date&gt;&lt;/pub-dates&gt;&lt;/dates&gt;&lt;isbn&gt;1063-5203&lt;/isbn&gt;&lt;label&gt;DN4V&lt;/label&gt;&lt;urls&gt;&lt;related-urls&gt;&lt;url&gt;http://dx.doi.org/10.1016/j.acha.2006.04.006&lt;/url&gt;&lt;/related-urls&gt;&lt;/urls&gt;&lt;electronic-resource-num&gt;10.1016/j.acha.2006.04.006&lt;/electronic-resource-num&gt;&lt;/record&gt;&lt;/Cite&gt;&lt;/EndNote&gt;</w:instrText>
      </w:r>
      <w:r w:rsidR="00953D0A" w:rsidRPr="003013C2">
        <w:fldChar w:fldCharType="separate"/>
      </w:r>
      <w:r w:rsidR="00683CC2" w:rsidRPr="003013C2">
        <w:rPr>
          <w:noProof/>
        </w:rPr>
        <w:t>(26)</w:t>
      </w:r>
      <w:r w:rsidR="00953D0A" w:rsidRPr="003013C2">
        <w:fldChar w:fldCharType="end"/>
      </w:r>
      <w:r w:rsidR="00193C20" w:rsidRPr="003013C2">
        <w:t xml:space="preserve">; </w:t>
      </w:r>
      <w:r w:rsidR="00171E8F" w:rsidRPr="003013C2">
        <w:t>M</w:t>
      </w:r>
      <w:r w:rsidR="00804D0B" w:rsidRPr="003013C2">
        <w:t xml:space="preserve">atlab </w:t>
      </w:r>
      <w:r w:rsidR="00143C1D" w:rsidRPr="003013C2">
        <w:t>code</w:t>
      </w:r>
      <w:r w:rsidR="00171E8F" w:rsidRPr="003013C2">
        <w:t>:</w:t>
      </w:r>
      <w:r w:rsidRPr="003013C2">
        <w:rPr>
          <w:rFonts w:eastAsia="Arial"/>
        </w:rPr>
        <w:t xml:space="preserve"> </w:t>
      </w:r>
      <w:r w:rsidR="00804D0B" w:rsidRPr="003013C2">
        <w:rPr>
          <w:rFonts w:eastAsia="Arial"/>
          <w:u w:val="single"/>
        </w:rPr>
        <w:t>http</w:t>
      </w:r>
      <w:r w:rsidR="009A3C95" w:rsidRPr="003013C2">
        <w:rPr>
          <w:rFonts w:eastAsia="Arial"/>
          <w:u w:val="single"/>
        </w:rPr>
        <w:t>s</w:t>
      </w:r>
      <w:r w:rsidR="00804D0B" w:rsidRPr="003013C2">
        <w:rPr>
          <w:rFonts w:eastAsia="Arial"/>
          <w:u w:val="single"/>
        </w:rPr>
        <w:t>://github.</w:t>
      </w:r>
      <w:r w:rsidR="009A3C95" w:rsidRPr="003013C2">
        <w:rPr>
          <w:rFonts w:eastAsia="Arial"/>
          <w:u w:val="single"/>
        </w:rPr>
        <w:t>com</w:t>
      </w:r>
      <w:r w:rsidR="00804D0B" w:rsidRPr="003013C2">
        <w:rPr>
          <w:rFonts w:eastAsia="Arial"/>
          <w:u w:val="single"/>
        </w:rPr>
        <w:t>/MICA-MNI/micaopen/</w:t>
      </w:r>
      <w:r w:rsidR="00804D0B" w:rsidRPr="003013C2">
        <w:rPr>
          <w:rFonts w:eastAsia="Arial"/>
        </w:rPr>
        <w:t>)</w:t>
      </w:r>
      <w:r w:rsidR="00143C1D" w:rsidRPr="003013C2">
        <w:rPr>
          <w:rFonts w:eastAsia="Arial"/>
        </w:rPr>
        <w:t xml:space="preserve"> </w:t>
      </w:r>
      <w:r w:rsidRPr="003013C2">
        <w:rPr>
          <w:rFonts w:eastAsia="Arial"/>
        </w:rPr>
        <w:t xml:space="preserve">identified principal </w:t>
      </w:r>
      <w:r w:rsidR="00143C1D" w:rsidRPr="003013C2">
        <w:rPr>
          <w:rFonts w:eastAsia="Arial"/>
        </w:rPr>
        <w:t>gradients</w:t>
      </w:r>
      <w:r w:rsidRPr="003013C2">
        <w:rPr>
          <w:rFonts w:eastAsia="Arial"/>
        </w:rPr>
        <w:t xml:space="preserve"> in </w:t>
      </w:r>
      <w:r w:rsidR="00804D0B" w:rsidRPr="003013C2">
        <w:rPr>
          <w:rFonts w:eastAsia="Arial"/>
        </w:rPr>
        <w:t xml:space="preserve">rs-fMRI </w:t>
      </w:r>
      <w:r w:rsidRPr="003013C2">
        <w:rPr>
          <w:rFonts w:eastAsia="Arial"/>
        </w:rPr>
        <w:t>connectivity along subfield surfaces</w:t>
      </w:r>
      <w:r w:rsidR="00804D0B" w:rsidRPr="003013C2">
        <w:rPr>
          <w:rFonts w:eastAsia="Arial"/>
        </w:rPr>
        <w:t xml:space="preserve">, with the anterior-posterior gradient shown in </w:t>
      </w:r>
      <w:r w:rsidR="00666FC3">
        <w:rPr>
          <w:rFonts w:eastAsia="Arial"/>
          <w:b/>
        </w:rPr>
        <w:t>Fig.</w:t>
      </w:r>
      <w:r w:rsidR="00804D0B" w:rsidRPr="003013C2">
        <w:rPr>
          <w:rFonts w:eastAsia="Arial"/>
          <w:b/>
        </w:rPr>
        <w:t xml:space="preserve"> 1C</w:t>
      </w:r>
      <w:r w:rsidR="00804D0B" w:rsidRPr="003013C2">
        <w:rPr>
          <w:rFonts w:eastAsia="Arial"/>
        </w:rPr>
        <w:t xml:space="preserve"> and the medial-lateral gradient shown in </w:t>
      </w:r>
      <w:r w:rsidR="00666FC3">
        <w:rPr>
          <w:rFonts w:eastAsia="Arial"/>
          <w:b/>
        </w:rPr>
        <w:t>Fig.</w:t>
      </w:r>
      <w:r w:rsidR="00804D0B" w:rsidRPr="003013C2">
        <w:rPr>
          <w:rFonts w:eastAsia="Arial"/>
          <w:b/>
        </w:rPr>
        <w:t xml:space="preserve"> 3B</w:t>
      </w:r>
      <w:r w:rsidRPr="003013C2">
        <w:rPr>
          <w:rFonts w:eastAsia="Arial"/>
        </w:rPr>
        <w:t xml:space="preserve">. We repeated </w:t>
      </w:r>
      <w:r w:rsidR="00A806CC" w:rsidRPr="003013C2">
        <w:rPr>
          <w:rFonts w:eastAsia="Arial"/>
        </w:rPr>
        <w:t>diffusion embedding</w:t>
      </w:r>
      <w:r w:rsidRPr="003013C2">
        <w:rPr>
          <w:rFonts w:eastAsia="Arial"/>
        </w:rPr>
        <w:t xml:space="preserve"> </w:t>
      </w:r>
      <w:r w:rsidR="00A806CC" w:rsidRPr="003013C2">
        <w:rPr>
          <w:rFonts w:eastAsia="Arial"/>
        </w:rPr>
        <w:t>based on</w:t>
      </w:r>
      <w:r w:rsidRPr="003013C2">
        <w:rPr>
          <w:rFonts w:eastAsia="Arial"/>
        </w:rPr>
        <w:t xml:space="preserve"> meta-analytical co-activation maps </w:t>
      </w:r>
      <w:r w:rsidR="00A806CC" w:rsidRPr="003013C2">
        <w:rPr>
          <w:rFonts w:eastAsia="Arial"/>
        </w:rPr>
        <w:t>derived from</w:t>
      </w:r>
      <w:r w:rsidRPr="003013C2">
        <w:rPr>
          <w:rFonts w:eastAsia="Arial"/>
        </w:rPr>
        <w:t xml:space="preserve"> Neurosynth</w:t>
      </w:r>
      <w:r w:rsidR="00372FC5" w:rsidRPr="003013C2">
        <w:rPr>
          <w:rFonts w:eastAsia="Arial"/>
        </w:rPr>
        <w:t xml:space="preserve"> in </w:t>
      </w:r>
      <w:r w:rsidR="00666FC3">
        <w:rPr>
          <w:rFonts w:eastAsia="Arial"/>
          <w:i/>
        </w:rPr>
        <w:t>Fig.</w:t>
      </w:r>
      <w:r w:rsidR="00372FC5" w:rsidRPr="003013C2">
        <w:rPr>
          <w:rFonts w:eastAsia="Arial"/>
          <w:i/>
        </w:rPr>
        <w:t xml:space="preserve"> 2</w:t>
      </w:r>
      <w:r w:rsidR="00EE0072" w:rsidRPr="003013C2">
        <w:rPr>
          <w:rFonts w:eastAsia="Arial"/>
        </w:rPr>
        <w:t xml:space="preserve"> </w:t>
      </w:r>
      <w:r w:rsidR="00953D0A" w:rsidRPr="003013C2">
        <w:rPr>
          <w:rFonts w:eastAsia="Arial"/>
        </w:rPr>
        <w:fldChar w:fldCharType="begin"/>
      </w:r>
      <w:r w:rsidR="00683CC2" w:rsidRPr="003013C2">
        <w:rPr>
          <w:rFonts w:eastAsia="Arial"/>
        </w:rPr>
        <w:instrText xml:space="preserve"> ADDIN EN.CITE &lt;EndNote&gt;&lt;Cite&gt;&lt;Author&gt;Yarkoni&lt;/Author&gt;&lt;Year&gt;2011&lt;/Year&gt;&lt;RecNum&gt;90&lt;/RecNum&gt;&lt;DisplayText&gt;(28)&lt;/DisplayText&gt;&lt;record&gt;&lt;rec-number&gt;90&lt;/rec-number&gt;&lt;foreign-keys&gt;&lt;key app="EN" db-id="ffxvf0tp69dx04es20qxeta5w2052ffs2rwf" timestamp="1511371313"&gt;90&lt;/key&gt;&lt;/foreign-keys&gt;&lt;ref-type name="Journal Article"&gt;17&lt;/ref-type&gt;&lt;contributors&gt;&lt;authors&gt;&lt;author&gt;Yarkoni, Tal&lt;/author&gt;&lt;author&gt;Poldrack, Russell A.&lt;/author&gt;&lt;author&gt;Nichols, Thomas E.&lt;/author&gt;&lt;author&gt;Van Essen, David C.&lt;/author&gt;&lt;author&gt;Wager, Tor D.&lt;/author&gt;&lt;/authors&gt;&lt;/contributors&gt;&lt;titles&gt;&lt;title&gt;Large-scale automated synthesis of human functional neuroimaging data&lt;/title&gt;&lt;secondary-title&gt;Nat. Methods&lt;/secondary-title&gt;&lt;/titles&gt;&lt;periodical&gt;&lt;full-title&gt;Nat. Methods&lt;/full-title&gt;&lt;/periodical&gt;&lt;pages&gt;665-670&lt;/pages&gt;&lt;volume&gt;8&lt;/volume&gt;&lt;number&gt;8&lt;/number&gt;&lt;dates&gt;&lt;year&gt;2011&lt;/year&gt;&lt;pub-dates&gt;&lt;date&gt;2011&lt;/date&gt;&lt;/pub-dates&gt;&lt;/dates&gt;&lt;isbn&gt;1548-7091&lt;/isbn&gt;&lt;label&gt;I4uV&lt;/label&gt;&lt;urls&gt;&lt;related-urls&gt;&lt;url&gt;http://dx.doi.org/10.1038/nmeth.1635&lt;/url&gt;&lt;url&gt;https://www.nature.com/articles/nmeth.1635.pdf&lt;/url&gt;&lt;/related-urls&gt;&lt;/urls&gt;&lt;electronic-resource-num&gt;10.1038/nmeth.1635&lt;/electronic-resource-num&gt;&lt;/record&gt;&lt;/Cite&gt;&lt;/EndNote&gt;</w:instrText>
      </w:r>
      <w:r w:rsidR="00953D0A" w:rsidRPr="003013C2">
        <w:rPr>
          <w:rFonts w:eastAsia="Arial"/>
        </w:rPr>
        <w:fldChar w:fldCharType="separate"/>
      </w:r>
      <w:r w:rsidR="00683CC2" w:rsidRPr="003013C2">
        <w:rPr>
          <w:rFonts w:eastAsia="Arial"/>
          <w:noProof/>
        </w:rPr>
        <w:t>(28)</w:t>
      </w:r>
      <w:r w:rsidR="00953D0A" w:rsidRPr="003013C2">
        <w:rPr>
          <w:rFonts w:eastAsia="Arial"/>
        </w:rPr>
        <w:fldChar w:fldCharType="end"/>
      </w:r>
      <w:r w:rsidRPr="003013C2">
        <w:rPr>
          <w:rFonts w:eastAsia="Arial"/>
        </w:rPr>
        <w:t>.</w:t>
      </w:r>
    </w:p>
    <w:p w14:paraId="3783B40E" w14:textId="417119B6" w:rsidR="002420F2" w:rsidRPr="003013C2" w:rsidRDefault="002420F2" w:rsidP="002420F2">
      <w:r w:rsidRPr="003013C2">
        <w:rPr>
          <w:rFonts w:eastAsia="Arial"/>
        </w:rPr>
        <w:lastRenderedPageBreak/>
        <w:t xml:space="preserve">To assess the relation between functional organization, hippocampal anatomy, </w:t>
      </w:r>
      <w:r w:rsidR="00695AE6" w:rsidRPr="003013C2">
        <w:rPr>
          <w:rFonts w:eastAsia="Arial"/>
        </w:rPr>
        <w:t>and</w:t>
      </w:r>
      <w:r w:rsidRPr="003013C2">
        <w:rPr>
          <w:rFonts w:eastAsia="Arial"/>
        </w:rPr>
        <w:t xml:space="preserve"> microstructure, we related r</w:t>
      </w:r>
      <w:r w:rsidR="008B518F" w:rsidRPr="003013C2">
        <w:rPr>
          <w:rFonts w:eastAsia="Arial"/>
        </w:rPr>
        <w:t>s-</w:t>
      </w:r>
      <w:r w:rsidRPr="003013C2">
        <w:rPr>
          <w:rFonts w:eastAsia="Arial"/>
        </w:rPr>
        <w:t>fMRI gradients to manual segmentations of hippocampal head, body, and tail</w:t>
      </w:r>
      <w:r w:rsidR="00D80CF1" w:rsidRPr="003013C2">
        <w:rPr>
          <w:rFonts w:eastAsia="Arial"/>
        </w:rPr>
        <w:t xml:space="preserve"> in </w:t>
      </w:r>
      <w:r w:rsidR="00666FC3">
        <w:rPr>
          <w:rFonts w:eastAsia="Arial"/>
          <w:b/>
        </w:rPr>
        <w:t>Fig.</w:t>
      </w:r>
      <w:r w:rsidR="00D80CF1" w:rsidRPr="003013C2">
        <w:rPr>
          <w:rFonts w:eastAsia="Arial"/>
          <w:b/>
        </w:rPr>
        <w:t xml:space="preserve"> 2</w:t>
      </w:r>
      <w:r w:rsidR="00D80CF1" w:rsidRPr="003013C2">
        <w:rPr>
          <w:rFonts w:eastAsia="Arial"/>
        </w:rPr>
        <w:t xml:space="preserve"> </w:t>
      </w:r>
      <w:r w:rsidR="00953D0A" w:rsidRPr="003013C2">
        <w:rPr>
          <w:rFonts w:eastAsia="Arial"/>
        </w:rPr>
        <w:fldChar w:fldCharType="begin"/>
      </w:r>
      <w:r w:rsidR="00683CC2" w:rsidRPr="003013C2">
        <w:rPr>
          <w:rFonts w:eastAsia="Arial"/>
        </w:rPr>
        <w:instrText xml:space="preserve"> ADDIN EN.CITE &lt;EndNote&gt;&lt;Cite&gt;&lt;Author&gt;Bernasconi&lt;/Author&gt;&lt;Year&gt;2003&lt;/Year&gt;&lt;RecNum&gt;197&lt;/RecNum&gt;&lt;DisplayText&gt;(27)&lt;/DisplayText&gt;&lt;record&gt;&lt;rec-number&gt;197&lt;/rec-number&gt;&lt;foreign-keys&gt;&lt;key app="EN" db-id="ffxvf0tp69dx04es20qxeta5w2052ffs2rwf" timestamp="1513197913"&gt;197&lt;/key&gt;&lt;/foreign-keys&gt;&lt;ref-type name="Journal Article"&gt;17&lt;/ref-type&gt;&lt;contributors&gt;&lt;authors&gt;&lt;author&gt;Bernasconi, N.&lt;/author&gt;&lt;author&gt;Bernasconi, A.&lt;/author&gt;&lt;author&gt;Caramanos, Z.&lt;/author&gt;&lt;author&gt;Antel, S. B.&lt;/author&gt;&lt;author&gt;Andermann, F.&lt;/author&gt;&lt;author&gt;Arnold, D. L.&lt;/author&gt;&lt;/authors&gt;&lt;/contributors&gt;&lt;auth-address&gt;Department of Neurology and Neurosurgery, McGill University and Montreal Neurological Institute and Hospital, Montreal, Quebec, Canada. neda@bic.mni.mcgill.ca&lt;/auth-address&gt;&lt;titles&gt;&lt;title&gt;Mesial temporal damage in temporal lobe epilepsy: a volumetric MRI study of the hippocampus, amygdala and parahippocampal region&lt;/title&gt;&lt;secondary-title&gt;Brain&lt;/secondary-title&gt;&lt;/titles&gt;&lt;periodical&gt;&lt;full-title&gt;Brain&lt;/full-title&gt;&lt;/periodical&gt;&lt;pages&gt;462-9&lt;/pages&gt;&lt;volume&gt;126&lt;/volume&gt;&lt;number&gt;Pt 2&lt;/number&gt;&lt;edition&gt;2003/01/23&lt;/edition&gt;&lt;keywords&gt;&lt;keyword&gt;Adolescent&lt;/keyword&gt;&lt;keyword&gt;Adult&lt;/keyword&gt;&lt;keyword&gt;Amygdala/pathology&lt;/keyword&gt;&lt;keyword&gt;Analysis of Variance&lt;/keyword&gt;&lt;keyword&gt;Atrophy&lt;/keyword&gt;&lt;keyword&gt;Case-Control Studies&lt;/keyword&gt;&lt;keyword&gt;Entorhinal Cortex/pathology&lt;/keyword&gt;&lt;keyword&gt;Epilepsy, Temporal Lobe/*pathology&lt;/keyword&gt;&lt;keyword&gt;Female&lt;/keyword&gt;&lt;keyword&gt;Hippocampus/pathology&lt;/keyword&gt;&lt;keyword&gt;Humans&lt;/keyword&gt;&lt;keyword&gt;Image Processing, Computer-Assisted/methods&lt;/keyword&gt;&lt;keyword&gt;Limbic System/*pathology&lt;/keyword&gt;&lt;keyword&gt;Magnetic Resonance Imaging&lt;/keyword&gt;&lt;keyword&gt;Male&lt;/keyword&gt;&lt;keyword&gt;Middle Aged&lt;/keyword&gt;&lt;keyword&gt;Parahippocampal Gyrus/pathology&lt;/keyword&gt;&lt;/keywords&gt;&lt;dates&gt;&lt;year&gt;2003&lt;/year&gt;&lt;pub-dates&gt;&lt;date&gt;Feb&lt;/date&gt;&lt;/pub-dates&gt;&lt;/dates&gt;&lt;isbn&gt;0006-8950 (Print)&amp;#xD;0006-8950 (Linking)&lt;/isbn&gt;&lt;accession-num&gt;12538412&lt;/accession-num&gt;&lt;urls&gt;&lt;related-urls&gt;&lt;url&gt;https://www.ncbi.nlm.nih.gov/pubmed/12538412&lt;/url&gt;&lt;/related-urls&gt;&lt;/urls&gt;&lt;/record&gt;&lt;/Cite&gt;&lt;/EndNote&gt;</w:instrText>
      </w:r>
      <w:r w:rsidR="00953D0A" w:rsidRPr="003013C2">
        <w:rPr>
          <w:rFonts w:eastAsia="Arial"/>
        </w:rPr>
        <w:fldChar w:fldCharType="separate"/>
      </w:r>
      <w:r w:rsidR="00683CC2" w:rsidRPr="003013C2">
        <w:rPr>
          <w:rFonts w:eastAsia="Arial"/>
          <w:noProof/>
        </w:rPr>
        <w:t>(27)</w:t>
      </w:r>
      <w:r w:rsidR="00953D0A" w:rsidRPr="003013C2">
        <w:rPr>
          <w:rFonts w:eastAsia="Arial"/>
        </w:rPr>
        <w:fldChar w:fldCharType="end"/>
      </w:r>
      <w:r w:rsidRPr="003013C2">
        <w:rPr>
          <w:rFonts w:eastAsia="Arial"/>
        </w:rPr>
        <w:t xml:space="preserve"> and </w:t>
      </w:r>
      <w:r w:rsidR="00D80CF1" w:rsidRPr="003013C2">
        <w:rPr>
          <w:rFonts w:eastAsia="Arial"/>
        </w:rPr>
        <w:t xml:space="preserve">to surface-sampled </w:t>
      </w:r>
      <w:r w:rsidRPr="003013C2">
        <w:rPr>
          <w:rFonts w:eastAsia="Arial"/>
        </w:rPr>
        <w:t>T1w/T2w intensity</w:t>
      </w:r>
      <w:r w:rsidR="00D80CF1" w:rsidRPr="003013C2">
        <w:rPr>
          <w:rFonts w:eastAsia="Arial"/>
        </w:rPr>
        <w:t xml:space="preserve"> in </w:t>
      </w:r>
      <w:r w:rsidR="00666FC3">
        <w:rPr>
          <w:rFonts w:eastAsia="Arial"/>
          <w:b/>
        </w:rPr>
        <w:t>Fig.</w:t>
      </w:r>
      <w:r w:rsidR="00D80CF1" w:rsidRPr="003013C2">
        <w:rPr>
          <w:rFonts w:eastAsia="Arial"/>
          <w:b/>
        </w:rPr>
        <w:t xml:space="preserve"> 3B</w:t>
      </w:r>
      <w:r w:rsidRPr="003013C2">
        <w:rPr>
          <w:rFonts w:eastAsia="Arial"/>
        </w:rPr>
        <w:t xml:space="preserve">, </w:t>
      </w:r>
      <w:r w:rsidRPr="003013C2">
        <w:t>a proxy for myelin content</w:t>
      </w:r>
      <w:r w:rsidR="00EE0072" w:rsidRPr="003013C2">
        <w:t xml:space="preserve"> </w:t>
      </w:r>
      <w:r w:rsidR="00953D0A" w:rsidRPr="003013C2">
        <w:fldChar w:fldCharType="begin"/>
      </w:r>
      <w:r w:rsidR="00EE6621" w:rsidRPr="003013C2">
        <w:instrText xml:space="preserve"> ADDIN EN.CITE &lt;EndNote&gt;&lt;Cite&gt;&lt;Author&gt;Glasser&lt;/Author&gt;&lt;Year&gt;2011&lt;/Year&gt;&lt;RecNum&gt;92&lt;/RecNum&gt;&lt;DisplayText&gt;(51)&lt;/DisplayText&gt;&lt;record&gt;&lt;rec-number&gt;92&lt;/rec-number&gt;&lt;foreign-keys&gt;&lt;key app="EN" db-id="ffxvf0tp69dx04es20qxeta5w2052ffs2rwf" timestamp="1511371313"&gt;92&lt;/key&gt;&lt;/foreign-keys&gt;&lt;ref-type name="Journal Article"&gt;17&lt;/ref-type&gt;&lt;contributors&gt;&lt;authors&gt;&lt;author&gt;Glasser, Matthew F.&lt;/author&gt;&lt;author&gt;Van Essen, David C.&lt;/author&gt;&lt;/authors&gt;&lt;/contributors&gt;&lt;titles&gt;&lt;title&gt;Mapping human cortical areas in vivo based on myelin content as revealed by T1- and T2-weighted MRI&lt;/title&gt;&lt;secondary-title&gt;J. Neurosci.&lt;/secondary-title&gt;&lt;/titles&gt;&lt;periodical&gt;&lt;full-title&gt;J. Neurosci.&lt;/full-title&gt;&lt;/periodical&gt;&lt;pages&gt;11597-11616&lt;/pages&gt;&lt;volume&gt;31&lt;/volume&gt;&lt;number&gt;32&lt;/number&gt;&lt;dates&gt;&lt;year&gt;2011&lt;/year&gt;&lt;pub-dates&gt;&lt;date&gt;2011/8/10&lt;/date&gt;&lt;/pub-dates&gt;&lt;/dates&gt;&lt;isbn&gt;0270-6474&lt;/isbn&gt;&lt;label&gt;LWvZ&lt;/label&gt;&lt;urls&gt;&lt;related-urls&gt;&lt;url&gt;http://dx.doi.org/10.1523/JNEUROSCI.2180-11.2011&lt;/url&gt;&lt;url&gt;https://www.ncbi.nlm.nih.gov/pubmed/21832190&lt;/url&gt;&lt;url&gt;https://www.ncbi.nlm.nih.gov/pmc/articles/PMC3167149&lt;/url&gt;&lt;url&gt;http://www.jneurosci.org/cgi/pmidlookup?view=long&amp;amp;pmid=21832190&lt;/url&gt;&lt;url&gt;http://www.jneurosci.org/content/jneuro/31/32/11597.full.pdf&lt;/url&gt;&lt;/related-urls&gt;&lt;/urls&gt;&lt;electronic-resource-num&gt;10.1523/JNEUROSCI.2180-11.2011&lt;/electronic-resource-num&gt;&lt;/record&gt;&lt;/Cite&gt;&lt;/EndNote&gt;</w:instrText>
      </w:r>
      <w:r w:rsidR="00953D0A" w:rsidRPr="003013C2">
        <w:fldChar w:fldCharType="separate"/>
      </w:r>
      <w:r w:rsidR="00EE6621" w:rsidRPr="003013C2">
        <w:rPr>
          <w:noProof/>
        </w:rPr>
        <w:t>(51)</w:t>
      </w:r>
      <w:r w:rsidR="00953D0A" w:rsidRPr="003013C2">
        <w:fldChar w:fldCharType="end"/>
      </w:r>
      <w:r w:rsidR="00CD726D" w:rsidRPr="003013C2">
        <w:t xml:space="preserve"> </w:t>
      </w:r>
      <w:r w:rsidR="00382551" w:rsidRPr="003013C2">
        <w:t>(</w:t>
      </w:r>
      <w:r w:rsidR="00CD726D" w:rsidRPr="003013C2">
        <w:t>see also comparison between HCP-derived</w:t>
      </w:r>
      <w:r w:rsidR="00025EB4" w:rsidRPr="003013C2">
        <w:t xml:space="preserve"> </w:t>
      </w:r>
      <w:r w:rsidR="00451426" w:rsidRPr="003013C2">
        <w:t xml:space="preserve">T1w/T2w intensities to </w:t>
      </w:r>
      <w:r w:rsidR="00CD726D" w:rsidRPr="003013C2">
        <w:t>quantitative T1</w:t>
      </w:r>
      <w:r w:rsidR="00451426" w:rsidRPr="003013C2">
        <w:t xml:space="preserve"> relaxation times </w:t>
      </w:r>
      <w:r w:rsidR="00CD726D" w:rsidRPr="003013C2">
        <w:t>from</w:t>
      </w:r>
      <w:r w:rsidR="00354C52" w:rsidRPr="003013C2">
        <w:t xml:space="preserve"> </w:t>
      </w:r>
      <w:r w:rsidR="00382551" w:rsidRPr="003013C2">
        <w:fldChar w:fldCharType="begin"/>
      </w:r>
      <w:r w:rsidR="00683CC2" w:rsidRPr="003013C2">
        <w:instrText xml:space="preserve"> ADDIN EN.CITE &lt;EndNote&gt;&lt;Cite&gt;&lt;Author&gt;Bernasconi&lt;/Author&gt;&lt;Year&gt;2003&lt;/Year&gt;&lt;RecNum&gt;197&lt;/RecNum&gt;&lt;DisplayText&gt;(27)&lt;/DisplayText&gt;&lt;record&gt;&lt;rec-number&gt;197&lt;/rec-number&gt;&lt;foreign-keys&gt;&lt;key app="EN" db-id="ffxvf0tp69dx04es20qxeta5w2052ffs2rwf" timestamp="1513197913"&gt;197&lt;/key&gt;&lt;/foreign-keys&gt;&lt;ref-type name="Journal Article"&gt;17&lt;/ref-type&gt;&lt;contributors&gt;&lt;authors&gt;&lt;author&gt;Bernasconi, N.&lt;/author&gt;&lt;author&gt;Bernasconi, A.&lt;/author&gt;&lt;author&gt;Caramanos, Z.&lt;/author&gt;&lt;author&gt;Antel, S. B.&lt;/author&gt;&lt;author&gt;Andermann, F.&lt;/author&gt;&lt;author&gt;Arnold, D. L.&lt;/author&gt;&lt;/authors&gt;&lt;/contributors&gt;&lt;auth-address&gt;Department of Neurology and Neurosurgery, McGill University and Montreal Neurological Institute and Hospital, Montreal, Quebec, Canada. neda@bic.mni.mcgill.ca&lt;/auth-address&gt;&lt;titles&gt;&lt;title&gt;Mesial temporal damage in temporal lobe epilepsy: a volumetric MRI study of the hippocampus, amygdala and parahippocampal region&lt;/title&gt;&lt;secondary-title&gt;Brain&lt;/secondary-title&gt;&lt;/titles&gt;&lt;periodical&gt;&lt;full-title&gt;Brain&lt;/full-title&gt;&lt;/periodical&gt;&lt;pages&gt;462-9&lt;/pages&gt;&lt;volume&gt;126&lt;/volume&gt;&lt;number&gt;Pt 2&lt;/number&gt;&lt;edition&gt;2003/01/23&lt;/edition&gt;&lt;keywords&gt;&lt;keyword&gt;Adolescent&lt;/keyword&gt;&lt;keyword&gt;Adult&lt;/keyword&gt;&lt;keyword&gt;Amygdala/pathology&lt;/keyword&gt;&lt;keyword&gt;Analysis of Variance&lt;/keyword&gt;&lt;keyword&gt;Atrophy&lt;/keyword&gt;&lt;keyword&gt;Case-Control Studies&lt;/keyword&gt;&lt;keyword&gt;Entorhinal Cortex/pathology&lt;/keyword&gt;&lt;keyword&gt;Epilepsy, Temporal Lobe/*pathology&lt;/keyword&gt;&lt;keyword&gt;Female&lt;/keyword&gt;&lt;keyword&gt;Hippocampus/pathology&lt;/keyword&gt;&lt;keyword&gt;Humans&lt;/keyword&gt;&lt;keyword&gt;Image Processing, Computer-Assisted/methods&lt;/keyword&gt;&lt;keyword&gt;Limbic System/*pathology&lt;/keyword&gt;&lt;keyword&gt;Magnetic Resonance Imaging&lt;/keyword&gt;&lt;keyword&gt;Male&lt;/keyword&gt;&lt;keyword&gt;Middle Aged&lt;/keyword&gt;&lt;keyword&gt;Parahippocampal Gyrus/pathology&lt;/keyword&gt;&lt;/keywords&gt;&lt;dates&gt;&lt;year&gt;2003&lt;/year&gt;&lt;pub-dates&gt;&lt;date&gt;Feb&lt;/date&gt;&lt;/pub-dates&gt;&lt;/dates&gt;&lt;isbn&gt;0006-8950 (Print)&amp;#xD;0006-8950 (Linking)&lt;/isbn&gt;&lt;accession-num&gt;12538412&lt;/accession-num&gt;&lt;urls&gt;&lt;related-urls&gt;&lt;url&gt;https://www.ncbi.nlm.nih.gov/pubmed/12538412&lt;/url&gt;&lt;/related-urls&gt;&lt;/urls&gt;&lt;/record&gt;&lt;/Cite&gt;&lt;/EndNote&gt;</w:instrText>
      </w:r>
      <w:r w:rsidR="00382551" w:rsidRPr="003013C2">
        <w:fldChar w:fldCharType="separate"/>
      </w:r>
      <w:r w:rsidR="00683CC2" w:rsidRPr="003013C2">
        <w:rPr>
          <w:noProof/>
        </w:rPr>
        <w:t>(27)</w:t>
      </w:r>
      <w:r w:rsidR="00382551" w:rsidRPr="003013C2">
        <w:fldChar w:fldCharType="end"/>
      </w:r>
      <w:r w:rsidR="00CD726D" w:rsidRPr="003013C2">
        <w:t xml:space="preserve">, </w:t>
      </w:r>
      <w:r w:rsidR="00666FC3">
        <w:t>s</w:t>
      </w:r>
      <w:r w:rsidR="00666FC3" w:rsidRPr="00666FC3">
        <w:t xml:space="preserve">ee SI Appendix, </w:t>
      </w:r>
      <w:r w:rsidR="00666FC3">
        <w:rPr>
          <w:b/>
        </w:rPr>
        <w:t>Fig.</w:t>
      </w:r>
      <w:r w:rsidR="00CD726D" w:rsidRPr="003013C2">
        <w:rPr>
          <w:b/>
        </w:rPr>
        <w:t xml:space="preserve"> S7</w:t>
      </w:r>
      <w:r w:rsidR="00382551" w:rsidRPr="003013C2">
        <w:t>)</w:t>
      </w:r>
      <w:r w:rsidR="00451426" w:rsidRPr="003013C2">
        <w:t xml:space="preserve">. </w:t>
      </w:r>
      <w:r w:rsidR="00025EB4" w:rsidRPr="003013C2">
        <w:t>Findings were consistent in the left and right hippocampus</w:t>
      </w:r>
      <w:r w:rsidR="00695AE6" w:rsidRPr="003013C2">
        <w:t xml:space="preserve"> (</w:t>
      </w:r>
      <w:r w:rsidR="00666FC3">
        <w:t>see SI Appendix,</w:t>
      </w:r>
      <w:r w:rsidR="00695AE6" w:rsidRPr="003013C2">
        <w:t xml:space="preserve"> </w:t>
      </w:r>
      <w:r w:rsidR="00666FC3">
        <w:rPr>
          <w:b/>
        </w:rPr>
        <w:t>Fig.</w:t>
      </w:r>
      <w:r w:rsidR="00695AE6" w:rsidRPr="003013C2">
        <w:rPr>
          <w:b/>
        </w:rPr>
        <w:t xml:space="preserve"> S</w:t>
      </w:r>
      <w:r w:rsidR="00B20DAF" w:rsidRPr="003013C2">
        <w:rPr>
          <w:b/>
        </w:rPr>
        <w:t>2-S</w:t>
      </w:r>
      <w:r w:rsidR="00433977" w:rsidRPr="003013C2">
        <w:rPr>
          <w:b/>
        </w:rPr>
        <w:t>6</w:t>
      </w:r>
      <w:r w:rsidR="00666FC3">
        <w:rPr>
          <w:b/>
        </w:rPr>
        <w:t>,</w:t>
      </w:r>
      <w:r w:rsidR="00B20DAF" w:rsidRPr="003013C2">
        <w:t xml:space="preserve"> for right hemisphere findings)</w:t>
      </w:r>
      <w:r w:rsidR="00950D53" w:rsidRPr="003013C2">
        <w:t xml:space="preserve">. We demonstrated test-retest stability in all individuals from the discovery cohort in </w:t>
      </w:r>
      <w:r w:rsidR="00666FC3">
        <w:rPr>
          <w:b/>
        </w:rPr>
        <w:t>Fig.</w:t>
      </w:r>
      <w:r w:rsidR="00950D53" w:rsidRPr="003013C2">
        <w:rPr>
          <w:b/>
        </w:rPr>
        <w:t xml:space="preserve"> 4</w:t>
      </w:r>
      <w:r w:rsidR="00FF6F6A" w:rsidRPr="003013C2">
        <w:rPr>
          <w:b/>
        </w:rPr>
        <w:t>A</w:t>
      </w:r>
      <w:r w:rsidR="00950D53" w:rsidRPr="003013C2">
        <w:t>, by correlating connectivity and gradients maps between tw</w:t>
      </w:r>
      <w:r w:rsidR="006B7704" w:rsidRPr="003013C2">
        <w:t>o</w:t>
      </w:r>
      <w:r w:rsidR="00950D53" w:rsidRPr="003013C2">
        <w:t xml:space="preserve"> scans within each subject to the other two. Furthermore, we assessed reproducibility, by correlating subfield connectivity and gradient maps between the discovery and </w:t>
      </w:r>
      <w:r w:rsidR="00EE0072" w:rsidRPr="003013C2">
        <w:t xml:space="preserve">validation </w:t>
      </w:r>
      <w:r w:rsidR="00950D53" w:rsidRPr="003013C2">
        <w:t xml:space="preserve">dataset in </w:t>
      </w:r>
      <w:r w:rsidR="00666FC3">
        <w:rPr>
          <w:b/>
        </w:rPr>
        <w:t>Fig.</w:t>
      </w:r>
      <w:r w:rsidR="00950D53" w:rsidRPr="003013C2">
        <w:rPr>
          <w:b/>
        </w:rPr>
        <w:t xml:space="preserve"> </w:t>
      </w:r>
      <w:r w:rsidR="005F3A68" w:rsidRPr="003013C2">
        <w:rPr>
          <w:b/>
        </w:rPr>
        <w:t>4B</w:t>
      </w:r>
      <w:r w:rsidR="00950D53" w:rsidRPr="003013C2">
        <w:t xml:space="preserve">. </w:t>
      </w:r>
    </w:p>
    <w:p w14:paraId="43D40AEB" w14:textId="77777777" w:rsidR="00533AD8" w:rsidRPr="003013C2" w:rsidRDefault="00533AD8" w:rsidP="00DA0AF7">
      <w:pPr>
        <w:pStyle w:val="Heading2"/>
        <w:rPr>
          <w:rFonts w:ascii="Times New Roman Bold" w:eastAsia="Times New Roman" w:hAnsi="Times New Roman Bold"/>
          <w:bCs/>
        </w:rPr>
      </w:pPr>
      <w:r w:rsidRPr="003013C2">
        <w:rPr>
          <w:rFonts w:ascii="Times New Roman Bold" w:eastAsia="Times New Roman" w:hAnsi="Times New Roman Bold"/>
        </w:rPr>
        <w:t>Acknowledgments</w:t>
      </w:r>
    </w:p>
    <w:p w14:paraId="38B3BB87" w14:textId="2864F871" w:rsidR="00C81290" w:rsidRPr="003013C2" w:rsidRDefault="001D059D" w:rsidP="00F46506">
      <w:pPr>
        <w:widowControl w:val="0"/>
        <w:autoSpaceDE w:val="0"/>
        <w:autoSpaceDN w:val="0"/>
        <w:adjustRightInd w:val="0"/>
        <w:spacing w:after="240"/>
        <w:rPr>
          <w:rFonts w:ascii="Times" w:eastAsiaTheme="minorEastAsia" w:hAnsi="Times" w:cs="Times"/>
          <w:color w:val="000000"/>
        </w:rPr>
      </w:pPr>
      <w:r w:rsidRPr="003013C2">
        <w:t>R</w:t>
      </w:r>
      <w:r w:rsidR="003348B0" w:rsidRPr="003013C2">
        <w:t>einder</w:t>
      </w:r>
      <w:r w:rsidR="003E0AB9" w:rsidRPr="003013C2">
        <w:t xml:space="preserve"> Vos de Wael MSc was supported by the McGill </w:t>
      </w:r>
      <w:r w:rsidR="000072FF" w:rsidRPr="003013C2">
        <w:t>F</w:t>
      </w:r>
      <w:r w:rsidR="003E0AB9" w:rsidRPr="003013C2">
        <w:t xml:space="preserve">aculty of </w:t>
      </w:r>
      <w:r w:rsidR="000072FF" w:rsidRPr="003013C2">
        <w:t>M</w:t>
      </w:r>
      <w:r w:rsidR="003E0AB9" w:rsidRPr="003013C2">
        <w:t>edicine</w:t>
      </w:r>
      <w:r w:rsidR="00F40A81" w:rsidRPr="003013C2">
        <w:t xml:space="preserve">. </w:t>
      </w:r>
      <w:r w:rsidRPr="003013C2">
        <w:t>S</w:t>
      </w:r>
      <w:r w:rsidR="00AC0A99" w:rsidRPr="003013C2">
        <w:t>ara</w:t>
      </w:r>
      <w:r w:rsidR="00B83548" w:rsidRPr="003013C2">
        <w:t xml:space="preserve"> </w:t>
      </w:r>
      <w:r w:rsidRPr="003013C2">
        <w:t>Larivi</w:t>
      </w:r>
      <w:r w:rsidR="00AC0A99" w:rsidRPr="003013C2">
        <w:t>è</w:t>
      </w:r>
      <w:r w:rsidRPr="003013C2">
        <w:t>re</w:t>
      </w:r>
      <w:r w:rsidR="00C41568" w:rsidRPr="003013C2">
        <w:t xml:space="preserve"> MSc </w:t>
      </w:r>
      <w:r w:rsidR="00B83548" w:rsidRPr="003013C2">
        <w:t>was supported by a Jeanne Timmins Costello Fellowship.</w:t>
      </w:r>
      <w:r w:rsidR="004347BA" w:rsidRPr="003013C2">
        <w:t xml:space="preserve"> </w:t>
      </w:r>
      <w:r w:rsidRPr="003013C2">
        <w:t>Dr</w:t>
      </w:r>
      <w:r w:rsidR="00AC5A9D" w:rsidRPr="003013C2">
        <w:t xml:space="preserve"> </w:t>
      </w:r>
      <w:r w:rsidR="003348B0" w:rsidRPr="003013C2">
        <w:t xml:space="preserve">Seok-Jun </w:t>
      </w:r>
      <w:r w:rsidR="00AC5A9D" w:rsidRPr="003013C2">
        <w:t>Hong was funded by the Canadian League Against Epilepsy. Dr</w:t>
      </w:r>
      <w:r w:rsidR="00CD726D" w:rsidRPr="003013C2">
        <w:t>s</w:t>
      </w:r>
      <w:r w:rsidR="00AC5A9D" w:rsidRPr="003013C2">
        <w:t xml:space="preserve"> Neda </w:t>
      </w:r>
      <w:r w:rsidR="00CD726D" w:rsidRPr="003013C2">
        <w:t xml:space="preserve">and Andrea </w:t>
      </w:r>
      <w:r w:rsidR="00AC5A9D" w:rsidRPr="003013C2">
        <w:t xml:space="preserve">Bernasconi </w:t>
      </w:r>
      <w:r w:rsidR="00CD726D" w:rsidRPr="003013C2">
        <w:t xml:space="preserve">were </w:t>
      </w:r>
      <w:r w:rsidR="00AC5A9D" w:rsidRPr="003013C2">
        <w:t xml:space="preserve">funded by the Canadian Institutes of Health Research (CIHR) and received salary support from the Fonds de la Recherche du Quebec – Santé (FRQS). </w:t>
      </w:r>
      <w:r w:rsidR="00F46506" w:rsidRPr="003013C2">
        <w:t xml:space="preserve">Dr Boris Bernhardt </w:t>
      </w:r>
      <w:r w:rsidR="00553A52" w:rsidRPr="003013C2">
        <w:t>acknowledges research support from the National Science and Engineering Research Council of Canada (NSERC Discovery-</w:t>
      </w:r>
      <w:r w:rsidR="00553A52" w:rsidRPr="003013C2">
        <w:rPr>
          <w:rFonts w:eastAsiaTheme="minorEastAsia"/>
          <w:color w:val="000000"/>
        </w:rPr>
        <w:t>1304413</w:t>
      </w:r>
      <w:r w:rsidR="00553A52" w:rsidRPr="003013C2">
        <w:t>), the Canadian Institutes of Health Research (CIHR FDN-</w:t>
      </w:r>
      <w:r w:rsidR="00553A52" w:rsidRPr="003013C2">
        <w:rPr>
          <w:rFonts w:eastAsiaTheme="minorEastAsia"/>
          <w:bCs/>
          <w:color w:val="000000"/>
        </w:rPr>
        <w:t>154298</w:t>
      </w:r>
      <w:r w:rsidR="00553A52" w:rsidRPr="003013C2">
        <w:t>), SickKids Foundation (NI17-039), and Azrieli Center for Autism Research (ACAR-TACC), as well as salary support from the Fonds de la Recherche du Quebec - Santé (FRQS Chercheur Boursier).</w:t>
      </w:r>
      <w:r w:rsidR="00F46506" w:rsidRPr="003013C2">
        <w:rPr>
          <w:rFonts w:ascii="Times" w:eastAsiaTheme="minorEastAsia" w:hAnsi="Times" w:cs="Times"/>
          <w:color w:val="000000"/>
        </w:rPr>
        <w:t xml:space="preserve"> </w:t>
      </w:r>
      <w:r w:rsidR="00020C5E" w:rsidRPr="003013C2">
        <w:rPr>
          <w:rFonts w:cs="Times New Roman"/>
        </w:rPr>
        <w:t xml:space="preserve">Dr </w:t>
      </w:r>
      <w:r w:rsidR="00597456" w:rsidRPr="003013C2">
        <w:rPr>
          <w:rFonts w:cs="Times New Roman"/>
        </w:rPr>
        <w:t xml:space="preserve">Jonathan </w:t>
      </w:r>
      <w:r w:rsidR="00020C5E" w:rsidRPr="003013C2">
        <w:rPr>
          <w:rFonts w:cs="Times New Roman"/>
        </w:rPr>
        <w:t xml:space="preserve">Smallwood </w:t>
      </w:r>
      <w:r w:rsidR="009C537F" w:rsidRPr="003013C2">
        <w:rPr>
          <w:rFonts w:cs="Times New Roman"/>
        </w:rPr>
        <w:t xml:space="preserve">was supported by </w:t>
      </w:r>
      <w:r w:rsidR="00583930" w:rsidRPr="003013C2">
        <w:rPr>
          <w:rFonts w:cs="Times New Roman"/>
        </w:rPr>
        <w:t xml:space="preserve">the </w:t>
      </w:r>
      <w:r w:rsidR="009C537F" w:rsidRPr="003013C2">
        <w:rPr>
          <w:rFonts w:cs="Times New Roman"/>
        </w:rPr>
        <w:t xml:space="preserve">European Research Council (WANDERINGMINDS – </w:t>
      </w:r>
      <w:r w:rsidR="00020C5E" w:rsidRPr="003013C2">
        <w:rPr>
          <w:rFonts w:cs="Times New Roman"/>
        </w:rPr>
        <w:t>ERC</w:t>
      </w:r>
      <w:r w:rsidR="009C537F" w:rsidRPr="003013C2">
        <w:rPr>
          <w:rFonts w:cs="Times New Roman"/>
        </w:rPr>
        <w:t xml:space="preserve">646927). </w:t>
      </w:r>
      <w:r w:rsidR="00C81290" w:rsidRPr="003013C2">
        <w:rPr>
          <w:rFonts w:cs="Times New Roman"/>
        </w:rPr>
        <w:t xml:space="preserve">Data </w:t>
      </w:r>
      <w:r w:rsidR="00C81290" w:rsidRPr="003013C2">
        <w:t>were provided, in part, by the Human Connectome Project, WU-Minn Consortium (Principal Investigators: David Van Essen and Kamil Ugurbil; 1U54MH091657) funded by the 16 NIH Institutes and Centers that support the NIH Blueprint for Neuroscience Research; and by the McDonnell Center for Systems Neuroscience at Washington University.</w:t>
      </w:r>
    </w:p>
    <w:p w14:paraId="014AB22B" w14:textId="77777777" w:rsidR="00533AD8" w:rsidRPr="003013C2" w:rsidRDefault="00533AD8" w:rsidP="00DA0AF7">
      <w:pPr>
        <w:pStyle w:val="Heading2"/>
        <w:rPr>
          <w:rFonts w:ascii="Times New Roman Bold" w:eastAsia="Times New Roman" w:hAnsi="Times New Roman Bold"/>
          <w:b w:val="0"/>
          <w:bCs/>
          <w:szCs w:val="48"/>
        </w:rPr>
      </w:pPr>
      <w:r w:rsidRPr="003013C2">
        <w:rPr>
          <w:rFonts w:ascii="Times New Roman Bold" w:eastAsia="Times New Roman" w:hAnsi="Times New Roman Bold"/>
        </w:rPr>
        <w:t>References</w:t>
      </w:r>
    </w:p>
    <w:p w14:paraId="0BA25EE7" w14:textId="77777777" w:rsidR="00683CC2" w:rsidRPr="003013C2" w:rsidRDefault="00C60422" w:rsidP="00683CC2">
      <w:pPr>
        <w:pStyle w:val="EndNoteBibliography"/>
        <w:spacing w:after="0"/>
        <w:ind w:left="720" w:hanging="720"/>
        <w:rPr>
          <w:noProof/>
        </w:rPr>
      </w:pPr>
      <w:r w:rsidRPr="003013C2">
        <w:rPr>
          <w:color w:val="000000" w:themeColor="text1"/>
        </w:rPr>
        <w:fldChar w:fldCharType="begin"/>
      </w:r>
      <w:r w:rsidR="00533AD8" w:rsidRPr="003013C2">
        <w:rPr>
          <w:color w:val="000000" w:themeColor="text1"/>
        </w:rPr>
        <w:instrText xml:space="preserve"> ADDIN EN.REFLIST </w:instrText>
      </w:r>
      <w:r w:rsidRPr="003013C2">
        <w:rPr>
          <w:color w:val="000000" w:themeColor="text1"/>
        </w:rPr>
        <w:fldChar w:fldCharType="separate"/>
      </w:r>
      <w:r w:rsidR="00683CC2" w:rsidRPr="003013C2">
        <w:rPr>
          <w:noProof/>
        </w:rPr>
        <w:t>1.</w:t>
      </w:r>
      <w:r w:rsidR="00683CC2" w:rsidRPr="003013C2">
        <w:rPr>
          <w:noProof/>
        </w:rPr>
        <w:tab/>
        <w:t xml:space="preserve">Penfield W &amp; Milner B (1958) Memory deficit produced by bilateral lesions in the hippocampal zone. </w:t>
      </w:r>
      <w:r w:rsidR="00683CC2" w:rsidRPr="003013C2">
        <w:rPr>
          <w:i/>
          <w:noProof/>
        </w:rPr>
        <w:t>AMA Arch. Neurol. Psychiatry</w:t>
      </w:r>
      <w:r w:rsidR="00683CC2" w:rsidRPr="003013C2">
        <w:rPr>
          <w:noProof/>
        </w:rPr>
        <w:t xml:space="preserve"> 79(5):475-497.</w:t>
      </w:r>
    </w:p>
    <w:p w14:paraId="6F46FDEE" w14:textId="77777777" w:rsidR="00683CC2" w:rsidRPr="003013C2" w:rsidRDefault="00683CC2" w:rsidP="00683CC2">
      <w:pPr>
        <w:pStyle w:val="EndNoteBibliography"/>
        <w:spacing w:after="0"/>
        <w:ind w:left="720" w:hanging="720"/>
        <w:rPr>
          <w:noProof/>
        </w:rPr>
      </w:pPr>
      <w:r w:rsidRPr="003013C2">
        <w:rPr>
          <w:noProof/>
        </w:rPr>
        <w:lastRenderedPageBreak/>
        <w:t>2.</w:t>
      </w:r>
      <w:r w:rsidRPr="003013C2">
        <w:rPr>
          <w:noProof/>
        </w:rPr>
        <w:tab/>
        <w:t xml:space="preserve">Burgess N, Maguire EA, &amp; O'Keefe J (2002) The Human Hippocampus and Spatial and Episodic Memory. </w:t>
      </w:r>
      <w:r w:rsidRPr="003013C2">
        <w:rPr>
          <w:i/>
          <w:noProof/>
        </w:rPr>
        <w:t>Neuron</w:t>
      </w:r>
      <w:r w:rsidRPr="003013C2">
        <w:rPr>
          <w:noProof/>
        </w:rPr>
        <w:t xml:space="preserve"> 35(4):625-641.</w:t>
      </w:r>
    </w:p>
    <w:p w14:paraId="3C2EB99E" w14:textId="77777777" w:rsidR="00683CC2" w:rsidRPr="003013C2" w:rsidRDefault="00683CC2" w:rsidP="00683CC2">
      <w:pPr>
        <w:pStyle w:val="EndNoteBibliography"/>
        <w:spacing w:after="0"/>
        <w:ind w:left="720" w:hanging="720"/>
        <w:rPr>
          <w:noProof/>
        </w:rPr>
      </w:pPr>
      <w:r w:rsidRPr="003013C2">
        <w:rPr>
          <w:noProof/>
        </w:rPr>
        <w:t>3.</w:t>
      </w:r>
      <w:r w:rsidRPr="003013C2">
        <w:rPr>
          <w:noProof/>
        </w:rPr>
        <w:tab/>
        <w:t xml:space="preserve">Phelps EA (2004) Human emotion and memory: interactions of the amygdala and hippocampal complex. </w:t>
      </w:r>
      <w:r w:rsidRPr="003013C2">
        <w:rPr>
          <w:i/>
          <w:noProof/>
        </w:rPr>
        <w:t>Curr Opin Neurobiol</w:t>
      </w:r>
      <w:r w:rsidRPr="003013C2">
        <w:rPr>
          <w:noProof/>
        </w:rPr>
        <w:t xml:space="preserve"> 14(2):198-202.</w:t>
      </w:r>
    </w:p>
    <w:p w14:paraId="461F59AE" w14:textId="77777777" w:rsidR="00683CC2" w:rsidRPr="003013C2" w:rsidRDefault="00683CC2" w:rsidP="00683CC2">
      <w:pPr>
        <w:pStyle w:val="EndNoteBibliography"/>
        <w:spacing w:after="0"/>
        <w:ind w:left="720" w:hanging="720"/>
        <w:rPr>
          <w:noProof/>
        </w:rPr>
      </w:pPr>
      <w:r w:rsidRPr="003013C2">
        <w:rPr>
          <w:noProof/>
        </w:rPr>
        <w:t>4.</w:t>
      </w:r>
      <w:r w:rsidRPr="003013C2">
        <w:rPr>
          <w:noProof/>
        </w:rPr>
        <w:tab/>
        <w:t xml:space="preserve">Franklin TB, Saab BJ, &amp; Mansuy IM (2012) Neural mechanisms of stress resilience and vulnerability. </w:t>
      </w:r>
      <w:r w:rsidRPr="003013C2">
        <w:rPr>
          <w:i/>
          <w:noProof/>
        </w:rPr>
        <w:t>Neuron</w:t>
      </w:r>
      <w:r w:rsidRPr="003013C2">
        <w:rPr>
          <w:noProof/>
        </w:rPr>
        <w:t xml:space="preserve"> 75(5):747-761.</w:t>
      </w:r>
    </w:p>
    <w:p w14:paraId="5BE6250C" w14:textId="77777777" w:rsidR="00683CC2" w:rsidRPr="003013C2" w:rsidRDefault="00683CC2" w:rsidP="00683CC2">
      <w:pPr>
        <w:pStyle w:val="EndNoteBibliography"/>
        <w:spacing w:after="0"/>
        <w:ind w:left="720" w:hanging="720"/>
        <w:rPr>
          <w:noProof/>
        </w:rPr>
      </w:pPr>
      <w:r w:rsidRPr="003013C2">
        <w:rPr>
          <w:noProof/>
        </w:rPr>
        <w:t>5.</w:t>
      </w:r>
      <w:r w:rsidRPr="003013C2">
        <w:rPr>
          <w:noProof/>
        </w:rPr>
        <w:tab/>
        <w:t xml:space="preserve">Braak H &amp; Braak E (1991) Neuropathological stageing of Alzheimer-related changes. </w:t>
      </w:r>
      <w:r w:rsidRPr="003013C2">
        <w:rPr>
          <w:i/>
          <w:noProof/>
        </w:rPr>
        <w:t>Acta Neuropathol.</w:t>
      </w:r>
      <w:r w:rsidRPr="003013C2">
        <w:rPr>
          <w:noProof/>
        </w:rPr>
        <w:t xml:space="preserve"> 82(4):239-259.</w:t>
      </w:r>
    </w:p>
    <w:p w14:paraId="56225AA2" w14:textId="77777777" w:rsidR="00683CC2" w:rsidRPr="003013C2" w:rsidRDefault="00683CC2" w:rsidP="00683CC2">
      <w:pPr>
        <w:pStyle w:val="EndNoteBibliography"/>
        <w:spacing w:after="0"/>
        <w:ind w:left="720" w:hanging="720"/>
        <w:rPr>
          <w:noProof/>
        </w:rPr>
      </w:pPr>
      <w:r w:rsidRPr="003013C2">
        <w:rPr>
          <w:noProof/>
        </w:rPr>
        <w:t>6.</w:t>
      </w:r>
      <w:r w:rsidRPr="003013C2">
        <w:rPr>
          <w:noProof/>
        </w:rPr>
        <w:tab/>
        <w:t xml:space="preserve">Dam AM (1982) Hippocampal neuron loss in epilepsy and after experimental seizures. </w:t>
      </w:r>
      <w:r w:rsidRPr="003013C2">
        <w:rPr>
          <w:i/>
          <w:noProof/>
        </w:rPr>
        <w:t>Acta Neurol. Scand.</w:t>
      </w:r>
      <w:r w:rsidRPr="003013C2">
        <w:rPr>
          <w:noProof/>
        </w:rPr>
        <w:t xml:space="preserve"> 66(6):601-642.</w:t>
      </w:r>
    </w:p>
    <w:p w14:paraId="1FE829CA" w14:textId="77777777" w:rsidR="00683CC2" w:rsidRPr="003013C2" w:rsidRDefault="00683CC2" w:rsidP="00683CC2">
      <w:pPr>
        <w:pStyle w:val="EndNoteBibliography"/>
        <w:spacing w:after="0"/>
        <w:ind w:left="720" w:hanging="720"/>
        <w:rPr>
          <w:noProof/>
        </w:rPr>
      </w:pPr>
      <w:r w:rsidRPr="003013C2">
        <w:rPr>
          <w:noProof/>
        </w:rPr>
        <w:t>7.</w:t>
      </w:r>
      <w:r w:rsidRPr="003013C2">
        <w:rPr>
          <w:noProof/>
        </w:rPr>
        <w:tab/>
        <w:t>Karl A</w:t>
      </w:r>
      <w:r w:rsidRPr="003013C2">
        <w:rPr>
          <w:i/>
          <w:noProof/>
        </w:rPr>
        <w:t>, et al.</w:t>
      </w:r>
      <w:r w:rsidRPr="003013C2">
        <w:rPr>
          <w:noProof/>
        </w:rPr>
        <w:t xml:space="preserve"> (2006) A meta-analysis of structural brain abnormalities in PTSD. </w:t>
      </w:r>
      <w:r w:rsidRPr="003013C2">
        <w:rPr>
          <w:i/>
          <w:noProof/>
        </w:rPr>
        <w:t>Neurosci Biobehav Rev</w:t>
      </w:r>
      <w:r w:rsidRPr="003013C2">
        <w:rPr>
          <w:noProof/>
        </w:rPr>
        <w:t xml:space="preserve"> 30(7):1004-1031.</w:t>
      </w:r>
    </w:p>
    <w:p w14:paraId="2A144419" w14:textId="77777777" w:rsidR="00683CC2" w:rsidRPr="003013C2" w:rsidRDefault="00683CC2" w:rsidP="00683CC2">
      <w:pPr>
        <w:pStyle w:val="EndNoteBibliography"/>
        <w:spacing w:after="0"/>
        <w:ind w:left="720" w:hanging="720"/>
        <w:rPr>
          <w:noProof/>
        </w:rPr>
      </w:pPr>
      <w:r w:rsidRPr="003013C2">
        <w:rPr>
          <w:noProof/>
        </w:rPr>
        <w:t>8.</w:t>
      </w:r>
      <w:r w:rsidRPr="003013C2">
        <w:rPr>
          <w:noProof/>
        </w:rPr>
        <w:tab/>
        <w:t>Altshuler LL</w:t>
      </w:r>
      <w:r w:rsidRPr="003013C2">
        <w:rPr>
          <w:i/>
          <w:noProof/>
        </w:rPr>
        <w:t>, et al.</w:t>
      </w:r>
      <w:r w:rsidRPr="003013C2">
        <w:rPr>
          <w:noProof/>
        </w:rPr>
        <w:t xml:space="preserve"> (2000) An MRI study of temporal lobe structures in men with bipolar disorder or schizophrenia. </w:t>
      </w:r>
      <w:r w:rsidRPr="003013C2">
        <w:rPr>
          <w:i/>
          <w:noProof/>
        </w:rPr>
        <w:t>Biol. Psychiatry</w:t>
      </w:r>
      <w:r w:rsidRPr="003013C2">
        <w:rPr>
          <w:noProof/>
        </w:rPr>
        <w:t xml:space="preserve"> 48(2):147-162.</w:t>
      </w:r>
    </w:p>
    <w:p w14:paraId="1E589FC9" w14:textId="77777777" w:rsidR="00683CC2" w:rsidRPr="003013C2" w:rsidRDefault="00683CC2" w:rsidP="00683CC2">
      <w:pPr>
        <w:pStyle w:val="EndNoteBibliography"/>
        <w:spacing w:after="0"/>
        <w:ind w:left="720" w:hanging="720"/>
        <w:rPr>
          <w:noProof/>
        </w:rPr>
      </w:pPr>
      <w:r w:rsidRPr="003013C2">
        <w:rPr>
          <w:noProof/>
        </w:rPr>
        <w:t>9.</w:t>
      </w:r>
      <w:r w:rsidRPr="003013C2">
        <w:rPr>
          <w:noProof/>
        </w:rPr>
        <w:tab/>
        <w:t xml:space="preserve">Moscovitch M, Cabeza R, Winocur G, &amp; Nadel L (2016) Episodic Memory and Beyond: The Hippocampus and Neocortex in Transformation. </w:t>
      </w:r>
      <w:r w:rsidRPr="003013C2">
        <w:rPr>
          <w:i/>
          <w:noProof/>
        </w:rPr>
        <w:t>Annu Rev Psychol</w:t>
      </w:r>
      <w:r w:rsidRPr="003013C2">
        <w:rPr>
          <w:noProof/>
        </w:rPr>
        <w:t xml:space="preserve"> 67:105-134.</w:t>
      </w:r>
    </w:p>
    <w:p w14:paraId="2C2656EE" w14:textId="77777777" w:rsidR="00683CC2" w:rsidRPr="003013C2" w:rsidRDefault="00683CC2" w:rsidP="00683CC2">
      <w:pPr>
        <w:pStyle w:val="EndNoteBibliography"/>
        <w:spacing w:after="0"/>
        <w:ind w:left="720" w:hanging="720"/>
        <w:rPr>
          <w:noProof/>
        </w:rPr>
      </w:pPr>
      <w:r w:rsidRPr="003013C2">
        <w:rPr>
          <w:noProof/>
        </w:rPr>
        <w:t>10.</w:t>
      </w:r>
      <w:r w:rsidRPr="003013C2">
        <w:rPr>
          <w:noProof/>
        </w:rPr>
        <w:tab/>
        <w:t xml:space="preserve">Squire LR, Stark CE, &amp; Clark RE (2004) The medial temporal lobe. </w:t>
      </w:r>
      <w:r w:rsidRPr="003013C2">
        <w:rPr>
          <w:i/>
          <w:noProof/>
        </w:rPr>
        <w:t>Annu Rev Neurosci</w:t>
      </w:r>
      <w:r w:rsidRPr="003013C2">
        <w:rPr>
          <w:noProof/>
        </w:rPr>
        <w:t xml:space="preserve"> 27:279-306.</w:t>
      </w:r>
    </w:p>
    <w:p w14:paraId="4C1F4CBD" w14:textId="77777777" w:rsidR="00683CC2" w:rsidRPr="003013C2" w:rsidRDefault="00683CC2" w:rsidP="00683CC2">
      <w:pPr>
        <w:pStyle w:val="EndNoteBibliography"/>
        <w:spacing w:after="0"/>
        <w:ind w:left="720" w:hanging="720"/>
        <w:rPr>
          <w:noProof/>
        </w:rPr>
      </w:pPr>
      <w:r w:rsidRPr="003013C2">
        <w:rPr>
          <w:noProof/>
        </w:rPr>
        <w:t>11.</w:t>
      </w:r>
      <w:r w:rsidRPr="003013C2">
        <w:rPr>
          <w:noProof/>
        </w:rPr>
        <w:tab/>
        <w:t>Hodgetts CJ</w:t>
      </w:r>
      <w:r w:rsidRPr="003013C2">
        <w:rPr>
          <w:i/>
          <w:noProof/>
        </w:rPr>
        <w:t>, et al.</w:t>
      </w:r>
      <w:r w:rsidRPr="003013C2">
        <w:rPr>
          <w:noProof/>
        </w:rPr>
        <w:t xml:space="preserve"> (2017) Ultra-High-Field fMRI Reveals a Role for the Subiculum in Scene Perceptual Discrimination. </w:t>
      </w:r>
      <w:r w:rsidRPr="003013C2">
        <w:rPr>
          <w:i/>
          <w:noProof/>
        </w:rPr>
        <w:t>J. Neurosci.</w:t>
      </w:r>
      <w:r w:rsidRPr="003013C2">
        <w:rPr>
          <w:noProof/>
        </w:rPr>
        <w:t xml:space="preserve"> 37(12):3150-3159.</w:t>
      </w:r>
    </w:p>
    <w:p w14:paraId="334A875F" w14:textId="77777777" w:rsidR="00683CC2" w:rsidRPr="003013C2" w:rsidRDefault="00683CC2" w:rsidP="00683CC2">
      <w:pPr>
        <w:pStyle w:val="EndNoteBibliography"/>
        <w:spacing w:after="0"/>
        <w:ind w:left="720" w:hanging="720"/>
        <w:rPr>
          <w:noProof/>
        </w:rPr>
      </w:pPr>
      <w:r w:rsidRPr="003013C2">
        <w:rPr>
          <w:noProof/>
        </w:rPr>
        <w:t>12.</w:t>
      </w:r>
      <w:r w:rsidRPr="003013C2">
        <w:rPr>
          <w:noProof/>
        </w:rPr>
        <w:tab/>
        <w:t xml:space="preserve">van Strien NM, Cappaert NL, &amp; Witter MP (2009) The anatomy of memory: an interactive overview of the parahippocampal-hippocampal network. </w:t>
      </w:r>
      <w:r w:rsidRPr="003013C2">
        <w:rPr>
          <w:i/>
          <w:noProof/>
        </w:rPr>
        <w:t>Nat Rev Neurosci</w:t>
      </w:r>
      <w:r w:rsidRPr="003013C2">
        <w:rPr>
          <w:noProof/>
        </w:rPr>
        <w:t xml:space="preserve"> 10(4):272-282.</w:t>
      </w:r>
    </w:p>
    <w:p w14:paraId="7A36CFF7" w14:textId="77777777" w:rsidR="00683CC2" w:rsidRPr="003013C2" w:rsidRDefault="00683CC2" w:rsidP="00683CC2">
      <w:pPr>
        <w:pStyle w:val="EndNoteBibliography"/>
        <w:spacing w:after="0"/>
        <w:ind w:left="720" w:hanging="720"/>
        <w:rPr>
          <w:noProof/>
        </w:rPr>
      </w:pPr>
      <w:r w:rsidRPr="003013C2">
        <w:rPr>
          <w:noProof/>
        </w:rPr>
        <w:t>13.</w:t>
      </w:r>
      <w:r w:rsidRPr="003013C2">
        <w:rPr>
          <w:noProof/>
        </w:rPr>
        <w:tab/>
        <w:t>Berron D</w:t>
      </w:r>
      <w:r w:rsidRPr="003013C2">
        <w:rPr>
          <w:i/>
          <w:noProof/>
        </w:rPr>
        <w:t>, et al.</w:t>
      </w:r>
      <w:r w:rsidRPr="003013C2">
        <w:rPr>
          <w:noProof/>
        </w:rPr>
        <w:t xml:space="preserve"> (2016) Strong Evidence for Pattern Separation in Human Dentate Gyrus. </w:t>
      </w:r>
      <w:r w:rsidRPr="003013C2">
        <w:rPr>
          <w:i/>
          <w:noProof/>
        </w:rPr>
        <w:t>J. Neurosci.</w:t>
      </w:r>
      <w:r w:rsidRPr="003013C2">
        <w:rPr>
          <w:noProof/>
        </w:rPr>
        <w:t xml:space="preserve"> 36(29):7569-7579.</w:t>
      </w:r>
    </w:p>
    <w:p w14:paraId="350A697E" w14:textId="77777777" w:rsidR="00683CC2" w:rsidRPr="003013C2" w:rsidRDefault="00683CC2" w:rsidP="00683CC2">
      <w:pPr>
        <w:pStyle w:val="EndNoteBibliography"/>
        <w:spacing w:after="0"/>
        <w:ind w:left="720" w:hanging="720"/>
        <w:rPr>
          <w:noProof/>
        </w:rPr>
      </w:pPr>
      <w:r w:rsidRPr="003013C2">
        <w:rPr>
          <w:noProof/>
        </w:rPr>
        <w:t>14.</w:t>
      </w:r>
      <w:r w:rsidRPr="003013C2">
        <w:rPr>
          <w:noProof/>
        </w:rPr>
        <w:tab/>
        <w:t xml:space="preserve">Neunuebel JP &amp; Knierim JJ (2014) CA3 retrieves coherent representations from degraded input: direct evidence for CA3 pattern completion and dentate gyrus pattern separation. </w:t>
      </w:r>
      <w:r w:rsidRPr="003013C2">
        <w:rPr>
          <w:i/>
          <w:noProof/>
        </w:rPr>
        <w:t>Neuron</w:t>
      </w:r>
      <w:r w:rsidRPr="003013C2">
        <w:rPr>
          <w:noProof/>
        </w:rPr>
        <w:t xml:space="preserve"> 81(2):416-427.</w:t>
      </w:r>
    </w:p>
    <w:p w14:paraId="2BC3354A" w14:textId="77777777" w:rsidR="00683CC2" w:rsidRPr="003013C2" w:rsidRDefault="00683CC2" w:rsidP="00683CC2">
      <w:pPr>
        <w:pStyle w:val="EndNoteBibliography"/>
        <w:spacing w:after="0"/>
        <w:ind w:left="720" w:hanging="720"/>
        <w:rPr>
          <w:noProof/>
        </w:rPr>
      </w:pPr>
      <w:r w:rsidRPr="003013C2">
        <w:rPr>
          <w:noProof/>
        </w:rPr>
        <w:t>15.</w:t>
      </w:r>
      <w:r w:rsidRPr="003013C2">
        <w:rPr>
          <w:noProof/>
        </w:rPr>
        <w:tab/>
        <w:t xml:space="preserve">Strange BA, Witter MP, Lein ES, &amp; Moser EI (2014) Functional organization of the hippocampal longitudinal axis. </w:t>
      </w:r>
      <w:r w:rsidRPr="003013C2">
        <w:rPr>
          <w:i/>
          <w:noProof/>
        </w:rPr>
        <w:t>Nat. Rev. Neurosci.</w:t>
      </w:r>
      <w:r w:rsidRPr="003013C2">
        <w:rPr>
          <w:noProof/>
        </w:rPr>
        <w:t xml:space="preserve"> 15(10):655-669.</w:t>
      </w:r>
    </w:p>
    <w:p w14:paraId="04E08365" w14:textId="77777777" w:rsidR="00683CC2" w:rsidRPr="003013C2" w:rsidRDefault="00683CC2" w:rsidP="00683CC2">
      <w:pPr>
        <w:pStyle w:val="EndNoteBibliography"/>
        <w:spacing w:after="0"/>
        <w:ind w:left="720" w:hanging="720"/>
        <w:rPr>
          <w:noProof/>
        </w:rPr>
      </w:pPr>
      <w:r w:rsidRPr="003013C2">
        <w:rPr>
          <w:noProof/>
        </w:rPr>
        <w:t>16.</w:t>
      </w:r>
      <w:r w:rsidRPr="003013C2">
        <w:rPr>
          <w:noProof/>
        </w:rPr>
        <w:tab/>
        <w:t xml:space="preserve">Poppenk J, Evensmoen HR, Moscovitch M, &amp; Nadel L (2013) Long-axis specialization of the human hippocampus. </w:t>
      </w:r>
      <w:r w:rsidRPr="003013C2">
        <w:rPr>
          <w:i/>
          <w:noProof/>
        </w:rPr>
        <w:t>Trends Cogn. Sci.</w:t>
      </w:r>
      <w:r w:rsidRPr="003013C2">
        <w:rPr>
          <w:noProof/>
        </w:rPr>
        <w:t xml:space="preserve"> 17(5):230-240.</w:t>
      </w:r>
    </w:p>
    <w:p w14:paraId="3159DFC9" w14:textId="77777777" w:rsidR="00683CC2" w:rsidRPr="003013C2" w:rsidRDefault="00683CC2" w:rsidP="00683CC2">
      <w:pPr>
        <w:pStyle w:val="EndNoteBibliography"/>
        <w:spacing w:after="0"/>
        <w:ind w:left="720" w:hanging="720"/>
        <w:rPr>
          <w:noProof/>
        </w:rPr>
      </w:pPr>
      <w:r w:rsidRPr="003013C2">
        <w:rPr>
          <w:noProof/>
        </w:rPr>
        <w:t>17.</w:t>
      </w:r>
      <w:r w:rsidRPr="003013C2">
        <w:rPr>
          <w:noProof/>
        </w:rPr>
        <w:tab/>
        <w:t>Caldairou B</w:t>
      </w:r>
      <w:r w:rsidRPr="003013C2">
        <w:rPr>
          <w:i/>
          <w:noProof/>
        </w:rPr>
        <w:t>, et al.</w:t>
      </w:r>
      <w:r w:rsidRPr="003013C2">
        <w:rPr>
          <w:noProof/>
        </w:rPr>
        <w:t xml:space="preserve"> (2016) A Surface Patch-Based Segmentation Method for Hippocampal Subfields. </w:t>
      </w:r>
      <w:r w:rsidRPr="003013C2">
        <w:rPr>
          <w:i/>
          <w:noProof/>
        </w:rPr>
        <w:t>Medical Image Computing and Computer-Assisted Intervention,</w:t>
      </w:r>
      <w:r w:rsidRPr="003013C2">
        <w:rPr>
          <w:noProof/>
        </w:rPr>
        <w:t xml:space="preserve"> Lecture Notes in Computer Science,  (Springer), pp 379-387.</w:t>
      </w:r>
    </w:p>
    <w:p w14:paraId="4B1F7D55" w14:textId="77777777" w:rsidR="00683CC2" w:rsidRPr="003013C2" w:rsidRDefault="00683CC2" w:rsidP="00683CC2">
      <w:pPr>
        <w:pStyle w:val="EndNoteBibliography"/>
        <w:spacing w:after="0"/>
        <w:ind w:left="720" w:hanging="720"/>
        <w:rPr>
          <w:noProof/>
        </w:rPr>
      </w:pPr>
      <w:r w:rsidRPr="003013C2">
        <w:rPr>
          <w:noProof/>
          <w:lang w:val="fr-CA"/>
        </w:rPr>
        <w:t>18.</w:t>
      </w:r>
      <w:r w:rsidRPr="003013C2">
        <w:rPr>
          <w:noProof/>
          <w:lang w:val="fr-CA"/>
        </w:rPr>
        <w:tab/>
        <w:t>Kulaga-Yoskovitz J</w:t>
      </w:r>
      <w:r w:rsidRPr="003013C2">
        <w:rPr>
          <w:i/>
          <w:noProof/>
          <w:lang w:val="fr-CA"/>
        </w:rPr>
        <w:t>, et al.</w:t>
      </w:r>
      <w:r w:rsidRPr="003013C2">
        <w:rPr>
          <w:noProof/>
          <w:lang w:val="fr-CA"/>
        </w:rPr>
        <w:t xml:space="preserve"> </w:t>
      </w:r>
      <w:r w:rsidRPr="003013C2">
        <w:rPr>
          <w:noProof/>
        </w:rPr>
        <w:t xml:space="preserve">(2015) Multi-contrast submillimetric 3 Tesla hippocampal subfield segmentation protocol and dataset. </w:t>
      </w:r>
      <w:r w:rsidRPr="003013C2">
        <w:rPr>
          <w:i/>
          <w:noProof/>
        </w:rPr>
        <w:t>Sci Data</w:t>
      </w:r>
      <w:r w:rsidRPr="003013C2">
        <w:rPr>
          <w:noProof/>
        </w:rPr>
        <w:t xml:space="preserve"> 2:150059.</w:t>
      </w:r>
    </w:p>
    <w:p w14:paraId="3D750A9F" w14:textId="77777777" w:rsidR="00683CC2" w:rsidRPr="003013C2" w:rsidRDefault="00683CC2" w:rsidP="00683CC2">
      <w:pPr>
        <w:pStyle w:val="EndNoteBibliography"/>
        <w:spacing w:after="0"/>
        <w:ind w:left="720" w:hanging="720"/>
        <w:rPr>
          <w:noProof/>
        </w:rPr>
      </w:pPr>
      <w:r w:rsidRPr="003013C2">
        <w:rPr>
          <w:noProof/>
        </w:rPr>
        <w:t>19.</w:t>
      </w:r>
      <w:r w:rsidRPr="003013C2">
        <w:rPr>
          <w:noProof/>
        </w:rPr>
        <w:tab/>
        <w:t>Van Essen DC</w:t>
      </w:r>
      <w:r w:rsidRPr="003013C2">
        <w:rPr>
          <w:i/>
          <w:noProof/>
        </w:rPr>
        <w:t>, et al.</w:t>
      </w:r>
      <w:r w:rsidRPr="003013C2">
        <w:rPr>
          <w:noProof/>
        </w:rPr>
        <w:t xml:space="preserve"> (2013) The WU-Minn Human Connectome Project: an overview. </w:t>
      </w:r>
      <w:r w:rsidRPr="003013C2">
        <w:rPr>
          <w:i/>
          <w:noProof/>
        </w:rPr>
        <w:t>Neuroimage</w:t>
      </w:r>
      <w:r w:rsidRPr="003013C2">
        <w:rPr>
          <w:noProof/>
        </w:rPr>
        <w:t xml:space="preserve"> 80:62-79.</w:t>
      </w:r>
    </w:p>
    <w:p w14:paraId="01BAEB11" w14:textId="77777777" w:rsidR="00683CC2" w:rsidRPr="003013C2" w:rsidRDefault="00683CC2" w:rsidP="00683CC2">
      <w:pPr>
        <w:pStyle w:val="EndNoteBibliography"/>
        <w:spacing w:after="0"/>
        <w:ind w:left="720" w:hanging="720"/>
        <w:rPr>
          <w:noProof/>
        </w:rPr>
      </w:pPr>
      <w:r w:rsidRPr="003013C2">
        <w:rPr>
          <w:noProof/>
        </w:rPr>
        <w:t>20.</w:t>
      </w:r>
      <w:r w:rsidRPr="003013C2">
        <w:rPr>
          <w:noProof/>
        </w:rPr>
        <w:tab/>
        <w:t xml:space="preserve">Glasser MF &amp; Van Essen DC (2011) Mapping human cortical areas in vivo based on myelin content as revealed by T1- and T2-weighted MRI. </w:t>
      </w:r>
      <w:r w:rsidRPr="003013C2">
        <w:rPr>
          <w:i/>
          <w:noProof/>
        </w:rPr>
        <w:t>The Journal of neuroscience : the official journal of the Society for Neuroscience</w:t>
      </w:r>
      <w:r w:rsidRPr="003013C2">
        <w:rPr>
          <w:noProof/>
        </w:rPr>
        <w:t xml:space="preserve"> 31(32):11597-11616.</w:t>
      </w:r>
    </w:p>
    <w:p w14:paraId="0859D05A" w14:textId="77777777" w:rsidR="00683CC2" w:rsidRPr="003013C2" w:rsidRDefault="00683CC2" w:rsidP="00683CC2">
      <w:pPr>
        <w:pStyle w:val="EndNoteBibliography"/>
        <w:spacing w:after="0"/>
        <w:ind w:left="720" w:hanging="720"/>
        <w:rPr>
          <w:noProof/>
        </w:rPr>
      </w:pPr>
      <w:r w:rsidRPr="003013C2">
        <w:rPr>
          <w:noProof/>
        </w:rPr>
        <w:t>21.</w:t>
      </w:r>
      <w:r w:rsidRPr="003013C2">
        <w:rPr>
          <w:noProof/>
        </w:rPr>
        <w:tab/>
        <w:t>Glasser MF</w:t>
      </w:r>
      <w:r w:rsidRPr="003013C2">
        <w:rPr>
          <w:i/>
          <w:noProof/>
        </w:rPr>
        <w:t>, et al.</w:t>
      </w:r>
      <w:r w:rsidRPr="003013C2">
        <w:rPr>
          <w:noProof/>
        </w:rPr>
        <w:t xml:space="preserve"> (2016) A multi-modal parcellation of human cerebral cortex. </w:t>
      </w:r>
      <w:r w:rsidRPr="003013C2">
        <w:rPr>
          <w:i/>
          <w:noProof/>
        </w:rPr>
        <w:t>Nature</w:t>
      </w:r>
      <w:r w:rsidRPr="003013C2">
        <w:rPr>
          <w:noProof/>
        </w:rPr>
        <w:t xml:space="preserve"> 536(7615):171-178.</w:t>
      </w:r>
    </w:p>
    <w:p w14:paraId="6469428B" w14:textId="77777777" w:rsidR="00683CC2" w:rsidRPr="003013C2" w:rsidRDefault="00683CC2" w:rsidP="00683CC2">
      <w:pPr>
        <w:pStyle w:val="EndNoteBibliography"/>
        <w:spacing w:after="0"/>
        <w:ind w:left="720" w:hanging="720"/>
        <w:rPr>
          <w:noProof/>
        </w:rPr>
      </w:pPr>
      <w:r w:rsidRPr="003013C2">
        <w:rPr>
          <w:noProof/>
        </w:rPr>
        <w:t>22.</w:t>
      </w:r>
      <w:r w:rsidRPr="003013C2">
        <w:rPr>
          <w:noProof/>
        </w:rPr>
        <w:tab/>
        <w:t>Huntenburg JM</w:t>
      </w:r>
      <w:r w:rsidRPr="003013C2">
        <w:rPr>
          <w:i/>
          <w:noProof/>
        </w:rPr>
        <w:t>, et al.</w:t>
      </w:r>
      <w:r w:rsidRPr="003013C2">
        <w:rPr>
          <w:noProof/>
        </w:rPr>
        <w:t xml:space="preserve"> (2017) A Systematic Relationship Between Functional Connectivity and Intracortical Myelin in the Human Cerebral Cortex. </w:t>
      </w:r>
      <w:r w:rsidRPr="003013C2">
        <w:rPr>
          <w:i/>
          <w:noProof/>
        </w:rPr>
        <w:t>Cereb Cortex</w:t>
      </w:r>
      <w:r w:rsidRPr="003013C2">
        <w:rPr>
          <w:noProof/>
        </w:rPr>
        <w:t xml:space="preserve"> 27(2):981-997.</w:t>
      </w:r>
    </w:p>
    <w:p w14:paraId="705195CD" w14:textId="77777777" w:rsidR="00683CC2" w:rsidRPr="003013C2" w:rsidRDefault="00683CC2" w:rsidP="00683CC2">
      <w:pPr>
        <w:pStyle w:val="EndNoteBibliography"/>
        <w:spacing w:after="0"/>
        <w:ind w:left="720" w:hanging="720"/>
        <w:rPr>
          <w:noProof/>
        </w:rPr>
      </w:pPr>
      <w:r w:rsidRPr="003013C2">
        <w:rPr>
          <w:noProof/>
        </w:rPr>
        <w:lastRenderedPageBreak/>
        <w:t>23.</w:t>
      </w:r>
      <w:r w:rsidRPr="003013C2">
        <w:rPr>
          <w:noProof/>
        </w:rPr>
        <w:tab/>
        <w:t>Margulies DS</w:t>
      </w:r>
      <w:r w:rsidRPr="003013C2">
        <w:rPr>
          <w:i/>
          <w:noProof/>
        </w:rPr>
        <w:t>, et al.</w:t>
      </w:r>
      <w:r w:rsidRPr="003013C2">
        <w:rPr>
          <w:noProof/>
        </w:rPr>
        <w:t xml:space="preserve"> (2016) Situating the default-mode network along a principal gradient of macroscale cortical organization. </w:t>
      </w:r>
      <w:r w:rsidRPr="003013C2">
        <w:rPr>
          <w:i/>
          <w:noProof/>
        </w:rPr>
        <w:t>Proc. Natl. Acad. Sci. U. S. A.</w:t>
      </w:r>
      <w:r w:rsidRPr="003013C2">
        <w:rPr>
          <w:noProof/>
        </w:rPr>
        <w:t xml:space="preserve"> 113(44):12574-12579.</w:t>
      </w:r>
    </w:p>
    <w:p w14:paraId="0AB9AE70" w14:textId="77777777" w:rsidR="00683CC2" w:rsidRPr="003013C2" w:rsidRDefault="00683CC2" w:rsidP="00683CC2">
      <w:pPr>
        <w:pStyle w:val="EndNoteBibliography"/>
        <w:spacing w:after="0"/>
        <w:ind w:left="720" w:hanging="720"/>
        <w:rPr>
          <w:noProof/>
          <w:lang w:val="fr-CA"/>
        </w:rPr>
      </w:pPr>
      <w:r w:rsidRPr="003013C2">
        <w:rPr>
          <w:noProof/>
        </w:rPr>
        <w:t>24.</w:t>
      </w:r>
      <w:r w:rsidRPr="003013C2">
        <w:rPr>
          <w:noProof/>
        </w:rPr>
        <w:tab/>
        <w:t>Kim H</w:t>
      </w:r>
      <w:r w:rsidRPr="003013C2">
        <w:rPr>
          <w:i/>
          <w:noProof/>
        </w:rPr>
        <w:t>, et al.</w:t>
      </w:r>
      <w:r w:rsidRPr="003013C2">
        <w:rPr>
          <w:noProof/>
        </w:rPr>
        <w:t xml:space="preserve"> (2014) Multivariate hippocampal subfield analysis of local MRI intensity and volume: application to temporal lobe epilepsy. </w:t>
      </w:r>
      <w:r w:rsidRPr="003013C2">
        <w:rPr>
          <w:i/>
          <w:noProof/>
          <w:lang w:val="fr-CA"/>
        </w:rPr>
        <w:t>Med. Image Comput. Comput. Assist. Interv.</w:t>
      </w:r>
      <w:r w:rsidRPr="003013C2">
        <w:rPr>
          <w:noProof/>
          <w:lang w:val="fr-CA"/>
        </w:rPr>
        <w:t xml:space="preserve"> 17(Pt 2):170-178.</w:t>
      </w:r>
    </w:p>
    <w:p w14:paraId="288D85A3" w14:textId="77777777" w:rsidR="00683CC2" w:rsidRPr="003013C2" w:rsidRDefault="00683CC2" w:rsidP="00683CC2">
      <w:pPr>
        <w:pStyle w:val="EndNoteBibliography"/>
        <w:spacing w:after="0"/>
        <w:ind w:left="720" w:hanging="720"/>
        <w:rPr>
          <w:noProof/>
        </w:rPr>
      </w:pPr>
      <w:r w:rsidRPr="003013C2">
        <w:rPr>
          <w:noProof/>
          <w:lang w:val="fr-CA"/>
        </w:rPr>
        <w:t>25.</w:t>
      </w:r>
      <w:r w:rsidRPr="003013C2">
        <w:rPr>
          <w:noProof/>
          <w:lang w:val="fr-CA"/>
        </w:rPr>
        <w:tab/>
        <w:t>de Flores R</w:t>
      </w:r>
      <w:r w:rsidRPr="003013C2">
        <w:rPr>
          <w:i/>
          <w:noProof/>
          <w:lang w:val="fr-CA"/>
        </w:rPr>
        <w:t>, et al.</w:t>
      </w:r>
      <w:r w:rsidRPr="003013C2">
        <w:rPr>
          <w:noProof/>
          <w:lang w:val="fr-CA"/>
        </w:rPr>
        <w:t xml:space="preserve"> </w:t>
      </w:r>
      <w:r w:rsidRPr="003013C2">
        <w:rPr>
          <w:noProof/>
        </w:rPr>
        <w:t xml:space="preserve">(2017) Intrinsic connectivity of hippocampal subfields in normal elderly and mild cognitive impairment patients. </w:t>
      </w:r>
      <w:r w:rsidRPr="003013C2">
        <w:rPr>
          <w:i/>
          <w:noProof/>
        </w:rPr>
        <w:t>Hum Brain Mapp</w:t>
      </w:r>
      <w:r w:rsidRPr="003013C2">
        <w:rPr>
          <w:noProof/>
        </w:rPr>
        <w:t xml:space="preserve"> 38(10):4922-4932.</w:t>
      </w:r>
    </w:p>
    <w:p w14:paraId="7A9212AC" w14:textId="77777777" w:rsidR="00683CC2" w:rsidRPr="003013C2" w:rsidRDefault="00683CC2" w:rsidP="00683CC2">
      <w:pPr>
        <w:pStyle w:val="EndNoteBibliography"/>
        <w:spacing w:after="0"/>
        <w:ind w:left="720" w:hanging="720"/>
        <w:rPr>
          <w:noProof/>
        </w:rPr>
      </w:pPr>
      <w:r w:rsidRPr="003013C2">
        <w:rPr>
          <w:noProof/>
        </w:rPr>
        <w:t>26.</w:t>
      </w:r>
      <w:r w:rsidRPr="003013C2">
        <w:rPr>
          <w:noProof/>
        </w:rPr>
        <w:tab/>
        <w:t xml:space="preserve">Coifman RR &amp; Lafon S (2006) Diffusion maps. </w:t>
      </w:r>
      <w:r w:rsidRPr="003013C2">
        <w:rPr>
          <w:i/>
          <w:noProof/>
        </w:rPr>
        <w:t>Appl. Comput. Harmon. Anal.</w:t>
      </w:r>
      <w:r w:rsidRPr="003013C2">
        <w:rPr>
          <w:noProof/>
        </w:rPr>
        <w:t xml:space="preserve"> 21(1):5-30.</w:t>
      </w:r>
    </w:p>
    <w:p w14:paraId="3D250FE4" w14:textId="77777777" w:rsidR="00683CC2" w:rsidRPr="003013C2" w:rsidRDefault="00683CC2" w:rsidP="00683CC2">
      <w:pPr>
        <w:pStyle w:val="EndNoteBibliography"/>
        <w:spacing w:after="0"/>
        <w:ind w:left="720" w:hanging="720"/>
        <w:rPr>
          <w:noProof/>
        </w:rPr>
      </w:pPr>
      <w:r w:rsidRPr="003013C2">
        <w:rPr>
          <w:noProof/>
        </w:rPr>
        <w:t>27.</w:t>
      </w:r>
      <w:r w:rsidRPr="003013C2">
        <w:rPr>
          <w:noProof/>
        </w:rPr>
        <w:tab/>
        <w:t>Bernasconi N</w:t>
      </w:r>
      <w:r w:rsidRPr="003013C2">
        <w:rPr>
          <w:i/>
          <w:noProof/>
        </w:rPr>
        <w:t>, et al.</w:t>
      </w:r>
      <w:r w:rsidRPr="003013C2">
        <w:rPr>
          <w:noProof/>
        </w:rPr>
        <w:t xml:space="preserve"> (2003) Mesial temporal damage in temporal lobe epilepsy: a volumetric MRI study of the hippocampus, amygdala and parahippocampal region. </w:t>
      </w:r>
      <w:r w:rsidRPr="003013C2">
        <w:rPr>
          <w:i/>
          <w:noProof/>
        </w:rPr>
        <w:t>Brain</w:t>
      </w:r>
      <w:r w:rsidRPr="003013C2">
        <w:rPr>
          <w:noProof/>
        </w:rPr>
        <w:t xml:space="preserve"> 126(Pt 2):462-469.</w:t>
      </w:r>
    </w:p>
    <w:p w14:paraId="19733FF1" w14:textId="77777777" w:rsidR="00683CC2" w:rsidRPr="003013C2" w:rsidRDefault="00683CC2" w:rsidP="00683CC2">
      <w:pPr>
        <w:pStyle w:val="EndNoteBibliography"/>
        <w:spacing w:after="0"/>
        <w:ind w:left="720" w:hanging="720"/>
        <w:rPr>
          <w:noProof/>
        </w:rPr>
      </w:pPr>
      <w:r w:rsidRPr="003013C2">
        <w:rPr>
          <w:noProof/>
        </w:rPr>
        <w:t>28.</w:t>
      </w:r>
      <w:r w:rsidRPr="003013C2">
        <w:rPr>
          <w:noProof/>
        </w:rPr>
        <w:tab/>
        <w:t xml:space="preserve">Yarkoni T, Poldrack RA, Nichols TE, Van Essen DC, &amp; Wager TD (2011) Large-scale automated synthesis of human functional neuroimaging data. </w:t>
      </w:r>
      <w:r w:rsidRPr="003013C2">
        <w:rPr>
          <w:i/>
          <w:noProof/>
        </w:rPr>
        <w:t>Nat. Methods</w:t>
      </w:r>
      <w:r w:rsidRPr="003013C2">
        <w:rPr>
          <w:noProof/>
        </w:rPr>
        <w:t xml:space="preserve"> 8(8):665-670.</w:t>
      </w:r>
    </w:p>
    <w:p w14:paraId="55DFA675" w14:textId="77777777" w:rsidR="00683CC2" w:rsidRPr="003013C2" w:rsidRDefault="00683CC2" w:rsidP="00683CC2">
      <w:pPr>
        <w:pStyle w:val="EndNoteBibliography"/>
        <w:spacing w:after="0"/>
        <w:ind w:left="720" w:hanging="720"/>
        <w:rPr>
          <w:noProof/>
        </w:rPr>
      </w:pPr>
      <w:r w:rsidRPr="003013C2">
        <w:rPr>
          <w:noProof/>
        </w:rPr>
        <w:t>29.</w:t>
      </w:r>
      <w:r w:rsidRPr="003013C2">
        <w:rPr>
          <w:noProof/>
        </w:rPr>
        <w:tab/>
        <w:t xml:space="preserve">Steiger JH (1980) Tests for comparing elements of a correlation matrix. </w:t>
      </w:r>
      <w:r w:rsidRPr="003013C2">
        <w:rPr>
          <w:i/>
          <w:noProof/>
        </w:rPr>
        <w:t>Psychological bulletin</w:t>
      </w:r>
      <w:r w:rsidRPr="003013C2">
        <w:rPr>
          <w:noProof/>
        </w:rPr>
        <w:t xml:space="preserve"> 87(2):245.</w:t>
      </w:r>
    </w:p>
    <w:p w14:paraId="5DC27B86" w14:textId="77777777" w:rsidR="00683CC2" w:rsidRPr="003013C2" w:rsidRDefault="00683CC2" w:rsidP="00683CC2">
      <w:pPr>
        <w:pStyle w:val="EndNoteBibliography"/>
        <w:spacing w:after="0"/>
        <w:ind w:left="720" w:hanging="720"/>
        <w:rPr>
          <w:noProof/>
        </w:rPr>
      </w:pPr>
      <w:r w:rsidRPr="003013C2">
        <w:rPr>
          <w:noProof/>
        </w:rPr>
        <w:t>30.</w:t>
      </w:r>
      <w:r w:rsidRPr="003013C2">
        <w:rPr>
          <w:noProof/>
        </w:rPr>
        <w:tab/>
        <w:t xml:space="preserve">Ashburner J &amp; Friston KJ (2005) Unified segmentation. </w:t>
      </w:r>
      <w:r w:rsidRPr="003013C2">
        <w:rPr>
          <w:i/>
          <w:noProof/>
        </w:rPr>
        <w:t>Neuroimage</w:t>
      </w:r>
      <w:r w:rsidRPr="003013C2">
        <w:rPr>
          <w:noProof/>
        </w:rPr>
        <w:t xml:space="preserve"> 26(3):839-851.</w:t>
      </w:r>
    </w:p>
    <w:p w14:paraId="362C52B7" w14:textId="77777777" w:rsidR="00683CC2" w:rsidRPr="003013C2" w:rsidRDefault="00683CC2" w:rsidP="00683CC2">
      <w:pPr>
        <w:pStyle w:val="EndNoteBibliography"/>
        <w:spacing w:after="0"/>
        <w:ind w:left="720" w:hanging="720"/>
        <w:rPr>
          <w:noProof/>
        </w:rPr>
      </w:pPr>
      <w:r w:rsidRPr="003013C2">
        <w:rPr>
          <w:noProof/>
        </w:rPr>
        <w:t>31.</w:t>
      </w:r>
      <w:r w:rsidRPr="003013C2">
        <w:rPr>
          <w:noProof/>
        </w:rPr>
        <w:tab/>
        <w:t>Yeo BTT</w:t>
      </w:r>
      <w:r w:rsidRPr="003013C2">
        <w:rPr>
          <w:i/>
          <w:noProof/>
        </w:rPr>
        <w:t>, et al.</w:t>
      </w:r>
      <w:r w:rsidRPr="003013C2">
        <w:rPr>
          <w:noProof/>
        </w:rPr>
        <w:t xml:space="preserve"> (2011) The organization of the human cerebral cortex estimated by intrinsic functional connectivity. </w:t>
      </w:r>
      <w:r w:rsidRPr="003013C2">
        <w:rPr>
          <w:i/>
          <w:noProof/>
        </w:rPr>
        <w:t>J. Neurophysiol.</w:t>
      </w:r>
      <w:r w:rsidRPr="003013C2">
        <w:rPr>
          <w:noProof/>
        </w:rPr>
        <w:t xml:space="preserve"> 106(3):1125-1165.</w:t>
      </w:r>
    </w:p>
    <w:p w14:paraId="61FF10C3" w14:textId="77777777" w:rsidR="00683CC2" w:rsidRPr="003013C2" w:rsidRDefault="00683CC2" w:rsidP="00683CC2">
      <w:pPr>
        <w:pStyle w:val="EndNoteBibliography"/>
        <w:spacing w:after="0"/>
        <w:ind w:left="720" w:hanging="720"/>
        <w:rPr>
          <w:noProof/>
        </w:rPr>
      </w:pPr>
      <w:r w:rsidRPr="003013C2">
        <w:rPr>
          <w:noProof/>
        </w:rPr>
        <w:t>32.</w:t>
      </w:r>
      <w:r w:rsidRPr="003013C2">
        <w:rPr>
          <w:noProof/>
        </w:rPr>
        <w:tab/>
        <w:t>Bernhardt BC</w:t>
      </w:r>
      <w:r w:rsidRPr="003013C2">
        <w:rPr>
          <w:i/>
          <w:noProof/>
        </w:rPr>
        <w:t>, et al.</w:t>
      </w:r>
      <w:r w:rsidRPr="003013C2">
        <w:rPr>
          <w:noProof/>
        </w:rPr>
        <w:t xml:space="preserve"> (2017) Preferential susceptibility of limbic cortices to microstructural damage in temporal lobe epilepsy: A quantitative T1 mapping study. </w:t>
      </w:r>
      <w:r w:rsidRPr="003013C2">
        <w:rPr>
          <w:i/>
          <w:noProof/>
        </w:rPr>
        <w:t>Neuroimage</w:t>
      </w:r>
      <w:r w:rsidRPr="003013C2">
        <w:rPr>
          <w:noProof/>
        </w:rPr>
        <w:t>:Epub ahead of print.</w:t>
      </w:r>
    </w:p>
    <w:p w14:paraId="033E2185" w14:textId="77777777" w:rsidR="00683CC2" w:rsidRPr="003013C2" w:rsidRDefault="00683CC2" w:rsidP="00683CC2">
      <w:pPr>
        <w:pStyle w:val="EndNoteBibliography"/>
        <w:spacing w:after="0"/>
        <w:ind w:left="720" w:hanging="720"/>
        <w:rPr>
          <w:noProof/>
        </w:rPr>
      </w:pPr>
      <w:r w:rsidRPr="003013C2">
        <w:rPr>
          <w:noProof/>
        </w:rPr>
        <w:t>33.</w:t>
      </w:r>
      <w:r w:rsidRPr="003013C2">
        <w:rPr>
          <w:noProof/>
        </w:rPr>
        <w:tab/>
        <w:t>Pipitone J</w:t>
      </w:r>
      <w:r w:rsidRPr="003013C2">
        <w:rPr>
          <w:i/>
          <w:noProof/>
        </w:rPr>
        <w:t>, et al.</w:t>
      </w:r>
      <w:r w:rsidRPr="003013C2">
        <w:rPr>
          <w:noProof/>
        </w:rPr>
        <w:t xml:space="preserve"> (2014) Multi-atlas segmentation of the whole hippocampus and subfields using multiple automatically generated templates. </w:t>
      </w:r>
      <w:r w:rsidRPr="003013C2">
        <w:rPr>
          <w:i/>
          <w:noProof/>
        </w:rPr>
        <w:t>NeuroImage</w:t>
      </w:r>
      <w:r w:rsidRPr="003013C2">
        <w:rPr>
          <w:noProof/>
        </w:rPr>
        <w:t xml:space="preserve"> 101:494-512.</w:t>
      </w:r>
    </w:p>
    <w:p w14:paraId="407E3748" w14:textId="77777777" w:rsidR="00683CC2" w:rsidRPr="003013C2" w:rsidRDefault="00683CC2" w:rsidP="00683CC2">
      <w:pPr>
        <w:pStyle w:val="EndNoteBibliography"/>
        <w:spacing w:after="0"/>
        <w:ind w:left="720" w:hanging="720"/>
        <w:rPr>
          <w:noProof/>
        </w:rPr>
      </w:pPr>
      <w:r w:rsidRPr="003013C2">
        <w:rPr>
          <w:noProof/>
        </w:rPr>
        <w:t>34.</w:t>
      </w:r>
      <w:r w:rsidRPr="003013C2">
        <w:rPr>
          <w:noProof/>
        </w:rPr>
        <w:tab/>
        <w:t>Yushkevich PA</w:t>
      </w:r>
      <w:r w:rsidRPr="003013C2">
        <w:rPr>
          <w:i/>
          <w:noProof/>
        </w:rPr>
        <w:t>, et al.</w:t>
      </w:r>
      <w:r w:rsidRPr="003013C2">
        <w:rPr>
          <w:noProof/>
        </w:rPr>
        <w:t xml:space="preserve"> (2015) Automated Volumetry and Regional Thickness Analysis of Hippocampal Subfields and Medial Temporal Cortical Structures in Mild Cognitive Impairment. </w:t>
      </w:r>
      <w:r w:rsidRPr="003013C2">
        <w:rPr>
          <w:i/>
          <w:noProof/>
        </w:rPr>
        <w:t>Human Brain Mapping</w:t>
      </w:r>
      <w:r w:rsidRPr="003013C2">
        <w:rPr>
          <w:noProof/>
        </w:rPr>
        <w:t xml:space="preserve"> 36(1):258-287.</w:t>
      </w:r>
    </w:p>
    <w:p w14:paraId="51337CD9" w14:textId="77777777" w:rsidR="00683CC2" w:rsidRPr="003013C2" w:rsidRDefault="00683CC2" w:rsidP="00683CC2">
      <w:pPr>
        <w:pStyle w:val="EndNoteBibliography"/>
        <w:spacing w:after="0"/>
        <w:ind w:left="720" w:hanging="720"/>
        <w:rPr>
          <w:noProof/>
        </w:rPr>
      </w:pPr>
      <w:r w:rsidRPr="003013C2">
        <w:rPr>
          <w:noProof/>
        </w:rPr>
        <w:t>35.</w:t>
      </w:r>
      <w:r w:rsidRPr="003013C2">
        <w:rPr>
          <w:noProof/>
        </w:rPr>
        <w:tab/>
        <w:t xml:space="preserve">Andrews-Hanna JR, Reidler JS, Sepulcre J, Poulin R, &amp; Buckner RL (2010) Functional-anatomic fractionation of the brain's default network. </w:t>
      </w:r>
      <w:r w:rsidRPr="003013C2">
        <w:rPr>
          <w:i/>
          <w:noProof/>
        </w:rPr>
        <w:t>Neuron</w:t>
      </w:r>
      <w:r w:rsidRPr="003013C2">
        <w:rPr>
          <w:noProof/>
        </w:rPr>
        <w:t xml:space="preserve"> 65(4):550-562.</w:t>
      </w:r>
    </w:p>
    <w:p w14:paraId="6F0B48B1" w14:textId="77777777" w:rsidR="00683CC2" w:rsidRPr="003013C2" w:rsidRDefault="00683CC2" w:rsidP="00683CC2">
      <w:pPr>
        <w:pStyle w:val="EndNoteBibliography"/>
        <w:spacing w:after="0"/>
        <w:ind w:left="720" w:hanging="720"/>
        <w:rPr>
          <w:noProof/>
        </w:rPr>
      </w:pPr>
      <w:r w:rsidRPr="003013C2">
        <w:rPr>
          <w:noProof/>
        </w:rPr>
        <w:t>36.</w:t>
      </w:r>
      <w:r w:rsidRPr="003013C2">
        <w:rPr>
          <w:noProof/>
        </w:rPr>
        <w:tab/>
        <w:t>Smith SM</w:t>
      </w:r>
      <w:r w:rsidRPr="003013C2">
        <w:rPr>
          <w:i/>
          <w:noProof/>
        </w:rPr>
        <w:t>, et al.</w:t>
      </w:r>
      <w:r w:rsidRPr="003013C2">
        <w:rPr>
          <w:noProof/>
        </w:rPr>
        <w:t xml:space="preserve"> (2009) Correspondence of the brain's functional architecture during activation and rest. </w:t>
      </w:r>
      <w:r w:rsidRPr="003013C2">
        <w:rPr>
          <w:i/>
          <w:noProof/>
        </w:rPr>
        <w:t>Proc Natl Acad Sci U S A</w:t>
      </w:r>
      <w:r w:rsidRPr="003013C2">
        <w:rPr>
          <w:noProof/>
        </w:rPr>
        <w:t xml:space="preserve"> 106(31):13040-13045.</w:t>
      </w:r>
    </w:p>
    <w:p w14:paraId="78C6A5E5" w14:textId="77777777" w:rsidR="00683CC2" w:rsidRPr="003013C2" w:rsidRDefault="00683CC2" w:rsidP="00683CC2">
      <w:pPr>
        <w:pStyle w:val="EndNoteBibliography"/>
        <w:spacing w:after="0"/>
        <w:ind w:left="720" w:hanging="720"/>
        <w:rPr>
          <w:noProof/>
        </w:rPr>
      </w:pPr>
      <w:r w:rsidRPr="003013C2">
        <w:rPr>
          <w:noProof/>
        </w:rPr>
        <w:t>37.</w:t>
      </w:r>
      <w:r w:rsidRPr="003013C2">
        <w:rPr>
          <w:noProof/>
        </w:rPr>
        <w:tab/>
        <w:t xml:space="preserve">Biswal B, Zerrin Yetkin F, Haughton VM, &amp; Hyde JS (1995) Functional connectivity in the motor cortex of resting human brain using echo-planar mri. </w:t>
      </w:r>
      <w:r w:rsidRPr="003013C2">
        <w:rPr>
          <w:i/>
          <w:noProof/>
        </w:rPr>
        <w:t>Magn. Reson. Med.</w:t>
      </w:r>
      <w:r w:rsidRPr="003013C2">
        <w:rPr>
          <w:noProof/>
        </w:rPr>
        <w:t xml:space="preserve"> 34(4):537-541.</w:t>
      </w:r>
    </w:p>
    <w:p w14:paraId="1654C2E0" w14:textId="77777777" w:rsidR="00683CC2" w:rsidRPr="003013C2" w:rsidRDefault="00683CC2" w:rsidP="00683CC2">
      <w:pPr>
        <w:pStyle w:val="EndNoteBibliography"/>
        <w:spacing w:after="0"/>
        <w:ind w:left="720" w:hanging="720"/>
        <w:rPr>
          <w:noProof/>
        </w:rPr>
      </w:pPr>
      <w:r w:rsidRPr="003013C2">
        <w:rPr>
          <w:noProof/>
        </w:rPr>
        <w:t>38.</w:t>
      </w:r>
      <w:r w:rsidRPr="003013C2">
        <w:rPr>
          <w:noProof/>
        </w:rPr>
        <w:tab/>
        <w:t xml:space="preserve">Strange BA, Fletcher PC, Henson RN, Friston KJ, &amp; Dolan RJ (1999) Segregating the functions of human hippocampus. </w:t>
      </w:r>
      <w:r w:rsidRPr="003013C2">
        <w:rPr>
          <w:i/>
          <w:noProof/>
        </w:rPr>
        <w:t>Proc. Natl. Acad. Sci. U. S. A.</w:t>
      </w:r>
      <w:r w:rsidRPr="003013C2">
        <w:rPr>
          <w:noProof/>
        </w:rPr>
        <w:t xml:space="preserve"> 96(7):4034-4039.</w:t>
      </w:r>
    </w:p>
    <w:p w14:paraId="6435F3F2" w14:textId="77777777" w:rsidR="00683CC2" w:rsidRPr="003013C2" w:rsidRDefault="00683CC2" w:rsidP="00683CC2">
      <w:pPr>
        <w:pStyle w:val="EndNoteBibliography"/>
        <w:spacing w:after="0"/>
        <w:ind w:left="720" w:hanging="720"/>
        <w:rPr>
          <w:noProof/>
        </w:rPr>
      </w:pPr>
      <w:r w:rsidRPr="003013C2">
        <w:rPr>
          <w:noProof/>
        </w:rPr>
        <w:t>39.</w:t>
      </w:r>
      <w:r w:rsidRPr="003013C2">
        <w:rPr>
          <w:noProof/>
        </w:rPr>
        <w:tab/>
        <w:t xml:space="preserve">Carey D, Krishnan S, Callaghan MF, Sereno MI, &amp; Dick F (2017) Functional and Quantitative MRI Mapping of Somatomotor Representations of Human Supralaryngeal Vocal Tract. </w:t>
      </w:r>
      <w:r w:rsidRPr="003013C2">
        <w:rPr>
          <w:i/>
          <w:noProof/>
        </w:rPr>
        <w:t>Cereb Cortex</w:t>
      </w:r>
      <w:r w:rsidRPr="003013C2">
        <w:rPr>
          <w:noProof/>
        </w:rPr>
        <w:t xml:space="preserve"> 27(1):265-278.</w:t>
      </w:r>
    </w:p>
    <w:p w14:paraId="6B6413E6" w14:textId="77777777" w:rsidR="00683CC2" w:rsidRPr="003013C2" w:rsidRDefault="00683CC2" w:rsidP="00683CC2">
      <w:pPr>
        <w:pStyle w:val="EndNoteBibliography"/>
        <w:spacing w:after="0"/>
        <w:ind w:left="720" w:hanging="720"/>
        <w:rPr>
          <w:noProof/>
        </w:rPr>
      </w:pPr>
      <w:r w:rsidRPr="003013C2">
        <w:rPr>
          <w:noProof/>
        </w:rPr>
        <w:t>40.</w:t>
      </w:r>
      <w:r w:rsidRPr="003013C2">
        <w:rPr>
          <w:noProof/>
        </w:rPr>
        <w:tab/>
        <w:t>Kuehn E</w:t>
      </w:r>
      <w:r w:rsidRPr="003013C2">
        <w:rPr>
          <w:i/>
          <w:noProof/>
        </w:rPr>
        <w:t>, et al.</w:t>
      </w:r>
      <w:r w:rsidRPr="003013C2">
        <w:rPr>
          <w:noProof/>
        </w:rPr>
        <w:t xml:space="preserve"> (2017) Body Topography Parcellates Human Sensory and Motor Cortex. </w:t>
      </w:r>
      <w:r w:rsidRPr="003013C2">
        <w:rPr>
          <w:i/>
          <w:noProof/>
        </w:rPr>
        <w:t>Cereb Cortex</w:t>
      </w:r>
      <w:r w:rsidRPr="003013C2">
        <w:rPr>
          <w:noProof/>
        </w:rPr>
        <w:t xml:space="preserve"> 27(7):3790-3805.</w:t>
      </w:r>
    </w:p>
    <w:p w14:paraId="668117AC" w14:textId="77777777" w:rsidR="00683CC2" w:rsidRPr="003013C2" w:rsidRDefault="00683CC2" w:rsidP="00683CC2">
      <w:pPr>
        <w:pStyle w:val="EndNoteBibliography"/>
        <w:spacing w:after="0"/>
        <w:ind w:left="720" w:hanging="720"/>
        <w:rPr>
          <w:noProof/>
        </w:rPr>
      </w:pPr>
      <w:r w:rsidRPr="003013C2">
        <w:rPr>
          <w:noProof/>
        </w:rPr>
        <w:t>41.</w:t>
      </w:r>
      <w:r w:rsidRPr="003013C2">
        <w:rPr>
          <w:noProof/>
        </w:rPr>
        <w:tab/>
        <w:t xml:space="preserve">O'Mara S (2005) The subiculum: what it does, what it might do, and what neuroanatomy has yet to tell us. </w:t>
      </w:r>
      <w:r w:rsidRPr="003013C2">
        <w:rPr>
          <w:i/>
          <w:noProof/>
        </w:rPr>
        <w:t>J Anat</w:t>
      </w:r>
      <w:r w:rsidRPr="003013C2">
        <w:rPr>
          <w:noProof/>
        </w:rPr>
        <w:t xml:space="preserve"> 207(3):271-282.</w:t>
      </w:r>
    </w:p>
    <w:p w14:paraId="0858F4CE" w14:textId="77777777" w:rsidR="00683CC2" w:rsidRPr="003013C2" w:rsidRDefault="00683CC2" w:rsidP="00683CC2">
      <w:pPr>
        <w:pStyle w:val="EndNoteBibliography"/>
        <w:spacing w:after="0"/>
        <w:ind w:left="720" w:hanging="720"/>
        <w:rPr>
          <w:noProof/>
        </w:rPr>
      </w:pPr>
      <w:r w:rsidRPr="003013C2">
        <w:rPr>
          <w:noProof/>
        </w:rPr>
        <w:t>42.</w:t>
      </w:r>
      <w:r w:rsidRPr="003013C2">
        <w:rPr>
          <w:noProof/>
        </w:rPr>
        <w:tab/>
        <w:t xml:space="preserve">Witter MP &amp; Groenewegen HJ (1990) The subiculum: cytoarchitectonically a simple structure, but hodologically complex. </w:t>
      </w:r>
      <w:r w:rsidRPr="003013C2">
        <w:rPr>
          <w:i/>
          <w:noProof/>
        </w:rPr>
        <w:t>Prog Brain Res</w:t>
      </w:r>
      <w:r w:rsidRPr="003013C2">
        <w:rPr>
          <w:noProof/>
        </w:rPr>
        <w:t xml:space="preserve"> 83:47-58.</w:t>
      </w:r>
    </w:p>
    <w:p w14:paraId="271712A2" w14:textId="77777777" w:rsidR="00683CC2" w:rsidRPr="003013C2" w:rsidRDefault="00683CC2" w:rsidP="00683CC2">
      <w:pPr>
        <w:pStyle w:val="EndNoteBibliography"/>
        <w:spacing w:after="0"/>
        <w:ind w:left="720" w:hanging="720"/>
        <w:rPr>
          <w:noProof/>
        </w:rPr>
      </w:pPr>
      <w:r w:rsidRPr="003013C2">
        <w:rPr>
          <w:noProof/>
        </w:rPr>
        <w:lastRenderedPageBreak/>
        <w:t>43.</w:t>
      </w:r>
      <w:r w:rsidRPr="003013C2">
        <w:rPr>
          <w:noProof/>
        </w:rPr>
        <w:tab/>
        <w:t xml:space="preserve">Benes FM, Turtle M, Khan Y, &amp; Farol P (1994) Myelination of a key relay zone in the hippocampal formation occurs in the human brain during childhood, adolescence, and adulthood. </w:t>
      </w:r>
      <w:r w:rsidRPr="003013C2">
        <w:rPr>
          <w:i/>
          <w:noProof/>
        </w:rPr>
        <w:t>Arch. Gen. Psychiatry</w:t>
      </w:r>
      <w:r w:rsidRPr="003013C2">
        <w:rPr>
          <w:noProof/>
        </w:rPr>
        <w:t xml:space="preserve"> 51(6):477-484.</w:t>
      </w:r>
    </w:p>
    <w:p w14:paraId="2107A2C5" w14:textId="77777777" w:rsidR="00683CC2" w:rsidRPr="003013C2" w:rsidRDefault="00683CC2" w:rsidP="00683CC2">
      <w:pPr>
        <w:pStyle w:val="EndNoteBibliography"/>
        <w:spacing w:after="0"/>
        <w:ind w:left="720" w:hanging="720"/>
        <w:rPr>
          <w:noProof/>
        </w:rPr>
      </w:pPr>
      <w:r w:rsidRPr="003013C2">
        <w:rPr>
          <w:noProof/>
        </w:rPr>
        <w:t>44.</w:t>
      </w:r>
      <w:r w:rsidRPr="003013C2">
        <w:rPr>
          <w:noProof/>
        </w:rPr>
        <w:tab/>
        <w:t>Abraham H</w:t>
      </w:r>
      <w:r w:rsidRPr="003013C2">
        <w:rPr>
          <w:i/>
          <w:noProof/>
        </w:rPr>
        <w:t>, et al.</w:t>
      </w:r>
      <w:r w:rsidRPr="003013C2">
        <w:rPr>
          <w:noProof/>
        </w:rPr>
        <w:t xml:space="preserve"> (2010) Myelination in the human hippocampal formation from midgestation to adulthood. </w:t>
      </w:r>
      <w:r w:rsidRPr="003013C2">
        <w:rPr>
          <w:i/>
          <w:noProof/>
        </w:rPr>
        <w:t>Int J Dev Neurosci</w:t>
      </w:r>
      <w:r w:rsidRPr="003013C2">
        <w:rPr>
          <w:noProof/>
        </w:rPr>
        <w:t xml:space="preserve"> 28(5):401-410.</w:t>
      </w:r>
    </w:p>
    <w:p w14:paraId="5B45AB1C" w14:textId="77777777" w:rsidR="00683CC2" w:rsidRPr="003013C2" w:rsidRDefault="00683CC2" w:rsidP="00683CC2">
      <w:pPr>
        <w:pStyle w:val="EndNoteBibliography"/>
        <w:spacing w:after="0"/>
        <w:ind w:left="720" w:hanging="720"/>
        <w:rPr>
          <w:noProof/>
        </w:rPr>
      </w:pPr>
      <w:r w:rsidRPr="003013C2">
        <w:rPr>
          <w:noProof/>
        </w:rPr>
        <w:t>45.</w:t>
      </w:r>
      <w:r w:rsidRPr="003013C2">
        <w:rPr>
          <w:noProof/>
        </w:rPr>
        <w:tab/>
        <w:t>Langnes E</w:t>
      </w:r>
      <w:r w:rsidRPr="003013C2">
        <w:rPr>
          <w:i/>
          <w:noProof/>
        </w:rPr>
        <w:t>, et al.</w:t>
      </w:r>
      <w:r w:rsidRPr="003013C2">
        <w:rPr>
          <w:noProof/>
        </w:rPr>
        <w:t xml:space="preserve"> (2018) Development and decline of the hippocampal long-axis specialization and differentiation during encoding and retrieval of episodic memories. </w:t>
      </w:r>
      <w:r w:rsidRPr="003013C2">
        <w:rPr>
          <w:i/>
          <w:noProof/>
        </w:rPr>
        <w:t>bioRxiv</w:t>
      </w:r>
      <w:r w:rsidRPr="003013C2">
        <w:rPr>
          <w:noProof/>
        </w:rPr>
        <w:t>:323097.</w:t>
      </w:r>
    </w:p>
    <w:p w14:paraId="191ADE28" w14:textId="77777777" w:rsidR="00683CC2" w:rsidRPr="003013C2" w:rsidRDefault="00683CC2" w:rsidP="00683CC2">
      <w:pPr>
        <w:pStyle w:val="EndNoteBibliography"/>
        <w:spacing w:after="0"/>
        <w:ind w:left="720" w:hanging="720"/>
        <w:rPr>
          <w:noProof/>
        </w:rPr>
      </w:pPr>
      <w:r w:rsidRPr="003013C2">
        <w:rPr>
          <w:noProof/>
        </w:rPr>
        <w:t>46.</w:t>
      </w:r>
      <w:r w:rsidRPr="003013C2">
        <w:rPr>
          <w:noProof/>
        </w:rPr>
        <w:tab/>
        <w:t xml:space="preserve">DeMaster D, Pathman T, Lee JK, &amp; Ghetti S (2014) Structural development of the hippocampus and episodic memory: developmental differences along the anterior/posterior axis. </w:t>
      </w:r>
      <w:r w:rsidRPr="003013C2">
        <w:rPr>
          <w:i/>
          <w:noProof/>
        </w:rPr>
        <w:t>Cereb Cortex</w:t>
      </w:r>
      <w:r w:rsidRPr="003013C2">
        <w:rPr>
          <w:noProof/>
        </w:rPr>
        <w:t xml:space="preserve"> 24(11):3036-3045.</w:t>
      </w:r>
    </w:p>
    <w:p w14:paraId="682D74C6" w14:textId="77777777" w:rsidR="00683CC2" w:rsidRPr="003013C2" w:rsidRDefault="00683CC2" w:rsidP="00683CC2">
      <w:pPr>
        <w:pStyle w:val="EndNoteBibliography"/>
        <w:spacing w:after="0"/>
        <w:ind w:left="720" w:hanging="720"/>
        <w:rPr>
          <w:noProof/>
        </w:rPr>
      </w:pPr>
      <w:r w:rsidRPr="003013C2">
        <w:rPr>
          <w:noProof/>
        </w:rPr>
        <w:t>47.</w:t>
      </w:r>
      <w:r w:rsidRPr="003013C2">
        <w:rPr>
          <w:noProof/>
        </w:rPr>
        <w:tab/>
        <w:t>Zeineh MM</w:t>
      </w:r>
      <w:r w:rsidRPr="003013C2">
        <w:rPr>
          <w:i/>
          <w:noProof/>
        </w:rPr>
        <w:t>, et al.</w:t>
      </w:r>
      <w:r w:rsidRPr="003013C2">
        <w:rPr>
          <w:noProof/>
        </w:rPr>
        <w:t xml:space="preserve"> (2017) Direct Visualization and Mapping of the Spatial Course of Fiber Tracts at Microscopic Resolution in the Human Hippocampus. </w:t>
      </w:r>
      <w:r w:rsidRPr="003013C2">
        <w:rPr>
          <w:i/>
          <w:noProof/>
        </w:rPr>
        <w:t>Cereb Cortex</w:t>
      </w:r>
      <w:r w:rsidRPr="003013C2">
        <w:rPr>
          <w:noProof/>
        </w:rPr>
        <w:t xml:space="preserve"> 27(3):1779-1794.</w:t>
      </w:r>
    </w:p>
    <w:p w14:paraId="49B8B245" w14:textId="77777777" w:rsidR="00683CC2" w:rsidRPr="003013C2" w:rsidRDefault="00683CC2" w:rsidP="00683CC2">
      <w:pPr>
        <w:pStyle w:val="EndNoteBibliography"/>
        <w:spacing w:after="0"/>
        <w:ind w:left="720" w:hanging="720"/>
        <w:rPr>
          <w:noProof/>
        </w:rPr>
      </w:pPr>
      <w:r w:rsidRPr="003013C2">
        <w:rPr>
          <w:noProof/>
        </w:rPr>
        <w:t>48.</w:t>
      </w:r>
      <w:r w:rsidRPr="003013C2">
        <w:rPr>
          <w:noProof/>
        </w:rPr>
        <w:tab/>
        <w:t>Augustinack JC</w:t>
      </w:r>
      <w:r w:rsidRPr="003013C2">
        <w:rPr>
          <w:i/>
          <w:noProof/>
        </w:rPr>
        <w:t>, et al.</w:t>
      </w:r>
      <w:r w:rsidRPr="003013C2">
        <w:rPr>
          <w:noProof/>
        </w:rPr>
        <w:t xml:space="preserve"> (2010) Direct visualization of the perforant pathway in the human brain with ex vivo diffusion tensor imaging. </w:t>
      </w:r>
      <w:r w:rsidRPr="003013C2">
        <w:rPr>
          <w:i/>
          <w:noProof/>
        </w:rPr>
        <w:t>Front Hum Neurosci</w:t>
      </w:r>
      <w:r w:rsidRPr="003013C2">
        <w:rPr>
          <w:noProof/>
        </w:rPr>
        <w:t xml:space="preserve"> 4:42.</w:t>
      </w:r>
    </w:p>
    <w:p w14:paraId="0988A395" w14:textId="77777777" w:rsidR="00683CC2" w:rsidRPr="003013C2" w:rsidRDefault="00683CC2" w:rsidP="00683CC2">
      <w:pPr>
        <w:pStyle w:val="EndNoteBibliography"/>
        <w:spacing w:after="0"/>
        <w:ind w:left="720" w:hanging="720"/>
        <w:rPr>
          <w:noProof/>
        </w:rPr>
      </w:pPr>
      <w:r w:rsidRPr="003013C2">
        <w:rPr>
          <w:noProof/>
        </w:rPr>
        <w:t>49.</w:t>
      </w:r>
      <w:r w:rsidRPr="003013C2">
        <w:rPr>
          <w:noProof/>
        </w:rPr>
        <w:tab/>
        <w:t xml:space="preserve">Yassa MA, Muftuler LT, &amp; Stark CE (2010) Ultrahigh-resolution microstructural diffusion tensor imaging reveals perforant path degradation in aged humans in vivo. </w:t>
      </w:r>
      <w:r w:rsidRPr="003013C2">
        <w:rPr>
          <w:i/>
          <w:noProof/>
        </w:rPr>
        <w:t>Proc Natl Acad Sci U S A</w:t>
      </w:r>
      <w:r w:rsidRPr="003013C2">
        <w:rPr>
          <w:noProof/>
        </w:rPr>
        <w:t xml:space="preserve"> 107(28):12687-12691.</w:t>
      </w:r>
    </w:p>
    <w:p w14:paraId="7318AF40" w14:textId="77777777" w:rsidR="00683CC2" w:rsidRPr="003013C2" w:rsidRDefault="00683CC2" w:rsidP="00683CC2">
      <w:pPr>
        <w:pStyle w:val="EndNoteBibliography"/>
        <w:spacing w:after="0"/>
        <w:ind w:left="720" w:hanging="720"/>
        <w:rPr>
          <w:noProof/>
        </w:rPr>
      </w:pPr>
      <w:r w:rsidRPr="003013C2">
        <w:rPr>
          <w:noProof/>
        </w:rPr>
        <w:t>50.</w:t>
      </w:r>
      <w:r w:rsidRPr="003013C2">
        <w:rPr>
          <w:noProof/>
        </w:rPr>
        <w:tab/>
        <w:t xml:space="preserve">Patenaude B, Smith SM, Kennedy DN, &amp; Jenkinson M (2011) A Bayesian model of shape and appearance for subcortical brain segmentation. </w:t>
      </w:r>
      <w:r w:rsidRPr="003013C2">
        <w:rPr>
          <w:i/>
          <w:noProof/>
        </w:rPr>
        <w:t>Neuroimage</w:t>
      </w:r>
      <w:r w:rsidRPr="003013C2">
        <w:rPr>
          <w:noProof/>
        </w:rPr>
        <w:t xml:space="preserve"> 56(3):907-922.</w:t>
      </w:r>
    </w:p>
    <w:p w14:paraId="74F859D2" w14:textId="77777777" w:rsidR="00683CC2" w:rsidRPr="003013C2" w:rsidRDefault="00683CC2" w:rsidP="00683CC2">
      <w:pPr>
        <w:pStyle w:val="EndNoteBibliography"/>
        <w:spacing w:after="0"/>
        <w:ind w:left="720" w:hanging="720"/>
        <w:rPr>
          <w:noProof/>
        </w:rPr>
      </w:pPr>
      <w:r w:rsidRPr="003013C2">
        <w:rPr>
          <w:noProof/>
        </w:rPr>
        <w:t>51.</w:t>
      </w:r>
      <w:r w:rsidRPr="003013C2">
        <w:rPr>
          <w:noProof/>
        </w:rPr>
        <w:tab/>
        <w:t xml:space="preserve">Glasser MF &amp; Van Essen DC (2011) Mapping human cortical areas in vivo based on myelin content as revealed by T1- and T2-weighted MRI. </w:t>
      </w:r>
      <w:r w:rsidRPr="003013C2">
        <w:rPr>
          <w:i/>
          <w:noProof/>
        </w:rPr>
        <w:t>J. Neurosci.</w:t>
      </w:r>
      <w:r w:rsidRPr="003013C2">
        <w:rPr>
          <w:noProof/>
        </w:rPr>
        <w:t xml:space="preserve"> 31(32):11597-11616.</w:t>
      </w:r>
    </w:p>
    <w:p w14:paraId="301F4EC8" w14:textId="77777777" w:rsidR="00683CC2" w:rsidRPr="003013C2" w:rsidRDefault="00683CC2" w:rsidP="00683CC2">
      <w:pPr>
        <w:pStyle w:val="EndNoteBibliography"/>
        <w:spacing w:after="0"/>
        <w:ind w:left="720" w:hanging="720"/>
        <w:rPr>
          <w:noProof/>
        </w:rPr>
      </w:pPr>
      <w:r w:rsidRPr="003013C2">
        <w:rPr>
          <w:noProof/>
        </w:rPr>
        <w:t>52.</w:t>
      </w:r>
      <w:r w:rsidRPr="003013C2">
        <w:rPr>
          <w:noProof/>
        </w:rPr>
        <w:tab/>
        <w:t>Glasser MF</w:t>
      </w:r>
      <w:r w:rsidRPr="003013C2">
        <w:rPr>
          <w:i/>
          <w:noProof/>
        </w:rPr>
        <w:t>, et al.</w:t>
      </w:r>
      <w:r w:rsidRPr="003013C2">
        <w:rPr>
          <w:noProof/>
        </w:rPr>
        <w:t xml:space="preserve"> (2013) The minimal preprocessing pipelines for the Human Connectome Project. </w:t>
      </w:r>
      <w:r w:rsidRPr="003013C2">
        <w:rPr>
          <w:i/>
          <w:noProof/>
        </w:rPr>
        <w:t>Neuroimage</w:t>
      </w:r>
      <w:r w:rsidRPr="003013C2">
        <w:rPr>
          <w:noProof/>
        </w:rPr>
        <w:t xml:space="preserve"> 80:105-124.</w:t>
      </w:r>
    </w:p>
    <w:p w14:paraId="67BD3314" w14:textId="77777777" w:rsidR="00683CC2" w:rsidRPr="003013C2" w:rsidRDefault="00683CC2" w:rsidP="00683CC2">
      <w:pPr>
        <w:pStyle w:val="EndNoteBibliography"/>
        <w:spacing w:after="0"/>
        <w:ind w:left="720" w:hanging="720"/>
        <w:rPr>
          <w:noProof/>
        </w:rPr>
      </w:pPr>
      <w:r w:rsidRPr="003013C2">
        <w:rPr>
          <w:noProof/>
        </w:rPr>
        <w:t>53.</w:t>
      </w:r>
      <w:r w:rsidRPr="003013C2">
        <w:rPr>
          <w:noProof/>
        </w:rPr>
        <w:tab/>
        <w:t>Salimi-Khorshidi G</w:t>
      </w:r>
      <w:r w:rsidRPr="003013C2">
        <w:rPr>
          <w:i/>
          <w:noProof/>
        </w:rPr>
        <w:t>, et al.</w:t>
      </w:r>
      <w:r w:rsidRPr="003013C2">
        <w:rPr>
          <w:noProof/>
        </w:rPr>
        <w:t xml:space="preserve"> (2014) Automatic denoising of functional MRI data: combining independent component analysis and hierarchical fusion of classifiers. </w:t>
      </w:r>
      <w:r w:rsidRPr="003013C2">
        <w:rPr>
          <w:i/>
          <w:noProof/>
        </w:rPr>
        <w:t>Neuroimage</w:t>
      </w:r>
      <w:r w:rsidRPr="003013C2">
        <w:rPr>
          <w:noProof/>
        </w:rPr>
        <w:t xml:space="preserve"> 90:449-468.</w:t>
      </w:r>
    </w:p>
    <w:p w14:paraId="313DEFCC" w14:textId="77777777" w:rsidR="00683CC2" w:rsidRPr="003013C2" w:rsidRDefault="00683CC2" w:rsidP="00683CC2">
      <w:pPr>
        <w:pStyle w:val="EndNoteBibliography"/>
        <w:spacing w:after="0"/>
        <w:ind w:left="720" w:hanging="720"/>
        <w:rPr>
          <w:noProof/>
        </w:rPr>
      </w:pPr>
      <w:r w:rsidRPr="003013C2">
        <w:rPr>
          <w:noProof/>
        </w:rPr>
        <w:t>54.</w:t>
      </w:r>
      <w:r w:rsidRPr="003013C2">
        <w:rPr>
          <w:noProof/>
        </w:rPr>
        <w:tab/>
        <w:t>Smith SM</w:t>
      </w:r>
      <w:r w:rsidRPr="003013C2">
        <w:rPr>
          <w:i/>
          <w:noProof/>
        </w:rPr>
        <w:t>, et al.</w:t>
      </w:r>
      <w:r w:rsidRPr="003013C2">
        <w:rPr>
          <w:noProof/>
        </w:rPr>
        <w:t xml:space="preserve"> (2013) Resting-state fMRI in the human connectome project. </w:t>
      </w:r>
      <w:r w:rsidRPr="003013C2">
        <w:rPr>
          <w:i/>
          <w:noProof/>
        </w:rPr>
        <w:t>Neuroimage</w:t>
      </w:r>
      <w:r w:rsidRPr="003013C2">
        <w:rPr>
          <w:noProof/>
        </w:rPr>
        <w:t xml:space="preserve"> 80:144-168.</w:t>
      </w:r>
    </w:p>
    <w:p w14:paraId="1BCAF18B" w14:textId="77777777" w:rsidR="00683CC2" w:rsidRPr="003013C2" w:rsidRDefault="00683CC2" w:rsidP="00683CC2">
      <w:pPr>
        <w:pStyle w:val="EndNoteBibliography"/>
        <w:spacing w:after="0"/>
        <w:ind w:left="720" w:hanging="720"/>
        <w:rPr>
          <w:noProof/>
        </w:rPr>
      </w:pPr>
      <w:r w:rsidRPr="003013C2">
        <w:rPr>
          <w:noProof/>
        </w:rPr>
        <w:t>55.</w:t>
      </w:r>
      <w:r w:rsidRPr="003013C2">
        <w:rPr>
          <w:noProof/>
        </w:rPr>
        <w:tab/>
        <w:t xml:space="preserve">Dale AM, Fischl B, &amp; Sereno MI (1999) Cortical surface-based analysis. I. Segmentation and surface reconstruction. </w:t>
      </w:r>
      <w:r w:rsidRPr="003013C2">
        <w:rPr>
          <w:i/>
          <w:noProof/>
        </w:rPr>
        <w:t>Neuroimage</w:t>
      </w:r>
      <w:r w:rsidRPr="003013C2">
        <w:rPr>
          <w:noProof/>
        </w:rPr>
        <w:t xml:space="preserve"> 9(2):179-194.</w:t>
      </w:r>
    </w:p>
    <w:p w14:paraId="03BAE04C" w14:textId="77777777" w:rsidR="00683CC2" w:rsidRPr="003013C2" w:rsidRDefault="00683CC2" w:rsidP="00683CC2">
      <w:pPr>
        <w:pStyle w:val="EndNoteBibliography"/>
        <w:spacing w:after="0"/>
        <w:ind w:left="720" w:hanging="720"/>
        <w:rPr>
          <w:noProof/>
        </w:rPr>
      </w:pPr>
      <w:r w:rsidRPr="003013C2">
        <w:rPr>
          <w:noProof/>
        </w:rPr>
        <w:t>56.</w:t>
      </w:r>
      <w:r w:rsidRPr="003013C2">
        <w:rPr>
          <w:noProof/>
        </w:rPr>
        <w:tab/>
        <w:t xml:space="preserve">Fischl B, Sereno MI, &amp; Dale AM (1999) Cortical surface-based analysis. II: Inflation, flattening, and a surface-based coordinate system. </w:t>
      </w:r>
      <w:r w:rsidRPr="003013C2">
        <w:rPr>
          <w:i/>
          <w:noProof/>
        </w:rPr>
        <w:t>Neuroimage</w:t>
      </w:r>
      <w:r w:rsidRPr="003013C2">
        <w:rPr>
          <w:noProof/>
        </w:rPr>
        <w:t xml:space="preserve"> 9(2):195-207.</w:t>
      </w:r>
    </w:p>
    <w:p w14:paraId="4962C0A3" w14:textId="77777777" w:rsidR="00683CC2" w:rsidRPr="003013C2" w:rsidRDefault="00683CC2" w:rsidP="00683CC2">
      <w:pPr>
        <w:pStyle w:val="EndNoteBibliography"/>
        <w:spacing w:after="0"/>
        <w:ind w:left="720" w:hanging="720"/>
        <w:rPr>
          <w:noProof/>
        </w:rPr>
      </w:pPr>
      <w:r w:rsidRPr="003013C2">
        <w:rPr>
          <w:noProof/>
        </w:rPr>
        <w:t>57.</w:t>
      </w:r>
      <w:r w:rsidRPr="003013C2">
        <w:rPr>
          <w:noProof/>
        </w:rPr>
        <w:tab/>
        <w:t xml:space="preserve">Fischl B, Sereno MI, Tootell RB, &amp; Dale AM (1999) High-resolution intersubject averaging and a coordinate system for the cortical surface. </w:t>
      </w:r>
      <w:r w:rsidRPr="003013C2">
        <w:rPr>
          <w:i/>
          <w:noProof/>
        </w:rPr>
        <w:t>Hum Brain Mapp</w:t>
      </w:r>
      <w:r w:rsidRPr="003013C2">
        <w:rPr>
          <w:noProof/>
        </w:rPr>
        <w:t xml:space="preserve"> 8(4):272-284.</w:t>
      </w:r>
    </w:p>
    <w:p w14:paraId="3222D365" w14:textId="77777777" w:rsidR="00683CC2" w:rsidRPr="003013C2" w:rsidRDefault="00683CC2" w:rsidP="00683CC2">
      <w:pPr>
        <w:pStyle w:val="EndNoteBibliography"/>
        <w:spacing w:after="0"/>
        <w:ind w:left="720" w:hanging="720"/>
        <w:rPr>
          <w:noProof/>
        </w:rPr>
      </w:pPr>
      <w:r w:rsidRPr="003013C2">
        <w:rPr>
          <w:noProof/>
        </w:rPr>
        <w:t>58.</w:t>
      </w:r>
      <w:r w:rsidRPr="003013C2">
        <w:rPr>
          <w:noProof/>
        </w:rPr>
        <w:tab/>
        <w:t xml:space="preserve">Van Essen DC, Glasser MF, Dierker DL, Harwell J, &amp; Coalson T (2012) Parcellations and hemispheric asymmetries of human cerebral cortex analyzed on surface-based atlases. </w:t>
      </w:r>
      <w:r w:rsidRPr="003013C2">
        <w:rPr>
          <w:i/>
          <w:noProof/>
        </w:rPr>
        <w:t>Cereb Cortex</w:t>
      </w:r>
      <w:r w:rsidRPr="003013C2">
        <w:rPr>
          <w:noProof/>
        </w:rPr>
        <w:t xml:space="preserve"> 22(10):2241-2262.</w:t>
      </w:r>
    </w:p>
    <w:p w14:paraId="1B5C8F62" w14:textId="77777777" w:rsidR="00683CC2" w:rsidRPr="003013C2" w:rsidRDefault="00683CC2" w:rsidP="00683CC2">
      <w:pPr>
        <w:pStyle w:val="EndNoteBibliography"/>
        <w:spacing w:after="0"/>
        <w:ind w:left="720" w:hanging="720"/>
        <w:rPr>
          <w:noProof/>
        </w:rPr>
      </w:pPr>
      <w:r w:rsidRPr="003013C2">
        <w:rPr>
          <w:noProof/>
        </w:rPr>
        <w:t>59.</w:t>
      </w:r>
      <w:r w:rsidRPr="003013C2">
        <w:rPr>
          <w:noProof/>
        </w:rPr>
        <w:tab/>
        <w:t xml:space="preserve">Greve DN &amp; Fischl B (2009) Accurate and robust brain image alignment using boundary-based registration. </w:t>
      </w:r>
      <w:r w:rsidRPr="003013C2">
        <w:rPr>
          <w:i/>
          <w:noProof/>
        </w:rPr>
        <w:t>Neuroimage</w:t>
      </w:r>
      <w:r w:rsidRPr="003013C2">
        <w:rPr>
          <w:noProof/>
        </w:rPr>
        <w:t xml:space="preserve"> 48(1):63-72.</w:t>
      </w:r>
    </w:p>
    <w:p w14:paraId="5F7D747D" w14:textId="77777777" w:rsidR="00683CC2" w:rsidRPr="003013C2" w:rsidRDefault="00683CC2" w:rsidP="00683CC2">
      <w:pPr>
        <w:pStyle w:val="EndNoteBibliography"/>
        <w:spacing w:after="0"/>
        <w:ind w:left="720" w:hanging="720"/>
        <w:rPr>
          <w:noProof/>
        </w:rPr>
      </w:pPr>
      <w:r w:rsidRPr="003013C2">
        <w:rPr>
          <w:noProof/>
        </w:rPr>
        <w:t>60.</w:t>
      </w:r>
      <w:r w:rsidRPr="003013C2">
        <w:rPr>
          <w:noProof/>
        </w:rPr>
        <w:tab/>
        <w:t xml:space="preserve">Murphy K &amp; Fox MD (2017) Towards a consensus regarding global signal regression for resting state functional connectivity MRI. </w:t>
      </w:r>
      <w:r w:rsidRPr="003013C2">
        <w:rPr>
          <w:i/>
          <w:noProof/>
        </w:rPr>
        <w:t>Neuroimage</w:t>
      </w:r>
      <w:r w:rsidRPr="003013C2">
        <w:rPr>
          <w:noProof/>
        </w:rPr>
        <w:t xml:space="preserve"> 154:169-173.</w:t>
      </w:r>
    </w:p>
    <w:p w14:paraId="4DAB9190" w14:textId="77777777" w:rsidR="00683CC2" w:rsidRPr="003013C2" w:rsidRDefault="00683CC2" w:rsidP="00683CC2">
      <w:pPr>
        <w:pStyle w:val="EndNoteBibliography"/>
        <w:spacing w:after="0"/>
        <w:ind w:left="720" w:hanging="720"/>
        <w:rPr>
          <w:noProof/>
        </w:rPr>
      </w:pPr>
      <w:r w:rsidRPr="003013C2">
        <w:rPr>
          <w:noProof/>
        </w:rPr>
        <w:lastRenderedPageBreak/>
        <w:t>61.</w:t>
      </w:r>
      <w:r w:rsidRPr="003013C2">
        <w:rPr>
          <w:noProof/>
        </w:rPr>
        <w:tab/>
        <w:t xml:space="preserve">Vos de Wael R, Hyder F, &amp; Thompson GJ (2017) Effects of Tissue-Specific Functional Magnetic Resonance Imaging Signal Regression on Resting-State Functional Connectivity. </w:t>
      </w:r>
      <w:r w:rsidRPr="003013C2">
        <w:rPr>
          <w:i/>
          <w:noProof/>
        </w:rPr>
        <w:t>Brain Connect</w:t>
      </w:r>
      <w:r w:rsidRPr="003013C2">
        <w:rPr>
          <w:noProof/>
        </w:rPr>
        <w:t xml:space="preserve"> 7(8):482-490.</w:t>
      </w:r>
    </w:p>
    <w:p w14:paraId="72454567" w14:textId="77777777" w:rsidR="00683CC2" w:rsidRPr="003013C2" w:rsidRDefault="00683CC2" w:rsidP="00683CC2">
      <w:pPr>
        <w:pStyle w:val="EndNoteBibliography"/>
        <w:spacing w:after="0"/>
        <w:ind w:left="720" w:hanging="720"/>
        <w:rPr>
          <w:noProof/>
        </w:rPr>
      </w:pPr>
      <w:r w:rsidRPr="003013C2">
        <w:rPr>
          <w:noProof/>
        </w:rPr>
        <w:t>62.</w:t>
      </w:r>
      <w:r w:rsidRPr="003013C2">
        <w:rPr>
          <w:noProof/>
        </w:rPr>
        <w:tab/>
        <w:t xml:space="preserve">Styner M, Oguz I, &amp; Brechbuehler C (2006) Statistical shape analysis of brain structures using SPHARM-PDM. </w:t>
      </w:r>
      <w:r w:rsidRPr="003013C2">
        <w:rPr>
          <w:i/>
          <w:noProof/>
        </w:rPr>
        <w:t>MICCAI 2006 Opensource workshop</w:t>
      </w:r>
      <w:r w:rsidRPr="003013C2">
        <w:rPr>
          <w:noProof/>
        </w:rPr>
        <w:t>.</w:t>
      </w:r>
    </w:p>
    <w:p w14:paraId="48C8D2EE" w14:textId="77777777" w:rsidR="00683CC2" w:rsidRPr="003013C2" w:rsidRDefault="00683CC2" w:rsidP="00683CC2">
      <w:pPr>
        <w:pStyle w:val="EndNoteBibliography"/>
        <w:spacing w:after="0"/>
        <w:ind w:left="720" w:hanging="720"/>
        <w:rPr>
          <w:noProof/>
        </w:rPr>
      </w:pPr>
      <w:r w:rsidRPr="003013C2">
        <w:rPr>
          <w:noProof/>
        </w:rPr>
        <w:t>63.</w:t>
      </w:r>
      <w:r w:rsidRPr="003013C2">
        <w:rPr>
          <w:noProof/>
        </w:rPr>
        <w:tab/>
        <w:t xml:space="preserve">Langs G, Golland P, &amp; Ghosh SS (2015) Predicting Activation Across Individuals with Resting-State Functional Connectivity Based Multi-Atlas Label Fusion. </w:t>
      </w:r>
      <w:r w:rsidRPr="003013C2">
        <w:rPr>
          <w:i/>
          <w:noProof/>
        </w:rPr>
        <w:t>Med Image Comput Comput Assist Interv</w:t>
      </w:r>
      <w:r w:rsidRPr="003013C2">
        <w:rPr>
          <w:noProof/>
        </w:rPr>
        <w:t xml:space="preserve"> 9350:313-320.</w:t>
      </w:r>
    </w:p>
    <w:p w14:paraId="6FE3A7F1" w14:textId="77777777" w:rsidR="00683CC2" w:rsidRPr="003013C2" w:rsidRDefault="00683CC2" w:rsidP="00683CC2">
      <w:pPr>
        <w:pStyle w:val="EndNoteBibliography"/>
        <w:spacing w:after="0"/>
        <w:ind w:left="720" w:hanging="720"/>
        <w:rPr>
          <w:noProof/>
        </w:rPr>
      </w:pPr>
      <w:r w:rsidRPr="003013C2">
        <w:rPr>
          <w:noProof/>
        </w:rPr>
        <w:t>64.</w:t>
      </w:r>
      <w:r w:rsidRPr="003013C2">
        <w:rPr>
          <w:noProof/>
        </w:rPr>
        <w:tab/>
        <w:t>Worsley KJ</w:t>
      </w:r>
      <w:r w:rsidRPr="003013C2">
        <w:rPr>
          <w:i/>
          <w:noProof/>
        </w:rPr>
        <w:t>, et al.</w:t>
      </w:r>
      <w:r w:rsidRPr="003013C2">
        <w:rPr>
          <w:noProof/>
        </w:rPr>
        <w:t xml:space="preserve"> (2009) SurfStat: A Matlab toolbox for the statistical analysis of univariate and multivariate surface and volumetric data using linear mixed effects models and random field theory. </w:t>
      </w:r>
      <w:r w:rsidRPr="003013C2">
        <w:rPr>
          <w:i/>
          <w:noProof/>
        </w:rPr>
        <w:t>Neuroimage</w:t>
      </w:r>
      <w:r w:rsidRPr="003013C2">
        <w:rPr>
          <w:noProof/>
        </w:rPr>
        <w:t xml:space="preserve"> 47:S102.</w:t>
      </w:r>
    </w:p>
    <w:p w14:paraId="46959CB2" w14:textId="77777777" w:rsidR="00683CC2" w:rsidRPr="003013C2" w:rsidRDefault="00683CC2" w:rsidP="00683CC2">
      <w:pPr>
        <w:pStyle w:val="EndNoteBibliography"/>
        <w:ind w:left="720" w:hanging="720"/>
        <w:rPr>
          <w:noProof/>
        </w:rPr>
      </w:pPr>
      <w:r w:rsidRPr="003013C2">
        <w:rPr>
          <w:noProof/>
        </w:rPr>
        <w:t>65.</w:t>
      </w:r>
      <w:r w:rsidRPr="003013C2">
        <w:rPr>
          <w:noProof/>
        </w:rPr>
        <w:tab/>
        <w:t xml:space="preserve">Worsley KJ, Andermann M, Koulis T, MacDonald D, &amp; Evans AC (1999) Detecting changes in nonisotropic images. </w:t>
      </w:r>
      <w:r w:rsidRPr="003013C2">
        <w:rPr>
          <w:i/>
          <w:noProof/>
        </w:rPr>
        <w:t>Hum Brain Mapp</w:t>
      </w:r>
      <w:r w:rsidRPr="003013C2">
        <w:rPr>
          <w:noProof/>
        </w:rPr>
        <w:t xml:space="preserve"> 8(2-3):98-101.</w:t>
      </w:r>
    </w:p>
    <w:p w14:paraId="1B76E9B7" w14:textId="0BAEA8FD" w:rsidR="00533AD8" w:rsidRPr="003013C2" w:rsidRDefault="00C60422">
      <w:pPr>
        <w:rPr>
          <w:rFonts w:eastAsia="Times New Roman"/>
          <w:color w:val="000000" w:themeColor="text1"/>
        </w:rPr>
      </w:pPr>
      <w:r w:rsidRPr="003013C2">
        <w:rPr>
          <w:color w:val="000000" w:themeColor="text1"/>
        </w:rPr>
        <w:fldChar w:fldCharType="end"/>
      </w:r>
    </w:p>
    <w:p w14:paraId="3BF0E4CD" w14:textId="77777777" w:rsidR="00533AD8" w:rsidRPr="003013C2" w:rsidRDefault="00533AD8">
      <w:pPr>
        <w:rPr>
          <w:rFonts w:eastAsia="Times New Roman"/>
          <w:color w:val="000000" w:themeColor="text1"/>
          <w:kern w:val="36"/>
          <w:sz w:val="32"/>
          <w:szCs w:val="32"/>
        </w:rPr>
      </w:pPr>
      <w:r w:rsidRPr="003013C2">
        <w:rPr>
          <w:rFonts w:eastAsia="Times New Roman"/>
          <w:color w:val="000000" w:themeColor="text1"/>
          <w:kern w:val="36"/>
          <w:sz w:val="32"/>
          <w:szCs w:val="32"/>
        </w:rPr>
        <w:br w:type="page"/>
      </w:r>
    </w:p>
    <w:p w14:paraId="4A8F1231" w14:textId="77777777" w:rsidR="008C13C0" w:rsidRPr="003013C2" w:rsidRDefault="008C13C0" w:rsidP="00C94859">
      <w:pPr>
        <w:pStyle w:val="Heading2"/>
      </w:pPr>
      <w:r w:rsidRPr="003013C2">
        <w:lastRenderedPageBreak/>
        <w:t xml:space="preserve">Figure legends </w:t>
      </w:r>
    </w:p>
    <w:p w14:paraId="2B8F5B5C" w14:textId="5DB6D44A" w:rsidR="008C13C0" w:rsidRPr="003013C2" w:rsidRDefault="00666FC3" w:rsidP="008C13C0">
      <w:pPr>
        <w:rPr>
          <w:rFonts w:cs="Times New Roman"/>
        </w:rPr>
      </w:pPr>
      <w:r>
        <w:rPr>
          <w:rFonts w:cs="Times New Roman"/>
          <w:b/>
          <w:smallCaps/>
        </w:rPr>
        <w:t>Fig.</w:t>
      </w:r>
      <w:r w:rsidR="008C13C0" w:rsidRPr="003013C2">
        <w:rPr>
          <w:rFonts w:cs="Times New Roman"/>
          <w:b/>
          <w:smallCaps/>
        </w:rPr>
        <w:t xml:space="preserve"> 1.</w:t>
      </w:r>
      <w:r w:rsidR="008C13C0" w:rsidRPr="003013C2">
        <w:rPr>
          <w:rFonts w:cs="Times New Roman"/>
        </w:rPr>
        <w:t xml:space="preserve"> Analysis of functional connectome embedding of left hippocampal subfields. </w:t>
      </w:r>
      <w:r w:rsidR="008C13C0" w:rsidRPr="003013C2">
        <w:rPr>
          <w:rFonts w:cs="Times New Roman"/>
          <w:b/>
        </w:rPr>
        <w:t>(A)</w:t>
      </w:r>
      <w:r w:rsidR="008C13C0" w:rsidRPr="003013C2">
        <w:rPr>
          <w:rFonts w:cs="Times New Roman"/>
        </w:rPr>
        <w:t xml:space="preserve"> Subfield-wide connectivity analysis. Segmentations and surfaces were automatically extracted for Subiculum (</w:t>
      </w:r>
      <w:r w:rsidR="008C13C0" w:rsidRPr="003013C2">
        <w:rPr>
          <w:rFonts w:cs="Times New Roman"/>
          <w:i/>
        </w:rPr>
        <w:t>blue</w:t>
      </w:r>
      <w:r w:rsidR="008C13C0" w:rsidRPr="003013C2">
        <w:rPr>
          <w:rFonts w:cs="Times New Roman"/>
        </w:rPr>
        <w:t>), CA1-3 (</w:t>
      </w:r>
      <w:r w:rsidR="008C13C0" w:rsidRPr="003013C2">
        <w:rPr>
          <w:rFonts w:cs="Times New Roman"/>
          <w:i/>
        </w:rPr>
        <w:t>red</w:t>
      </w:r>
      <w:r w:rsidR="008C13C0" w:rsidRPr="003013C2">
        <w:rPr>
          <w:rFonts w:cs="Times New Roman"/>
        </w:rPr>
        <w:t>), and CA4-DG (</w:t>
      </w:r>
      <w:r w:rsidR="008C13C0" w:rsidRPr="003013C2">
        <w:rPr>
          <w:rFonts w:cs="Times New Roman"/>
          <w:i/>
        </w:rPr>
        <w:t>green</w:t>
      </w:r>
      <w:r w:rsidR="008C13C0" w:rsidRPr="003013C2">
        <w:rPr>
          <w:rFonts w:cs="Times New Roman"/>
        </w:rPr>
        <w:t>). Segmentations are shown in a T1w scan and as a mesh from a superior view with solid and dashed arrows denoting posterior (P) to anterior (A) and lateral (L) to medial (M) directions, respectively. rs-fMRI time</w:t>
      </w:r>
      <w:r w:rsidR="00660B22">
        <w:rPr>
          <w:rFonts w:cs="Times New Roman"/>
        </w:rPr>
        <w:t>-</w:t>
      </w:r>
      <w:r w:rsidR="008C13C0" w:rsidRPr="003013C2">
        <w:rPr>
          <w:rFonts w:cs="Times New Roman"/>
        </w:rPr>
        <w:t xml:space="preserve">series were extracted along the medial surfaces of each of these subfields and the neocortical surface. The mean time-series of each subfield was computed and correlated with all cortical vertices resulting in a subfield-specific connectivity map. </w:t>
      </w:r>
      <w:r w:rsidR="008C13C0" w:rsidRPr="003013C2">
        <w:rPr>
          <w:rFonts w:cs="Times New Roman"/>
          <w:b/>
        </w:rPr>
        <w:t>(B)</w:t>
      </w:r>
      <w:r w:rsidR="008C13C0" w:rsidRPr="003013C2">
        <w:rPr>
          <w:rFonts w:cs="Times New Roman"/>
        </w:rPr>
        <w:t xml:space="preserve"> Common and distinct functional connectivity of left hemispheric subfields </w:t>
      </w:r>
      <w:r w:rsidR="00B555E2" w:rsidRPr="00B555E2">
        <w:rPr>
          <w:rFonts w:cs="Times New Roman"/>
          <w:i/>
        </w:rPr>
        <w:t>(left column: Subiculum, center</w:t>
      </w:r>
      <w:r w:rsidR="002741C1">
        <w:rPr>
          <w:rFonts w:cs="Times New Roman"/>
          <w:i/>
        </w:rPr>
        <w:t xml:space="preserve"> column</w:t>
      </w:r>
      <w:r w:rsidR="00B555E2" w:rsidRPr="00B555E2">
        <w:rPr>
          <w:rFonts w:cs="Times New Roman"/>
          <w:i/>
        </w:rPr>
        <w:t>: CA1-3, right</w:t>
      </w:r>
      <w:r w:rsidR="002741C1">
        <w:rPr>
          <w:rFonts w:cs="Times New Roman"/>
          <w:i/>
        </w:rPr>
        <w:t xml:space="preserve"> column</w:t>
      </w:r>
      <w:r w:rsidR="00B555E2" w:rsidRPr="00B555E2">
        <w:rPr>
          <w:rFonts w:cs="Times New Roman"/>
          <w:i/>
        </w:rPr>
        <w:t>: CA4-DG)</w:t>
      </w:r>
      <w:r w:rsidR="00B555E2">
        <w:rPr>
          <w:rFonts w:cs="Times New Roman"/>
        </w:rPr>
        <w:t xml:space="preserve"> </w:t>
      </w:r>
      <w:r w:rsidR="008C13C0" w:rsidRPr="003013C2">
        <w:rPr>
          <w:rFonts w:cs="Times New Roman"/>
        </w:rPr>
        <w:t xml:space="preserve">and neocortex as well as their connectivity to seven intrinsic networks, derived from a previous functional community detection </w:t>
      </w:r>
      <w:r w:rsidR="008C13C0" w:rsidRPr="003013C2">
        <w:rPr>
          <w:rFonts w:cs="Times New Roman"/>
        </w:rPr>
        <w:fldChar w:fldCharType="begin"/>
      </w:r>
      <w:r w:rsidR="00683CC2" w:rsidRPr="003013C2">
        <w:rPr>
          <w:rFonts w:cs="Times New Roman"/>
        </w:rPr>
        <w:instrText xml:space="preserve"> ADDIN EN.CITE &lt;EndNote&gt;&lt;Cite&gt;&lt;Author&gt;Yeo&lt;/Author&gt;&lt;Year&gt;2011&lt;/Year&gt;&lt;RecNum&gt;112&lt;/RecNum&gt;&lt;IDText&gt;iWNV&lt;/IDText&gt;&lt;DisplayText&gt;(31)&lt;/DisplayText&gt;&lt;record&gt;&lt;rec-number&gt;112&lt;/rec-number&gt;&lt;foreign-keys&gt;&lt;key app="EN" db-id="ffxvf0tp69dx04es20qxeta5w2052ffs2rwf" timestamp="1511371313"&gt;112&lt;/key&gt;&lt;/foreign-keys&gt;&lt;ref-type name="Journal Article"&gt;17&lt;/ref-type&gt;&lt;contributors&gt;&lt;authors&gt;&lt;author&gt;Yeo, B. 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gt;Fischl, Bruce&lt;/author&gt;&lt;author&gt;Liu, Hesheng&lt;/author&gt;&lt;author&gt;Buckner, Randy L.&lt;/author&gt;&lt;/authors&gt;&lt;/contributors&gt;&lt;titles&gt;&lt;title&gt;The organization of the human cerebral cortex estimated by intrinsic functional connectivity&lt;/title&gt;&lt;secondary-title&gt;J. Neurophysiol.&lt;/secondary-title&gt;&lt;/titles&gt;&lt;periodical&gt;&lt;full-title&gt;J. Neurophysiol.&lt;/full-title&gt;&lt;/periodical&gt;&lt;pages&gt;1125-1165&lt;/pages&gt;&lt;volume&gt;106&lt;/volume&gt;&lt;number&gt;3&lt;/number&gt;&lt;dates&gt;&lt;year&gt;2011&lt;/year&gt;&lt;pub-dates&gt;&lt;date&gt;2011/9&lt;/date&gt;&lt;/pub-dates&gt;&lt;/dates&gt;&lt;isbn&gt;0022-3077&lt;/isbn&gt;&lt;label&gt;iWNV&lt;/label&gt;&lt;urls&gt;&lt;related-urls&gt;&lt;url&gt;http://dx.doi.org/10.1152/jn.00338.2011&lt;/url&gt;&lt;url&gt;https://www.ncbi.nlm.nih.gov/pubmed/21653723&lt;/url&gt;&lt;url&gt;https://www.ncbi.nlm.nih.gov/pmc/articles/PMC3174820&lt;/url&gt;&lt;url&gt;http://jn.physiology.org/cgi/pmidlookup?view=long&amp;amp;pmid=21653723&lt;/url&gt;&lt;url&gt;http://jn.physiology.org/content/jn/106/3/1125.full.pdf&lt;/url&gt;&lt;/related-urls&gt;&lt;/urls&gt;&lt;electronic-resource-num&gt;10.1152/jn.00338.2011&lt;/electronic-resource-num&gt;&lt;/record&gt;&lt;/Cite&gt;&lt;/EndNote&gt;</w:instrText>
      </w:r>
      <w:r w:rsidR="008C13C0" w:rsidRPr="003013C2">
        <w:rPr>
          <w:rFonts w:cs="Times New Roman"/>
        </w:rPr>
        <w:fldChar w:fldCharType="separate"/>
      </w:r>
      <w:r w:rsidR="00683CC2" w:rsidRPr="003013C2">
        <w:rPr>
          <w:rFonts w:cs="Times New Roman"/>
          <w:noProof/>
        </w:rPr>
        <w:t>(31)</w:t>
      </w:r>
      <w:r w:rsidR="008C13C0" w:rsidRPr="003013C2">
        <w:rPr>
          <w:rFonts w:cs="Times New Roman"/>
        </w:rPr>
        <w:fldChar w:fldCharType="end"/>
      </w:r>
      <w:r w:rsidR="008C13C0" w:rsidRPr="003013C2">
        <w:rPr>
          <w:rFonts w:cs="Times New Roman"/>
        </w:rPr>
        <w:t xml:space="preserve">. Surface-based findings were corrected for multiple comparisons and additionally thresholded at t&gt;20 to highlight only the most prominent connections. </w:t>
      </w:r>
      <w:r w:rsidR="008C13C0" w:rsidRPr="003013C2">
        <w:rPr>
          <w:rFonts w:cs="Times New Roman"/>
          <w:b/>
        </w:rPr>
        <w:t xml:space="preserve">(C) </w:t>
      </w:r>
      <w:r w:rsidR="008C13C0" w:rsidRPr="003013C2">
        <w:rPr>
          <w:rFonts w:cs="Times New Roman"/>
        </w:rPr>
        <w:t xml:space="preserve">The first principal component of intrinsic functional connectivity along hippocampal subfields </w:t>
      </w:r>
      <w:r w:rsidR="00B555E2" w:rsidRPr="00B555E2">
        <w:rPr>
          <w:rFonts w:cs="Times New Roman"/>
          <w:i/>
        </w:rPr>
        <w:t xml:space="preserve">(left column: </w:t>
      </w:r>
      <w:r w:rsidR="00B555E2" w:rsidRPr="002741C1">
        <w:rPr>
          <w:rFonts w:cs="Times New Roman"/>
        </w:rPr>
        <w:t>Subiculum</w:t>
      </w:r>
      <w:r w:rsidR="00B555E2" w:rsidRPr="00B555E2">
        <w:rPr>
          <w:rFonts w:cs="Times New Roman"/>
          <w:i/>
        </w:rPr>
        <w:t>, center</w:t>
      </w:r>
      <w:r w:rsidR="002741C1">
        <w:rPr>
          <w:rFonts w:cs="Times New Roman"/>
          <w:i/>
        </w:rPr>
        <w:t xml:space="preserve"> column</w:t>
      </w:r>
      <w:r w:rsidR="00B555E2" w:rsidRPr="00B555E2">
        <w:rPr>
          <w:rFonts w:cs="Times New Roman"/>
          <w:i/>
        </w:rPr>
        <w:t xml:space="preserve">: </w:t>
      </w:r>
      <w:r w:rsidR="00B555E2" w:rsidRPr="002741C1">
        <w:rPr>
          <w:rFonts w:cs="Times New Roman"/>
        </w:rPr>
        <w:t>CA1-3</w:t>
      </w:r>
      <w:r w:rsidR="00B555E2" w:rsidRPr="00B555E2">
        <w:rPr>
          <w:rFonts w:cs="Times New Roman"/>
          <w:i/>
        </w:rPr>
        <w:t>, right</w:t>
      </w:r>
      <w:r w:rsidR="002741C1">
        <w:rPr>
          <w:rFonts w:cs="Times New Roman"/>
          <w:i/>
        </w:rPr>
        <w:t xml:space="preserve"> column</w:t>
      </w:r>
      <w:r w:rsidR="00B555E2" w:rsidRPr="00B555E2">
        <w:rPr>
          <w:rFonts w:cs="Times New Roman"/>
          <w:i/>
        </w:rPr>
        <w:t>: CA4-DG)</w:t>
      </w:r>
      <w:r w:rsidR="00B555E2">
        <w:rPr>
          <w:rFonts w:cs="Times New Roman"/>
        </w:rPr>
        <w:t xml:space="preserve"> </w:t>
      </w:r>
      <w:r w:rsidR="008C13C0" w:rsidRPr="003013C2">
        <w:rPr>
          <w:rFonts w:cs="Times New Roman"/>
        </w:rPr>
        <w:t>describes an anterior-posterior gradient.</w:t>
      </w:r>
      <w:r w:rsidR="008C13C0" w:rsidRPr="003013C2">
        <w:rPr>
          <w:rFonts w:cs="Times New Roman"/>
          <w:b/>
        </w:rPr>
        <w:t xml:space="preserve"> </w:t>
      </w:r>
      <w:r w:rsidR="008C13C0" w:rsidRPr="003013C2">
        <w:rPr>
          <w:rFonts w:cs="Times New Roman"/>
        </w:rPr>
        <w:t xml:space="preserve">Based on a hippocampal-cortical connectivity matrix, we performed diffusion map embedding, an unsupervised manifold learning technique. The surfaces display the loadings of the first component, and the spider plots show connectivity patterns of the bottom (anterior; blue) and top (posterior; yellow) 25% of vertices to the seven intrinsic functional communities. Solid and dashed arrows denote posterior (P) to anterior (A) and lateral (L) to medial (M) direction, respectively. </w:t>
      </w:r>
      <w:bookmarkStart w:id="5" w:name="_Ref504133379"/>
    </w:p>
    <w:p w14:paraId="42DE08F9" w14:textId="7F3D5137" w:rsidR="008C13C0" w:rsidRPr="003013C2" w:rsidRDefault="00666FC3" w:rsidP="008C13C0">
      <w:pPr>
        <w:rPr>
          <w:rFonts w:cs="Times New Roman"/>
        </w:rPr>
      </w:pPr>
      <w:r>
        <w:rPr>
          <w:rFonts w:cs="Times New Roman"/>
          <w:b/>
          <w:smallCaps/>
        </w:rPr>
        <w:t>Fig.</w:t>
      </w:r>
      <w:r w:rsidR="008C13C0" w:rsidRPr="003013C2">
        <w:rPr>
          <w:rFonts w:cs="Times New Roman"/>
          <w:b/>
          <w:smallCaps/>
        </w:rPr>
        <w:t xml:space="preserve"> </w:t>
      </w:r>
      <w:bookmarkEnd w:id="5"/>
      <w:r w:rsidR="008C13C0" w:rsidRPr="003013C2">
        <w:rPr>
          <w:rFonts w:cs="Times New Roman"/>
          <w:b/>
          <w:smallCaps/>
        </w:rPr>
        <w:t>2.</w:t>
      </w:r>
      <w:r w:rsidR="008C13C0" w:rsidRPr="003013C2">
        <w:rPr>
          <w:rFonts w:cs="Times New Roman"/>
        </w:rPr>
        <w:t xml:space="preserve"> Long-axis specialization of the left subiculum (</w:t>
      </w:r>
      <w:r w:rsidR="008C13C0" w:rsidRPr="003013C2">
        <w:rPr>
          <w:rFonts w:cs="Times New Roman"/>
          <w:i/>
        </w:rPr>
        <w:t>second row</w:t>
      </w:r>
      <w:r w:rsidR="008C13C0" w:rsidRPr="003013C2">
        <w:rPr>
          <w:rFonts w:cs="Times New Roman"/>
        </w:rPr>
        <w:t>), CA1-3 (</w:t>
      </w:r>
      <w:r w:rsidR="008C13C0" w:rsidRPr="003013C2">
        <w:rPr>
          <w:rFonts w:cs="Times New Roman"/>
          <w:i/>
        </w:rPr>
        <w:t>third row</w:t>
      </w:r>
      <w:r w:rsidR="008C13C0" w:rsidRPr="003013C2">
        <w:rPr>
          <w:rFonts w:cs="Times New Roman"/>
        </w:rPr>
        <w:t>) and CA4-DG (</w:t>
      </w:r>
      <w:r w:rsidR="008C13C0" w:rsidRPr="003013C2">
        <w:rPr>
          <w:rFonts w:cs="Times New Roman"/>
          <w:i/>
        </w:rPr>
        <w:t>fourth row</w:t>
      </w:r>
      <w:r w:rsidR="008C13C0" w:rsidRPr="003013C2">
        <w:rPr>
          <w:rFonts w:cs="Times New Roman"/>
        </w:rPr>
        <w:t>) across different modalities. The principal gradient of both meta-analytic task-fMRI co-activation (</w:t>
      </w:r>
      <w:r w:rsidR="008C13C0" w:rsidRPr="003013C2">
        <w:rPr>
          <w:rFonts w:cs="Times New Roman"/>
          <w:i/>
        </w:rPr>
        <w:t>first column</w:t>
      </w:r>
      <w:r w:rsidR="008C13C0" w:rsidRPr="003013C2">
        <w:rPr>
          <w:rFonts w:cs="Times New Roman"/>
        </w:rPr>
        <w:t>) and rs-fMRI (</w:t>
      </w:r>
      <w:r w:rsidR="008C13C0" w:rsidRPr="003013C2">
        <w:rPr>
          <w:rFonts w:cs="Times New Roman"/>
          <w:i/>
        </w:rPr>
        <w:t>second column</w:t>
      </w:r>
      <w:r w:rsidR="008C13C0" w:rsidRPr="003013C2">
        <w:rPr>
          <w:rFonts w:cs="Times New Roman"/>
        </w:rPr>
        <w:t>) ran in anterior-posterior direction. K-means clusters (k=3) of the rs-fMRI connectivity derived gradient (</w:t>
      </w:r>
      <w:r w:rsidR="008C13C0" w:rsidRPr="003013C2">
        <w:rPr>
          <w:rFonts w:cs="Times New Roman"/>
          <w:i/>
        </w:rPr>
        <w:t>third column</w:t>
      </w:r>
      <w:r w:rsidR="008C13C0" w:rsidRPr="003013C2">
        <w:rPr>
          <w:rFonts w:cs="Times New Roman"/>
        </w:rPr>
        <w:t xml:space="preserve">) overlapped strongly with manual segmentations of hippocampal head, body, and tail based on a previous atlas </w:t>
      </w:r>
      <w:r w:rsidR="008C13C0" w:rsidRPr="003013C2">
        <w:rPr>
          <w:rFonts w:cs="Times New Roman"/>
        </w:rPr>
        <w:fldChar w:fldCharType="begin"/>
      </w:r>
      <w:r w:rsidR="00683CC2" w:rsidRPr="003013C2">
        <w:rPr>
          <w:rFonts w:cs="Times New Roman"/>
        </w:rPr>
        <w:instrText xml:space="preserve"> ADDIN EN.CITE &lt;EndNote&gt;&lt;Cite&gt;&lt;Author&gt;Bernasconi&lt;/Author&gt;&lt;Year&gt;2003&lt;/Year&gt;&lt;RecNum&gt;197&lt;/RecNum&gt;&lt;DisplayText&gt;(27)&lt;/DisplayText&gt;&lt;record&gt;&lt;rec-number&gt;197&lt;/rec-number&gt;&lt;foreign-keys&gt;&lt;key app="EN" db-id="ffxvf0tp69dx04es20qxeta5w2052ffs2rwf" timestamp="1513197913"&gt;197&lt;/key&gt;&lt;/foreign-keys&gt;&lt;ref-type name="Journal Article"&gt;17&lt;/ref-type&gt;&lt;contributors&gt;&lt;authors&gt;&lt;author&gt;Bernasconi, N.&lt;/author&gt;&lt;author&gt;Bernasconi, A.&lt;/author&gt;&lt;author&gt;Caramanos, Z.&lt;/author&gt;&lt;author&gt;Antel, S. B.&lt;/author&gt;&lt;author&gt;Andermann, F.&lt;/author&gt;&lt;author&gt;Arnold, D. L.&lt;/author&gt;&lt;/authors&gt;&lt;/contributors&gt;&lt;auth-address&gt;Department of Neurology and Neurosurgery, McGill University and Montreal Neurological Institute and Hospital, Montreal, Quebec, Canada. neda@bic.mni.mcgill.ca&lt;/auth-address&gt;&lt;titles&gt;&lt;title&gt;Mesial temporal damage in temporal lobe epilepsy: a volumetric MRI study of the hippocampus, amygdala and parahippocampal region&lt;/title&gt;&lt;secondary-title&gt;Brain&lt;/secondary-title&gt;&lt;/titles&gt;&lt;periodical&gt;&lt;full-title&gt;Brain&lt;/full-title&gt;&lt;/periodical&gt;&lt;pages&gt;462-9&lt;/pages&gt;&lt;volume&gt;126&lt;/volume&gt;&lt;number&gt;Pt 2&lt;/number&gt;&lt;edition&gt;2003/01/23&lt;/edition&gt;&lt;keywords&gt;&lt;keyword&gt;Adolescent&lt;/keyword&gt;&lt;keyword&gt;Adult&lt;/keyword&gt;&lt;keyword&gt;Amygdala/pathology&lt;/keyword&gt;&lt;keyword&gt;Analysis of Variance&lt;/keyword&gt;&lt;keyword&gt;Atrophy&lt;/keyword&gt;&lt;keyword&gt;Case-Control Studies&lt;/keyword&gt;&lt;keyword&gt;Entorhinal Cortex/pathology&lt;/keyword&gt;&lt;keyword&gt;Epilepsy, Temporal Lobe/*pathology&lt;/keyword&gt;&lt;keyword&gt;Female&lt;/keyword&gt;&lt;keyword&gt;Hippocampus/pathology&lt;/keyword&gt;&lt;keyword&gt;Humans&lt;/keyword&gt;&lt;keyword&gt;Image Processing, Computer-Assisted/methods&lt;/keyword&gt;&lt;keyword&gt;Limbic System/*pathology&lt;/keyword&gt;&lt;keyword&gt;Magnetic Resonance Imaging&lt;/keyword&gt;&lt;keyword&gt;Male&lt;/keyword&gt;&lt;keyword&gt;Middle Aged&lt;/keyword&gt;&lt;keyword&gt;Parahippocampal Gyrus/pathology&lt;/keyword&gt;&lt;/keywords&gt;&lt;dates&gt;&lt;year&gt;2003&lt;/year&gt;&lt;pub-dates&gt;&lt;date&gt;Feb&lt;/date&gt;&lt;/pub-dates&gt;&lt;/dates&gt;&lt;isbn&gt;0006-8950 (Print)&amp;#xD;0006-8950 (Linking)&lt;/isbn&gt;&lt;accession-num&gt;12538412&lt;/accession-num&gt;&lt;urls&gt;&lt;related-urls&gt;&lt;url&gt;https://www.ncbi.nlm.nih.gov/pubmed/12538412&lt;/url&gt;&lt;/related-urls&gt;&lt;/urls&gt;&lt;/record&gt;&lt;/Cite&gt;&lt;/EndNote&gt;</w:instrText>
      </w:r>
      <w:r w:rsidR="008C13C0" w:rsidRPr="003013C2">
        <w:rPr>
          <w:rFonts w:cs="Times New Roman"/>
        </w:rPr>
        <w:fldChar w:fldCharType="separate"/>
      </w:r>
      <w:r w:rsidR="00683CC2" w:rsidRPr="003013C2">
        <w:rPr>
          <w:rFonts w:cs="Times New Roman"/>
          <w:noProof/>
        </w:rPr>
        <w:t>(27)</w:t>
      </w:r>
      <w:r w:rsidR="008C13C0" w:rsidRPr="003013C2">
        <w:rPr>
          <w:rFonts w:cs="Times New Roman"/>
        </w:rPr>
        <w:fldChar w:fldCharType="end"/>
      </w:r>
      <w:r w:rsidR="008C13C0" w:rsidRPr="003013C2">
        <w:rPr>
          <w:rFonts w:cs="Times New Roman"/>
        </w:rPr>
        <w:t xml:space="preserve"> (</w:t>
      </w:r>
      <w:r w:rsidR="008C13C0" w:rsidRPr="003013C2">
        <w:rPr>
          <w:rFonts w:cs="Times New Roman"/>
          <w:i/>
        </w:rPr>
        <w:t>fourth column</w:t>
      </w:r>
      <w:r w:rsidR="008C13C0" w:rsidRPr="003013C2">
        <w:rPr>
          <w:rFonts w:cs="Times New Roman"/>
        </w:rPr>
        <w:t xml:space="preserve">). Correlation coefficients values denote the association between meta-analytic co-activation and functional connectivity within each subfield. Dice indices denote geometric overlaps between k-means clusters of functional connectivity and the hippocampal head, body, and tail. Hippocampal surfaces are shown from a superior view. </w:t>
      </w:r>
      <w:r w:rsidR="003A1211" w:rsidRPr="003013C2">
        <w:rPr>
          <w:rFonts w:cs="Times New Roman"/>
        </w:rPr>
        <w:t xml:space="preserve">Solid and dashed arrows denote </w:t>
      </w:r>
      <w:r w:rsidR="003A1211" w:rsidRPr="003013C2">
        <w:rPr>
          <w:rFonts w:cs="Times New Roman"/>
        </w:rPr>
        <w:lastRenderedPageBreak/>
        <w:t xml:space="preserve">posterior (P) to anterior (A) and lateral (L) to medial (M) direction, respectively. </w:t>
      </w:r>
      <w:r w:rsidR="008C13C0" w:rsidRPr="003013C2">
        <w:rPr>
          <w:rFonts w:cs="Times New Roman"/>
        </w:rPr>
        <w:t xml:space="preserve">For findings in the right hemisphere, see </w:t>
      </w:r>
      <w:r w:rsidRPr="00666FC3">
        <w:t xml:space="preserve">SI Appendix, </w:t>
      </w:r>
      <w:r>
        <w:rPr>
          <w:rFonts w:cs="Times New Roman"/>
          <w:b/>
          <w:smallCaps/>
        </w:rPr>
        <w:t>Fig.</w:t>
      </w:r>
      <w:r w:rsidR="008C13C0" w:rsidRPr="003013C2">
        <w:rPr>
          <w:rFonts w:cs="Times New Roman"/>
          <w:b/>
          <w:smallCaps/>
        </w:rPr>
        <w:t xml:space="preserve"> S4</w:t>
      </w:r>
      <w:r w:rsidR="008C13C0" w:rsidRPr="003013C2">
        <w:rPr>
          <w:rFonts w:cs="Times New Roman"/>
        </w:rPr>
        <w:t xml:space="preserve">. </w:t>
      </w:r>
    </w:p>
    <w:p w14:paraId="5B0B1A03" w14:textId="07190519" w:rsidR="008C13C0" w:rsidRPr="003013C2" w:rsidRDefault="00666FC3" w:rsidP="008C13C0">
      <w:pPr>
        <w:rPr>
          <w:rFonts w:cs="Times New Roman"/>
        </w:rPr>
      </w:pPr>
      <w:bookmarkStart w:id="6" w:name="_Ref499715560"/>
      <w:r>
        <w:rPr>
          <w:rFonts w:cs="Times New Roman"/>
          <w:b/>
          <w:smallCaps/>
        </w:rPr>
        <w:t>Fig.</w:t>
      </w:r>
      <w:r w:rsidR="008C13C0" w:rsidRPr="003013C2">
        <w:rPr>
          <w:rFonts w:cs="Times New Roman"/>
          <w:b/>
          <w:smallCaps/>
        </w:rPr>
        <w:t xml:space="preserve"> </w:t>
      </w:r>
      <w:bookmarkEnd w:id="6"/>
      <w:r w:rsidR="008C13C0" w:rsidRPr="003013C2">
        <w:rPr>
          <w:rFonts w:cs="Times New Roman"/>
          <w:b/>
          <w:smallCaps/>
        </w:rPr>
        <w:t>3.</w:t>
      </w:r>
      <w:r w:rsidR="008C13C0" w:rsidRPr="003013C2">
        <w:rPr>
          <w:rFonts w:cs="Times New Roman"/>
        </w:rPr>
        <w:t xml:space="preserve"> Association between left hippocampal second gradient and T1w/T2w intensities. </w:t>
      </w:r>
      <w:r w:rsidR="008C13C0" w:rsidRPr="003013C2">
        <w:rPr>
          <w:rFonts w:cs="Times New Roman"/>
          <w:b/>
        </w:rPr>
        <w:t xml:space="preserve">(A) </w:t>
      </w:r>
      <w:r w:rsidR="008C13C0" w:rsidRPr="003013C2">
        <w:rPr>
          <w:rFonts w:cs="Times New Roman"/>
        </w:rPr>
        <w:t>To assess the association between functional gradients and hippocampal microstructure, we mapped</w:t>
      </w:r>
      <w:r w:rsidR="008C13C0" w:rsidRPr="003013C2">
        <w:rPr>
          <w:rFonts w:cs="Times New Roman"/>
          <w:b/>
        </w:rPr>
        <w:t xml:space="preserve"> </w:t>
      </w:r>
      <w:r w:rsidR="008C13C0" w:rsidRPr="003013C2">
        <w:rPr>
          <w:rFonts w:cs="Times New Roman"/>
        </w:rPr>
        <w:t xml:space="preserve">hippocampal segmentations to T1w/T2w images and extracted T1w/T2w intensities at each vertex of the hippocampal medial surfaces. </w:t>
      </w:r>
      <w:r w:rsidR="008C13C0" w:rsidRPr="003013C2">
        <w:rPr>
          <w:rFonts w:cs="Times New Roman"/>
          <w:b/>
        </w:rPr>
        <w:t xml:space="preserve">(B) </w:t>
      </w:r>
      <w:r w:rsidR="008C13C0" w:rsidRPr="003013C2">
        <w:rPr>
          <w:rFonts w:cs="Times New Roman"/>
        </w:rPr>
        <w:t xml:space="preserve">Systematic correlation analyses indicated highest correlations between surface-sampled T1w/T2w and the second gradient, which runs along the hippocampal infolding. Solid and dashed arrows denote posterior (P) to anterior (A) and lateral (L) to medial (M) direction, respectively. For findings in the right hemisphere, </w:t>
      </w:r>
      <w:r>
        <w:t>s</w:t>
      </w:r>
      <w:r w:rsidRPr="00666FC3">
        <w:t xml:space="preserve">ee SI Appendix, </w:t>
      </w:r>
      <w:r>
        <w:rPr>
          <w:rFonts w:cs="Times New Roman"/>
          <w:b/>
          <w:smallCaps/>
        </w:rPr>
        <w:t>Fig.</w:t>
      </w:r>
      <w:r w:rsidR="008C13C0" w:rsidRPr="003013C2">
        <w:rPr>
          <w:rFonts w:cs="Times New Roman"/>
          <w:b/>
          <w:smallCaps/>
        </w:rPr>
        <w:t xml:space="preserve"> S6</w:t>
      </w:r>
      <w:r w:rsidR="008C13C0" w:rsidRPr="003013C2">
        <w:rPr>
          <w:rFonts w:cs="Times New Roman"/>
        </w:rPr>
        <w:t xml:space="preserve">. </w:t>
      </w:r>
    </w:p>
    <w:p w14:paraId="182F9C96" w14:textId="19CD7C05" w:rsidR="008C13C0" w:rsidRPr="00435638" w:rsidRDefault="00666FC3" w:rsidP="008C13C0">
      <w:pPr>
        <w:spacing w:after="0"/>
        <w:rPr>
          <w:rFonts w:cs="Times New Roman"/>
        </w:rPr>
      </w:pPr>
      <w:r>
        <w:rPr>
          <w:rFonts w:cs="Times New Roman"/>
          <w:b/>
          <w:smallCaps/>
        </w:rPr>
        <w:t>Fig.</w:t>
      </w:r>
      <w:r w:rsidR="008C13C0" w:rsidRPr="003013C2">
        <w:rPr>
          <w:rFonts w:cs="Times New Roman"/>
          <w:b/>
          <w:smallCaps/>
        </w:rPr>
        <w:t xml:space="preserve"> 4.</w:t>
      </w:r>
      <w:r w:rsidR="008C13C0" w:rsidRPr="003013C2">
        <w:rPr>
          <w:rFonts w:cs="Times New Roman"/>
        </w:rPr>
        <w:t xml:space="preserve"> </w:t>
      </w:r>
      <w:r w:rsidR="008C13C0" w:rsidRPr="003013C2">
        <w:rPr>
          <w:rFonts w:cs="Times New Roman"/>
          <w:b/>
        </w:rPr>
        <w:t xml:space="preserve">(A) </w:t>
      </w:r>
      <w:r w:rsidR="008C13C0" w:rsidRPr="003013C2">
        <w:rPr>
          <w:rFonts w:cs="Times New Roman"/>
        </w:rPr>
        <w:t>Test-retest stability of left hippocampal connectivity and gradients</w:t>
      </w:r>
      <w:r w:rsidR="008C13C0" w:rsidRPr="003013C2">
        <w:rPr>
          <w:rFonts w:cs="Times New Roman"/>
          <w:b/>
        </w:rPr>
        <w:t xml:space="preserve"> </w:t>
      </w:r>
      <w:r w:rsidR="008C13C0" w:rsidRPr="003013C2">
        <w:rPr>
          <w:rFonts w:cs="Times New Roman"/>
        </w:rPr>
        <w:t xml:space="preserve">and </w:t>
      </w:r>
      <w:r w:rsidR="008C13C0" w:rsidRPr="003013C2">
        <w:rPr>
          <w:rFonts w:cs="Times New Roman"/>
          <w:b/>
        </w:rPr>
        <w:t xml:space="preserve">(B) </w:t>
      </w:r>
      <w:r w:rsidR="008C13C0" w:rsidRPr="003013C2">
        <w:rPr>
          <w:rFonts w:cs="Times New Roman"/>
        </w:rPr>
        <w:t>reproducibility in an independent HCP subsample. Dark gray zones in the boxplots denote 95% confidence intervals, light gray zones denote one standard deviation. Small and large surfaces represent data of the discovery (D) and validation (V) cohorts, respectively. Scatter plots show the vertex-wise correspondence between groups, with Pearson correlation values denoted above the scatter plot. Solid and dashed arrows denote posterior (P) to anterior (A) and medial (M) to lateral (L) direction, respectively.</w:t>
      </w:r>
    </w:p>
    <w:p w14:paraId="073B4CF4" w14:textId="77777777" w:rsidR="008C13C0" w:rsidRDefault="008C13C0" w:rsidP="00C94859">
      <w:pPr>
        <w:pStyle w:val="Heading2"/>
      </w:pPr>
    </w:p>
    <w:p w14:paraId="0903F39A" w14:textId="77777777" w:rsidR="008C13C0" w:rsidRDefault="008C13C0" w:rsidP="00C94859">
      <w:pPr>
        <w:pStyle w:val="Heading2"/>
      </w:pPr>
    </w:p>
    <w:p w14:paraId="7F10A148" w14:textId="24C36BF8" w:rsidR="008C13C0" w:rsidRDefault="008C13C0">
      <w:pPr>
        <w:spacing w:after="0" w:line="240" w:lineRule="auto"/>
        <w:jc w:val="left"/>
        <w:rPr>
          <w:rFonts w:eastAsiaTheme="majorEastAsia" w:cstheme="majorBidi"/>
          <w:b/>
          <w:smallCaps/>
          <w:color w:val="000000" w:themeColor="text1"/>
          <w:sz w:val="28"/>
          <w:szCs w:val="26"/>
        </w:rPr>
      </w:pPr>
    </w:p>
    <w:sectPr w:rsidR="008C13C0" w:rsidSect="00262DFF">
      <w:headerReference w:type="default" r:id="rId9"/>
      <w:footerReference w:type="even" r:id="rId10"/>
      <w:footerReference w:type="default" r:id="rId11"/>
      <w:pgSz w:w="12240" w:h="15840"/>
      <w:pgMar w:top="1440" w:right="1440" w:bottom="1440" w:left="1440" w:header="709"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54AD8E" w14:textId="77777777" w:rsidR="00D419EE" w:rsidRDefault="00D419EE" w:rsidP="00EA1C3D">
      <w:r>
        <w:separator/>
      </w:r>
    </w:p>
  </w:endnote>
  <w:endnote w:type="continuationSeparator" w:id="0">
    <w:p w14:paraId="31BC92CA" w14:textId="77777777" w:rsidR="00D419EE" w:rsidRDefault="00D419EE" w:rsidP="00EA1C3D">
      <w:r>
        <w:continuationSeparator/>
      </w:r>
    </w:p>
  </w:endnote>
  <w:endnote w:type="continuationNotice" w:id="1">
    <w:p w14:paraId="0FFF063D" w14:textId="77777777" w:rsidR="00D419EE" w:rsidRDefault="00D419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Times New Roman Bold">
    <w:charset w:val="00"/>
    <w:family w:val="roman"/>
    <w:pitch w:val="variable"/>
    <w:sig w:usb0="E0002AEF" w:usb1="C0007841" w:usb2="00000009" w:usb3="00000000" w:csb0="000001F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B99249" w14:textId="77777777" w:rsidR="003A1211" w:rsidRDefault="003A1211" w:rsidP="00AC5A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2DE3B9" w14:textId="77777777" w:rsidR="003A1211" w:rsidRDefault="003A1211" w:rsidP="00C128A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6E7DD" w14:textId="77777777" w:rsidR="003A1211" w:rsidRPr="00515C5E" w:rsidRDefault="003A1211" w:rsidP="00AC5A9D">
    <w:pPr>
      <w:pStyle w:val="Footer"/>
      <w:framePr w:wrap="none" w:vAnchor="text" w:hAnchor="margin" w:xAlign="right" w:y="1"/>
      <w:rPr>
        <w:rStyle w:val="PageNumber"/>
      </w:rPr>
    </w:pPr>
    <w:r w:rsidRPr="00515C5E">
      <w:rPr>
        <w:rStyle w:val="PageNumber"/>
        <w:i/>
        <w:sz w:val="16"/>
        <w:szCs w:val="16"/>
      </w:rPr>
      <w:fldChar w:fldCharType="begin"/>
    </w:r>
    <w:r w:rsidRPr="00515C5E">
      <w:rPr>
        <w:rStyle w:val="PageNumber"/>
        <w:i/>
        <w:sz w:val="16"/>
        <w:szCs w:val="16"/>
      </w:rPr>
      <w:instrText xml:space="preserve">PAGE  </w:instrText>
    </w:r>
    <w:r w:rsidRPr="00515C5E">
      <w:rPr>
        <w:rStyle w:val="PageNumber"/>
        <w:i/>
        <w:sz w:val="16"/>
        <w:szCs w:val="16"/>
      </w:rPr>
      <w:fldChar w:fldCharType="separate"/>
    </w:r>
    <w:r w:rsidR="00FA3741">
      <w:rPr>
        <w:rStyle w:val="PageNumber"/>
        <w:i/>
        <w:noProof/>
        <w:sz w:val="16"/>
        <w:szCs w:val="16"/>
      </w:rPr>
      <w:t>10</w:t>
    </w:r>
    <w:r w:rsidRPr="00515C5E">
      <w:rPr>
        <w:rStyle w:val="PageNumber"/>
        <w:i/>
        <w:sz w:val="16"/>
        <w:szCs w:val="16"/>
      </w:rPr>
      <w:fldChar w:fldCharType="end"/>
    </w:r>
  </w:p>
  <w:p w14:paraId="0EB9E620" w14:textId="77777777" w:rsidR="003A1211" w:rsidRDefault="003A1211" w:rsidP="00ED225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BA648" w14:textId="77777777" w:rsidR="00D419EE" w:rsidRDefault="00D419EE" w:rsidP="00EA1C3D">
      <w:r>
        <w:separator/>
      </w:r>
    </w:p>
  </w:footnote>
  <w:footnote w:type="continuationSeparator" w:id="0">
    <w:p w14:paraId="5F182DAD" w14:textId="77777777" w:rsidR="00D419EE" w:rsidRDefault="00D419EE" w:rsidP="00EA1C3D">
      <w:r>
        <w:continuationSeparator/>
      </w:r>
    </w:p>
  </w:footnote>
  <w:footnote w:type="continuationNotice" w:id="1">
    <w:p w14:paraId="5392A98B" w14:textId="77777777" w:rsidR="00D419EE" w:rsidRDefault="00D419E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EE1B3" w14:textId="77777777" w:rsidR="003A1211" w:rsidRPr="00515C5E" w:rsidRDefault="003A1211" w:rsidP="00AD4201">
    <w:pPr>
      <w:rPr>
        <w:rFonts w:ascii="Times" w:hAnsi="Times"/>
        <w:i/>
        <w:color w:val="000000" w:themeColor="text1"/>
        <w:sz w:val="18"/>
        <w:szCs w:val="18"/>
      </w:rPr>
    </w:pPr>
    <w:r w:rsidRPr="00515C5E">
      <w:rPr>
        <w:i/>
        <w:sz w:val="16"/>
        <w:szCs w:val="16"/>
      </w:rPr>
      <w:t>Vos de Wael et al</w:t>
    </w:r>
    <w:r w:rsidRPr="00515C5E">
      <w:rPr>
        <w:rFonts w:ascii="Times" w:hAnsi="Times"/>
        <w:i/>
        <w:color w:val="000000" w:themeColor="text1"/>
        <w:sz w:val="18"/>
        <w:szCs w:val="18"/>
      </w:rPr>
      <w:t xml:space="preserve"> </w:t>
    </w:r>
    <w:r w:rsidRPr="00515C5E">
      <w:rPr>
        <w:rFonts w:ascii="Times" w:hAnsi="Times"/>
        <w:i/>
        <w:color w:val="000000" w:themeColor="text1"/>
        <w:sz w:val="18"/>
        <w:szCs w:val="18"/>
      </w:rPr>
      <w:tab/>
    </w:r>
    <w:r>
      <w:rPr>
        <w:rFonts w:ascii="Times" w:hAnsi="Times"/>
        <w:color w:val="000000" w:themeColor="text1"/>
        <w:sz w:val="18"/>
        <w:szCs w:val="18"/>
      </w:rPr>
      <w:tab/>
    </w:r>
    <w:r>
      <w:rPr>
        <w:rFonts w:ascii="Times" w:hAnsi="Times"/>
        <w:color w:val="000000" w:themeColor="text1"/>
        <w:sz w:val="18"/>
        <w:szCs w:val="18"/>
      </w:rPr>
      <w:tab/>
    </w:r>
    <w:r>
      <w:rPr>
        <w:rFonts w:ascii="Times" w:hAnsi="Times"/>
        <w:color w:val="000000" w:themeColor="text1"/>
        <w:sz w:val="18"/>
        <w:szCs w:val="18"/>
      </w:rPr>
      <w:tab/>
    </w:r>
    <w:r>
      <w:rPr>
        <w:rFonts w:ascii="Times" w:hAnsi="Times"/>
        <w:color w:val="000000" w:themeColor="text1"/>
        <w:sz w:val="18"/>
        <w:szCs w:val="18"/>
      </w:rPr>
      <w:tab/>
    </w:r>
    <w:r>
      <w:rPr>
        <w:rFonts w:ascii="Times" w:hAnsi="Times"/>
        <w:color w:val="000000" w:themeColor="text1"/>
        <w:sz w:val="18"/>
        <w:szCs w:val="18"/>
      </w:rPr>
      <w:tab/>
    </w:r>
    <w:r>
      <w:rPr>
        <w:rFonts w:ascii="Times" w:hAnsi="Times"/>
        <w:color w:val="000000" w:themeColor="text1"/>
        <w:sz w:val="18"/>
        <w:szCs w:val="18"/>
      </w:rPr>
      <w:tab/>
    </w:r>
    <w:r w:rsidRPr="00515C5E">
      <w:rPr>
        <w:rFonts w:ascii="Times" w:hAnsi="Times"/>
        <w:i/>
        <w:color w:val="000000" w:themeColor="text1"/>
        <w:sz w:val="18"/>
        <w:szCs w:val="18"/>
      </w:rPr>
      <w:t>Connectome embedding of hippocampal subfields</w:t>
    </w:r>
  </w:p>
  <w:p w14:paraId="1DE548E6" w14:textId="77777777" w:rsidR="003A1211" w:rsidRPr="00ED2257" w:rsidRDefault="003A1211">
    <w:pPr>
      <w:pStyle w:val="Header"/>
      <w:rPr>
        <w:sz w:val="16"/>
        <w:szCs w:val="16"/>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B377F3"/>
    <w:multiLevelType w:val="hybridMultilevel"/>
    <w:tmpl w:val="4A2AB932"/>
    <w:lvl w:ilvl="0" w:tplc="6EDA1F54">
      <w:start w:val="3"/>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962B41"/>
    <w:multiLevelType w:val="hybridMultilevel"/>
    <w:tmpl w:val="9FEC9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1C18D7"/>
    <w:multiLevelType w:val="hybridMultilevel"/>
    <w:tmpl w:val="E626CF42"/>
    <w:lvl w:ilvl="0" w:tplc="B9EC4914">
      <w:start w:val="3"/>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ADE6F43"/>
    <w:multiLevelType w:val="hybridMultilevel"/>
    <w:tmpl w:val="E2C66AAA"/>
    <w:lvl w:ilvl="0" w:tplc="D6CA7F80">
      <w:start w:val="2"/>
      <w:numFmt w:val="bullet"/>
      <w:lvlText w:val=""/>
      <w:lvlJc w:val="left"/>
      <w:pPr>
        <w:ind w:left="720" w:hanging="360"/>
      </w:pPr>
      <w:rPr>
        <w:rFonts w:ascii="Wingdings" w:eastAsia="Arial Unicode MS"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50E3C6C"/>
    <w:multiLevelType w:val="hybridMultilevel"/>
    <w:tmpl w:val="886E6F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xvf0tp69dx04es20qxeta5w2052ffs2rwf&quot;&gt;My EndNote Library&lt;record-ids&gt;&lt;item&gt;76&lt;/item&gt;&lt;item&gt;77&lt;/item&gt;&lt;item&gt;78&lt;/item&gt;&lt;item&gt;79&lt;/item&gt;&lt;item&gt;82&lt;/item&gt;&lt;item&gt;85&lt;/item&gt;&lt;item&gt;86&lt;/item&gt;&lt;item&gt;87&lt;/item&gt;&lt;item&gt;90&lt;/item&gt;&lt;item&gt;92&lt;/item&gt;&lt;item&gt;93&lt;/item&gt;&lt;item&gt;97&lt;/item&gt;&lt;item&gt;99&lt;/item&gt;&lt;item&gt;100&lt;/item&gt;&lt;item&gt;104&lt;/item&gt;&lt;item&gt;105&lt;/item&gt;&lt;item&gt;106&lt;/item&gt;&lt;item&gt;107&lt;/item&gt;&lt;item&gt;108&lt;/item&gt;&lt;item&gt;112&lt;/item&gt;&lt;item&gt;115&lt;/item&gt;&lt;item&gt;117&lt;/item&gt;&lt;item&gt;118&lt;/item&gt;&lt;item&gt;120&lt;/item&gt;&lt;item&gt;121&lt;/item&gt;&lt;item&gt;148&lt;/item&gt;&lt;item&gt;166&lt;/item&gt;&lt;item&gt;179&lt;/item&gt;&lt;item&gt;180&lt;/item&gt;&lt;item&gt;182&lt;/item&gt;&lt;item&gt;183&lt;/item&gt;&lt;item&gt;188&lt;/item&gt;&lt;item&gt;191&lt;/item&gt;&lt;item&gt;197&lt;/item&gt;&lt;item&gt;198&lt;/item&gt;&lt;item&gt;203&lt;/item&gt;&lt;item&gt;205&lt;/item&gt;&lt;item&gt;207&lt;/item&gt;&lt;item&gt;216&lt;/item&gt;&lt;item&gt;217&lt;/item&gt;&lt;item&gt;218&lt;/item&gt;&lt;item&gt;219&lt;/item&gt;&lt;item&gt;220&lt;/item&gt;&lt;item&gt;228&lt;/item&gt;&lt;item&gt;233&lt;/item&gt;&lt;item&gt;234&lt;/item&gt;&lt;item&gt;237&lt;/item&gt;&lt;item&gt;242&lt;/item&gt;&lt;item&gt;243&lt;/item&gt;&lt;item&gt;244&lt;/item&gt;&lt;item&gt;250&lt;/item&gt;&lt;item&gt;251&lt;/item&gt;&lt;item&gt;252&lt;/item&gt;&lt;item&gt;253&lt;/item&gt;&lt;item&gt;257&lt;/item&gt;&lt;item&gt;258&lt;/item&gt;&lt;item&gt;261&lt;/item&gt;&lt;item&gt;262&lt;/item&gt;&lt;item&gt;263&lt;/item&gt;&lt;item&gt;264&lt;/item&gt;&lt;item&gt;265&lt;/item&gt;&lt;item&gt;266&lt;/item&gt;&lt;item&gt;267&lt;/item&gt;&lt;/record-ids&gt;&lt;/item&gt;&lt;/Libraries&gt;"/>
  </w:docVars>
  <w:rsids>
    <w:rsidRoot w:val="00533AD8"/>
    <w:rsid w:val="00000622"/>
    <w:rsid w:val="00002BC9"/>
    <w:rsid w:val="0000375E"/>
    <w:rsid w:val="00003856"/>
    <w:rsid w:val="00005B8A"/>
    <w:rsid w:val="000072FF"/>
    <w:rsid w:val="00010B40"/>
    <w:rsid w:val="000121B7"/>
    <w:rsid w:val="0001346F"/>
    <w:rsid w:val="0001527E"/>
    <w:rsid w:val="0001592D"/>
    <w:rsid w:val="0001613A"/>
    <w:rsid w:val="0001641F"/>
    <w:rsid w:val="000205F2"/>
    <w:rsid w:val="00020C5E"/>
    <w:rsid w:val="00021ED4"/>
    <w:rsid w:val="00022DC4"/>
    <w:rsid w:val="000238AA"/>
    <w:rsid w:val="000257CB"/>
    <w:rsid w:val="000259D2"/>
    <w:rsid w:val="00025E0C"/>
    <w:rsid w:val="00025EB4"/>
    <w:rsid w:val="0002603B"/>
    <w:rsid w:val="00026482"/>
    <w:rsid w:val="00026AA9"/>
    <w:rsid w:val="00027A64"/>
    <w:rsid w:val="00030261"/>
    <w:rsid w:val="0003042D"/>
    <w:rsid w:val="00030AD2"/>
    <w:rsid w:val="00030E6A"/>
    <w:rsid w:val="00031BA6"/>
    <w:rsid w:val="0003316C"/>
    <w:rsid w:val="00034552"/>
    <w:rsid w:val="00035B3A"/>
    <w:rsid w:val="00036633"/>
    <w:rsid w:val="00036BD3"/>
    <w:rsid w:val="00036E87"/>
    <w:rsid w:val="00036FF4"/>
    <w:rsid w:val="00040D67"/>
    <w:rsid w:val="00041219"/>
    <w:rsid w:val="00041A66"/>
    <w:rsid w:val="000427B0"/>
    <w:rsid w:val="0004282E"/>
    <w:rsid w:val="000433B4"/>
    <w:rsid w:val="000442E7"/>
    <w:rsid w:val="000451C1"/>
    <w:rsid w:val="0004590A"/>
    <w:rsid w:val="000467A8"/>
    <w:rsid w:val="0005082D"/>
    <w:rsid w:val="0005114C"/>
    <w:rsid w:val="000527BA"/>
    <w:rsid w:val="00054553"/>
    <w:rsid w:val="00054919"/>
    <w:rsid w:val="00055821"/>
    <w:rsid w:val="00055DEE"/>
    <w:rsid w:val="0005645B"/>
    <w:rsid w:val="00056D6F"/>
    <w:rsid w:val="00057461"/>
    <w:rsid w:val="00057E00"/>
    <w:rsid w:val="000624A5"/>
    <w:rsid w:val="00062C71"/>
    <w:rsid w:val="00063FEA"/>
    <w:rsid w:val="0006547E"/>
    <w:rsid w:val="00066BC8"/>
    <w:rsid w:val="00066F93"/>
    <w:rsid w:val="00067CC7"/>
    <w:rsid w:val="00071431"/>
    <w:rsid w:val="000716D6"/>
    <w:rsid w:val="00071A66"/>
    <w:rsid w:val="000720B6"/>
    <w:rsid w:val="00073BA2"/>
    <w:rsid w:val="0007418A"/>
    <w:rsid w:val="00074D17"/>
    <w:rsid w:val="00075252"/>
    <w:rsid w:val="00077BF7"/>
    <w:rsid w:val="0008064A"/>
    <w:rsid w:val="000809F0"/>
    <w:rsid w:val="00082E13"/>
    <w:rsid w:val="00083A96"/>
    <w:rsid w:val="00083D44"/>
    <w:rsid w:val="00085D30"/>
    <w:rsid w:val="00085F15"/>
    <w:rsid w:val="0008673D"/>
    <w:rsid w:val="00087845"/>
    <w:rsid w:val="00087B9C"/>
    <w:rsid w:val="00087BC0"/>
    <w:rsid w:val="000915E0"/>
    <w:rsid w:val="000919FE"/>
    <w:rsid w:val="00091B17"/>
    <w:rsid w:val="00092314"/>
    <w:rsid w:val="000923CA"/>
    <w:rsid w:val="00092F85"/>
    <w:rsid w:val="00094677"/>
    <w:rsid w:val="00096AF4"/>
    <w:rsid w:val="00097E31"/>
    <w:rsid w:val="000A1200"/>
    <w:rsid w:val="000A152F"/>
    <w:rsid w:val="000A23EF"/>
    <w:rsid w:val="000A2CB8"/>
    <w:rsid w:val="000A2F17"/>
    <w:rsid w:val="000A351F"/>
    <w:rsid w:val="000A3756"/>
    <w:rsid w:val="000A4275"/>
    <w:rsid w:val="000A5137"/>
    <w:rsid w:val="000A55C8"/>
    <w:rsid w:val="000A7ADD"/>
    <w:rsid w:val="000B0714"/>
    <w:rsid w:val="000B1EBF"/>
    <w:rsid w:val="000B222B"/>
    <w:rsid w:val="000B266A"/>
    <w:rsid w:val="000B4880"/>
    <w:rsid w:val="000B58E9"/>
    <w:rsid w:val="000B5F61"/>
    <w:rsid w:val="000B743D"/>
    <w:rsid w:val="000B7E7F"/>
    <w:rsid w:val="000C0714"/>
    <w:rsid w:val="000C2607"/>
    <w:rsid w:val="000C3D31"/>
    <w:rsid w:val="000C43CA"/>
    <w:rsid w:val="000C4EAB"/>
    <w:rsid w:val="000C5287"/>
    <w:rsid w:val="000C567A"/>
    <w:rsid w:val="000C57A1"/>
    <w:rsid w:val="000C5F06"/>
    <w:rsid w:val="000C642A"/>
    <w:rsid w:val="000C64B1"/>
    <w:rsid w:val="000C6604"/>
    <w:rsid w:val="000C6ACA"/>
    <w:rsid w:val="000C6C17"/>
    <w:rsid w:val="000C6F49"/>
    <w:rsid w:val="000C741E"/>
    <w:rsid w:val="000C746E"/>
    <w:rsid w:val="000D06DA"/>
    <w:rsid w:val="000D12F2"/>
    <w:rsid w:val="000D1E35"/>
    <w:rsid w:val="000D3D96"/>
    <w:rsid w:val="000D3F33"/>
    <w:rsid w:val="000D4732"/>
    <w:rsid w:val="000D51A1"/>
    <w:rsid w:val="000D5377"/>
    <w:rsid w:val="000D5E6E"/>
    <w:rsid w:val="000D71C0"/>
    <w:rsid w:val="000D74D1"/>
    <w:rsid w:val="000D7A12"/>
    <w:rsid w:val="000E05B5"/>
    <w:rsid w:val="000E06C6"/>
    <w:rsid w:val="000E1A69"/>
    <w:rsid w:val="000E23E5"/>
    <w:rsid w:val="000E4AD3"/>
    <w:rsid w:val="000E5A3E"/>
    <w:rsid w:val="000E6D58"/>
    <w:rsid w:val="000E7997"/>
    <w:rsid w:val="000F1F4C"/>
    <w:rsid w:val="000F5EC0"/>
    <w:rsid w:val="000F6C3E"/>
    <w:rsid w:val="000F730E"/>
    <w:rsid w:val="00100327"/>
    <w:rsid w:val="0010036D"/>
    <w:rsid w:val="0010170B"/>
    <w:rsid w:val="00101F85"/>
    <w:rsid w:val="00102DFA"/>
    <w:rsid w:val="001030AE"/>
    <w:rsid w:val="00103838"/>
    <w:rsid w:val="0010449E"/>
    <w:rsid w:val="001054E0"/>
    <w:rsid w:val="00105B45"/>
    <w:rsid w:val="0010656C"/>
    <w:rsid w:val="0010683C"/>
    <w:rsid w:val="00110A89"/>
    <w:rsid w:val="0011290B"/>
    <w:rsid w:val="001132FA"/>
    <w:rsid w:val="00113323"/>
    <w:rsid w:val="00113467"/>
    <w:rsid w:val="0011761D"/>
    <w:rsid w:val="00117B16"/>
    <w:rsid w:val="001201EC"/>
    <w:rsid w:val="00120664"/>
    <w:rsid w:val="0012081B"/>
    <w:rsid w:val="00120D36"/>
    <w:rsid w:val="00120DC6"/>
    <w:rsid w:val="00122D01"/>
    <w:rsid w:val="00123EFD"/>
    <w:rsid w:val="001249C9"/>
    <w:rsid w:val="0012563C"/>
    <w:rsid w:val="001264A5"/>
    <w:rsid w:val="0012704D"/>
    <w:rsid w:val="00127C2C"/>
    <w:rsid w:val="00130407"/>
    <w:rsid w:val="00130A46"/>
    <w:rsid w:val="00130D85"/>
    <w:rsid w:val="0013341B"/>
    <w:rsid w:val="0013355F"/>
    <w:rsid w:val="001335F4"/>
    <w:rsid w:val="00133969"/>
    <w:rsid w:val="001347A9"/>
    <w:rsid w:val="00134E83"/>
    <w:rsid w:val="001350B6"/>
    <w:rsid w:val="00137FD4"/>
    <w:rsid w:val="00140A29"/>
    <w:rsid w:val="00143C1D"/>
    <w:rsid w:val="00144C92"/>
    <w:rsid w:val="0014585B"/>
    <w:rsid w:val="00145FBF"/>
    <w:rsid w:val="001470DB"/>
    <w:rsid w:val="00147D97"/>
    <w:rsid w:val="00150390"/>
    <w:rsid w:val="001507A1"/>
    <w:rsid w:val="001507E1"/>
    <w:rsid w:val="001514A6"/>
    <w:rsid w:val="0015153C"/>
    <w:rsid w:val="00153E46"/>
    <w:rsid w:val="00154508"/>
    <w:rsid w:val="0015720E"/>
    <w:rsid w:val="0016030E"/>
    <w:rsid w:val="001617F2"/>
    <w:rsid w:val="00163181"/>
    <w:rsid w:val="001631B5"/>
    <w:rsid w:val="00164E0F"/>
    <w:rsid w:val="001654C6"/>
    <w:rsid w:val="001658BD"/>
    <w:rsid w:val="00170932"/>
    <w:rsid w:val="00170FA1"/>
    <w:rsid w:val="00171E8F"/>
    <w:rsid w:val="00175137"/>
    <w:rsid w:val="00175C45"/>
    <w:rsid w:val="00175CB9"/>
    <w:rsid w:val="001763A1"/>
    <w:rsid w:val="00176EA4"/>
    <w:rsid w:val="00177D14"/>
    <w:rsid w:val="00180660"/>
    <w:rsid w:val="00180801"/>
    <w:rsid w:val="00180EC0"/>
    <w:rsid w:val="001814A1"/>
    <w:rsid w:val="00181898"/>
    <w:rsid w:val="00181C8A"/>
    <w:rsid w:val="00182562"/>
    <w:rsid w:val="001827E3"/>
    <w:rsid w:val="00182FAA"/>
    <w:rsid w:val="00184E71"/>
    <w:rsid w:val="00184F3C"/>
    <w:rsid w:val="0018600B"/>
    <w:rsid w:val="00186409"/>
    <w:rsid w:val="0018782F"/>
    <w:rsid w:val="00187CB7"/>
    <w:rsid w:val="00187EC6"/>
    <w:rsid w:val="00190944"/>
    <w:rsid w:val="00193C20"/>
    <w:rsid w:val="00194C36"/>
    <w:rsid w:val="0019558D"/>
    <w:rsid w:val="00195C84"/>
    <w:rsid w:val="00196B42"/>
    <w:rsid w:val="001A0621"/>
    <w:rsid w:val="001A1318"/>
    <w:rsid w:val="001A157A"/>
    <w:rsid w:val="001A16A2"/>
    <w:rsid w:val="001A1D34"/>
    <w:rsid w:val="001A230A"/>
    <w:rsid w:val="001A28E7"/>
    <w:rsid w:val="001A2CDB"/>
    <w:rsid w:val="001A2E4B"/>
    <w:rsid w:val="001A31CC"/>
    <w:rsid w:val="001A3472"/>
    <w:rsid w:val="001A51E9"/>
    <w:rsid w:val="001A5ED6"/>
    <w:rsid w:val="001A74C7"/>
    <w:rsid w:val="001A7FCA"/>
    <w:rsid w:val="001B11DC"/>
    <w:rsid w:val="001B177B"/>
    <w:rsid w:val="001B3722"/>
    <w:rsid w:val="001B46A3"/>
    <w:rsid w:val="001B4A1B"/>
    <w:rsid w:val="001B59AD"/>
    <w:rsid w:val="001B5AFF"/>
    <w:rsid w:val="001B79A9"/>
    <w:rsid w:val="001B7A60"/>
    <w:rsid w:val="001C1A56"/>
    <w:rsid w:val="001C2C85"/>
    <w:rsid w:val="001C4AC7"/>
    <w:rsid w:val="001D031F"/>
    <w:rsid w:val="001D0325"/>
    <w:rsid w:val="001D0578"/>
    <w:rsid w:val="001D059D"/>
    <w:rsid w:val="001D1BC5"/>
    <w:rsid w:val="001D22AC"/>
    <w:rsid w:val="001D2AA9"/>
    <w:rsid w:val="001D3D01"/>
    <w:rsid w:val="001D59AA"/>
    <w:rsid w:val="001D738F"/>
    <w:rsid w:val="001E0670"/>
    <w:rsid w:val="001E09D9"/>
    <w:rsid w:val="001E1A2F"/>
    <w:rsid w:val="001E349A"/>
    <w:rsid w:val="001E472E"/>
    <w:rsid w:val="001E63D5"/>
    <w:rsid w:val="001E6681"/>
    <w:rsid w:val="001E6720"/>
    <w:rsid w:val="001F24FD"/>
    <w:rsid w:val="001F5D89"/>
    <w:rsid w:val="001F6BAF"/>
    <w:rsid w:val="001F780A"/>
    <w:rsid w:val="001F7903"/>
    <w:rsid w:val="001F7A19"/>
    <w:rsid w:val="00200831"/>
    <w:rsid w:val="002011E1"/>
    <w:rsid w:val="00202FED"/>
    <w:rsid w:val="00204D77"/>
    <w:rsid w:val="00205022"/>
    <w:rsid w:val="00206B2A"/>
    <w:rsid w:val="0020726F"/>
    <w:rsid w:val="0021088C"/>
    <w:rsid w:val="00210B5A"/>
    <w:rsid w:val="00212645"/>
    <w:rsid w:val="002135F4"/>
    <w:rsid w:val="00213839"/>
    <w:rsid w:val="0021590E"/>
    <w:rsid w:val="002162A6"/>
    <w:rsid w:val="00217D73"/>
    <w:rsid w:val="00220958"/>
    <w:rsid w:val="00220CDB"/>
    <w:rsid w:val="002219A8"/>
    <w:rsid w:val="00223090"/>
    <w:rsid w:val="002234D0"/>
    <w:rsid w:val="002236D7"/>
    <w:rsid w:val="0022413C"/>
    <w:rsid w:val="00225E3D"/>
    <w:rsid w:val="00226573"/>
    <w:rsid w:val="00230576"/>
    <w:rsid w:val="00230A49"/>
    <w:rsid w:val="00230C3B"/>
    <w:rsid w:val="00230C4A"/>
    <w:rsid w:val="002314F0"/>
    <w:rsid w:val="00231E2B"/>
    <w:rsid w:val="002334E3"/>
    <w:rsid w:val="00237197"/>
    <w:rsid w:val="00237222"/>
    <w:rsid w:val="002378F1"/>
    <w:rsid w:val="002420F2"/>
    <w:rsid w:val="0024241C"/>
    <w:rsid w:val="00243AE0"/>
    <w:rsid w:val="0024576F"/>
    <w:rsid w:val="00245811"/>
    <w:rsid w:val="00247A02"/>
    <w:rsid w:val="00250C1F"/>
    <w:rsid w:val="00251CF1"/>
    <w:rsid w:val="00251FD2"/>
    <w:rsid w:val="002526FC"/>
    <w:rsid w:val="00252E20"/>
    <w:rsid w:val="0025532D"/>
    <w:rsid w:val="00256587"/>
    <w:rsid w:val="0025793E"/>
    <w:rsid w:val="00260B11"/>
    <w:rsid w:val="0026119E"/>
    <w:rsid w:val="00262DFF"/>
    <w:rsid w:val="00263E12"/>
    <w:rsid w:val="00267F68"/>
    <w:rsid w:val="0027049F"/>
    <w:rsid w:val="00271023"/>
    <w:rsid w:val="00271F25"/>
    <w:rsid w:val="002726A0"/>
    <w:rsid w:val="002741C1"/>
    <w:rsid w:val="00274C97"/>
    <w:rsid w:val="0027654A"/>
    <w:rsid w:val="00276943"/>
    <w:rsid w:val="00276D81"/>
    <w:rsid w:val="00276DFC"/>
    <w:rsid w:val="002802E4"/>
    <w:rsid w:val="002807B5"/>
    <w:rsid w:val="002827CA"/>
    <w:rsid w:val="002828E2"/>
    <w:rsid w:val="00282B78"/>
    <w:rsid w:val="00283C3A"/>
    <w:rsid w:val="002852D7"/>
    <w:rsid w:val="00285A12"/>
    <w:rsid w:val="00285BBC"/>
    <w:rsid w:val="00286104"/>
    <w:rsid w:val="00286338"/>
    <w:rsid w:val="00287692"/>
    <w:rsid w:val="002879E2"/>
    <w:rsid w:val="002901D2"/>
    <w:rsid w:val="002908DC"/>
    <w:rsid w:val="0029104E"/>
    <w:rsid w:val="00294432"/>
    <w:rsid w:val="002947E6"/>
    <w:rsid w:val="0029547F"/>
    <w:rsid w:val="00295FF2"/>
    <w:rsid w:val="002A0CF4"/>
    <w:rsid w:val="002A1429"/>
    <w:rsid w:val="002A2FF4"/>
    <w:rsid w:val="002A33AC"/>
    <w:rsid w:val="002A41BC"/>
    <w:rsid w:val="002A4C34"/>
    <w:rsid w:val="002A52FD"/>
    <w:rsid w:val="002A5F41"/>
    <w:rsid w:val="002A7140"/>
    <w:rsid w:val="002B2191"/>
    <w:rsid w:val="002B34E8"/>
    <w:rsid w:val="002B3D9D"/>
    <w:rsid w:val="002B4042"/>
    <w:rsid w:val="002B4C0D"/>
    <w:rsid w:val="002B5149"/>
    <w:rsid w:val="002B5880"/>
    <w:rsid w:val="002B710D"/>
    <w:rsid w:val="002B77F9"/>
    <w:rsid w:val="002B78C2"/>
    <w:rsid w:val="002C1804"/>
    <w:rsid w:val="002C1D99"/>
    <w:rsid w:val="002C2851"/>
    <w:rsid w:val="002C37DC"/>
    <w:rsid w:val="002C4BA5"/>
    <w:rsid w:val="002D0DEE"/>
    <w:rsid w:val="002D1572"/>
    <w:rsid w:val="002D462F"/>
    <w:rsid w:val="002D4E66"/>
    <w:rsid w:val="002D4E93"/>
    <w:rsid w:val="002D55F8"/>
    <w:rsid w:val="002D7124"/>
    <w:rsid w:val="002D7D56"/>
    <w:rsid w:val="002E06AB"/>
    <w:rsid w:val="002E0917"/>
    <w:rsid w:val="002E16F9"/>
    <w:rsid w:val="002E2F05"/>
    <w:rsid w:val="002E2FBA"/>
    <w:rsid w:val="002E41D6"/>
    <w:rsid w:val="002E4254"/>
    <w:rsid w:val="002E5E1A"/>
    <w:rsid w:val="002E6C9D"/>
    <w:rsid w:val="002F27E6"/>
    <w:rsid w:val="002F3A4F"/>
    <w:rsid w:val="003000B9"/>
    <w:rsid w:val="003013C2"/>
    <w:rsid w:val="003019B5"/>
    <w:rsid w:val="00303C1E"/>
    <w:rsid w:val="003040D2"/>
    <w:rsid w:val="0030554F"/>
    <w:rsid w:val="00306B48"/>
    <w:rsid w:val="003102E8"/>
    <w:rsid w:val="003109DA"/>
    <w:rsid w:val="00310C8B"/>
    <w:rsid w:val="00311265"/>
    <w:rsid w:val="00313114"/>
    <w:rsid w:val="003133D2"/>
    <w:rsid w:val="003143C1"/>
    <w:rsid w:val="0031485E"/>
    <w:rsid w:val="003160BE"/>
    <w:rsid w:val="00323E99"/>
    <w:rsid w:val="003243C9"/>
    <w:rsid w:val="003255C2"/>
    <w:rsid w:val="003256D2"/>
    <w:rsid w:val="00325D21"/>
    <w:rsid w:val="00330F54"/>
    <w:rsid w:val="0033138A"/>
    <w:rsid w:val="00331730"/>
    <w:rsid w:val="0033194C"/>
    <w:rsid w:val="003328DE"/>
    <w:rsid w:val="00332D47"/>
    <w:rsid w:val="0033316C"/>
    <w:rsid w:val="003348B0"/>
    <w:rsid w:val="00334D62"/>
    <w:rsid w:val="00335167"/>
    <w:rsid w:val="00335240"/>
    <w:rsid w:val="00337507"/>
    <w:rsid w:val="0034125F"/>
    <w:rsid w:val="00341FAB"/>
    <w:rsid w:val="00342172"/>
    <w:rsid w:val="003426B5"/>
    <w:rsid w:val="00343AB9"/>
    <w:rsid w:val="00343C94"/>
    <w:rsid w:val="003449A7"/>
    <w:rsid w:val="00345054"/>
    <w:rsid w:val="00345504"/>
    <w:rsid w:val="0034568C"/>
    <w:rsid w:val="00346154"/>
    <w:rsid w:val="003466DA"/>
    <w:rsid w:val="00347A6D"/>
    <w:rsid w:val="00347C37"/>
    <w:rsid w:val="00351ABB"/>
    <w:rsid w:val="00352BBF"/>
    <w:rsid w:val="00353A4F"/>
    <w:rsid w:val="003543C4"/>
    <w:rsid w:val="00354C52"/>
    <w:rsid w:val="00355896"/>
    <w:rsid w:val="00355E1A"/>
    <w:rsid w:val="00357E0E"/>
    <w:rsid w:val="00357F5E"/>
    <w:rsid w:val="00362A8C"/>
    <w:rsid w:val="00362CF4"/>
    <w:rsid w:val="0036335A"/>
    <w:rsid w:val="003633C9"/>
    <w:rsid w:val="00363D15"/>
    <w:rsid w:val="00364D4D"/>
    <w:rsid w:val="0036541C"/>
    <w:rsid w:val="00365B00"/>
    <w:rsid w:val="00365DA1"/>
    <w:rsid w:val="003661B5"/>
    <w:rsid w:val="00367923"/>
    <w:rsid w:val="00367E80"/>
    <w:rsid w:val="0037056B"/>
    <w:rsid w:val="003715EF"/>
    <w:rsid w:val="00371E0F"/>
    <w:rsid w:val="0037243B"/>
    <w:rsid w:val="003724B1"/>
    <w:rsid w:val="00372A27"/>
    <w:rsid w:val="00372A91"/>
    <w:rsid w:val="00372FC5"/>
    <w:rsid w:val="00373E49"/>
    <w:rsid w:val="00375970"/>
    <w:rsid w:val="00375B39"/>
    <w:rsid w:val="00380517"/>
    <w:rsid w:val="0038164A"/>
    <w:rsid w:val="00382551"/>
    <w:rsid w:val="00383259"/>
    <w:rsid w:val="00384481"/>
    <w:rsid w:val="00384D60"/>
    <w:rsid w:val="00385435"/>
    <w:rsid w:val="003862C0"/>
    <w:rsid w:val="003864C9"/>
    <w:rsid w:val="00386A8A"/>
    <w:rsid w:val="00387674"/>
    <w:rsid w:val="00390157"/>
    <w:rsid w:val="00390BF2"/>
    <w:rsid w:val="003914B1"/>
    <w:rsid w:val="00391AFB"/>
    <w:rsid w:val="00393C5A"/>
    <w:rsid w:val="00393F0F"/>
    <w:rsid w:val="00397494"/>
    <w:rsid w:val="00397AEF"/>
    <w:rsid w:val="003A0D8F"/>
    <w:rsid w:val="003A1211"/>
    <w:rsid w:val="003A266E"/>
    <w:rsid w:val="003A323C"/>
    <w:rsid w:val="003A41B5"/>
    <w:rsid w:val="003A55F9"/>
    <w:rsid w:val="003A5F1D"/>
    <w:rsid w:val="003A7172"/>
    <w:rsid w:val="003B025E"/>
    <w:rsid w:val="003B0A97"/>
    <w:rsid w:val="003B1F7E"/>
    <w:rsid w:val="003B3B22"/>
    <w:rsid w:val="003B3F99"/>
    <w:rsid w:val="003B4312"/>
    <w:rsid w:val="003B4614"/>
    <w:rsid w:val="003B46F0"/>
    <w:rsid w:val="003B4C13"/>
    <w:rsid w:val="003B57FF"/>
    <w:rsid w:val="003B63DF"/>
    <w:rsid w:val="003C0057"/>
    <w:rsid w:val="003C184D"/>
    <w:rsid w:val="003C191D"/>
    <w:rsid w:val="003C2293"/>
    <w:rsid w:val="003C2FFC"/>
    <w:rsid w:val="003C517D"/>
    <w:rsid w:val="003C608B"/>
    <w:rsid w:val="003D0592"/>
    <w:rsid w:val="003D1262"/>
    <w:rsid w:val="003D19B2"/>
    <w:rsid w:val="003D38E0"/>
    <w:rsid w:val="003D3BFD"/>
    <w:rsid w:val="003D3D3A"/>
    <w:rsid w:val="003D3E5D"/>
    <w:rsid w:val="003D4A64"/>
    <w:rsid w:val="003D5021"/>
    <w:rsid w:val="003D541A"/>
    <w:rsid w:val="003D5901"/>
    <w:rsid w:val="003D5C0A"/>
    <w:rsid w:val="003D6B73"/>
    <w:rsid w:val="003D74F0"/>
    <w:rsid w:val="003D7F65"/>
    <w:rsid w:val="003E0AB9"/>
    <w:rsid w:val="003E0E0D"/>
    <w:rsid w:val="003E235A"/>
    <w:rsid w:val="003E3ECB"/>
    <w:rsid w:val="003E416D"/>
    <w:rsid w:val="003E45BE"/>
    <w:rsid w:val="003E5FB0"/>
    <w:rsid w:val="003E6AA9"/>
    <w:rsid w:val="003F006A"/>
    <w:rsid w:val="003F1E1A"/>
    <w:rsid w:val="003F30EA"/>
    <w:rsid w:val="003F3759"/>
    <w:rsid w:val="003F4998"/>
    <w:rsid w:val="003F5735"/>
    <w:rsid w:val="003F597D"/>
    <w:rsid w:val="003F6838"/>
    <w:rsid w:val="003F77C7"/>
    <w:rsid w:val="0040055D"/>
    <w:rsid w:val="0040443C"/>
    <w:rsid w:val="004049A7"/>
    <w:rsid w:val="00406329"/>
    <w:rsid w:val="004107DB"/>
    <w:rsid w:val="00413B4E"/>
    <w:rsid w:val="004143DD"/>
    <w:rsid w:val="00414461"/>
    <w:rsid w:val="004145DA"/>
    <w:rsid w:val="004159A1"/>
    <w:rsid w:val="00415A32"/>
    <w:rsid w:val="0041720C"/>
    <w:rsid w:val="00417322"/>
    <w:rsid w:val="00420DCF"/>
    <w:rsid w:val="00420F83"/>
    <w:rsid w:val="00420FCA"/>
    <w:rsid w:val="00421F26"/>
    <w:rsid w:val="004253E0"/>
    <w:rsid w:val="0042579C"/>
    <w:rsid w:val="004323D6"/>
    <w:rsid w:val="00433529"/>
    <w:rsid w:val="00433977"/>
    <w:rsid w:val="00434251"/>
    <w:rsid w:val="0043461F"/>
    <w:rsid w:val="004347BA"/>
    <w:rsid w:val="00435638"/>
    <w:rsid w:val="00435B9B"/>
    <w:rsid w:val="00435DA9"/>
    <w:rsid w:val="0044028E"/>
    <w:rsid w:val="004404F8"/>
    <w:rsid w:val="00441160"/>
    <w:rsid w:val="00441171"/>
    <w:rsid w:val="00441FC7"/>
    <w:rsid w:val="0044206F"/>
    <w:rsid w:val="004430FA"/>
    <w:rsid w:val="00443252"/>
    <w:rsid w:val="0044413C"/>
    <w:rsid w:val="004471CA"/>
    <w:rsid w:val="00447E3C"/>
    <w:rsid w:val="0045096F"/>
    <w:rsid w:val="00450B5B"/>
    <w:rsid w:val="00450FEB"/>
    <w:rsid w:val="00451426"/>
    <w:rsid w:val="004518ED"/>
    <w:rsid w:val="00451EF6"/>
    <w:rsid w:val="00452BC8"/>
    <w:rsid w:val="00453F9B"/>
    <w:rsid w:val="00454927"/>
    <w:rsid w:val="00455962"/>
    <w:rsid w:val="004564BE"/>
    <w:rsid w:val="00456EF8"/>
    <w:rsid w:val="00457CC3"/>
    <w:rsid w:val="004605F1"/>
    <w:rsid w:val="0046078A"/>
    <w:rsid w:val="0046175D"/>
    <w:rsid w:val="00462F84"/>
    <w:rsid w:val="00463CDF"/>
    <w:rsid w:val="0046485C"/>
    <w:rsid w:val="00465FF2"/>
    <w:rsid w:val="0047176C"/>
    <w:rsid w:val="00472392"/>
    <w:rsid w:val="00472475"/>
    <w:rsid w:val="00472C44"/>
    <w:rsid w:val="004733DE"/>
    <w:rsid w:val="00475DD8"/>
    <w:rsid w:val="00476561"/>
    <w:rsid w:val="00476D90"/>
    <w:rsid w:val="00477DFD"/>
    <w:rsid w:val="00480248"/>
    <w:rsid w:val="00481707"/>
    <w:rsid w:val="00481D84"/>
    <w:rsid w:val="00484869"/>
    <w:rsid w:val="00484B03"/>
    <w:rsid w:val="00484DF3"/>
    <w:rsid w:val="00485997"/>
    <w:rsid w:val="00487572"/>
    <w:rsid w:val="00487C1C"/>
    <w:rsid w:val="00490780"/>
    <w:rsid w:val="00491180"/>
    <w:rsid w:val="004924C6"/>
    <w:rsid w:val="00493463"/>
    <w:rsid w:val="00494A2D"/>
    <w:rsid w:val="00494D12"/>
    <w:rsid w:val="004950ED"/>
    <w:rsid w:val="00496159"/>
    <w:rsid w:val="004A09C9"/>
    <w:rsid w:val="004A0E5A"/>
    <w:rsid w:val="004A26CE"/>
    <w:rsid w:val="004A3961"/>
    <w:rsid w:val="004A43DE"/>
    <w:rsid w:val="004A4B33"/>
    <w:rsid w:val="004A5647"/>
    <w:rsid w:val="004A6CE1"/>
    <w:rsid w:val="004A75FF"/>
    <w:rsid w:val="004B0542"/>
    <w:rsid w:val="004B34D3"/>
    <w:rsid w:val="004B3982"/>
    <w:rsid w:val="004B3FF3"/>
    <w:rsid w:val="004B6543"/>
    <w:rsid w:val="004B678C"/>
    <w:rsid w:val="004B6986"/>
    <w:rsid w:val="004B73D2"/>
    <w:rsid w:val="004C1640"/>
    <w:rsid w:val="004C2990"/>
    <w:rsid w:val="004C2EAD"/>
    <w:rsid w:val="004C2F4F"/>
    <w:rsid w:val="004C3853"/>
    <w:rsid w:val="004C5572"/>
    <w:rsid w:val="004C590E"/>
    <w:rsid w:val="004C6C8F"/>
    <w:rsid w:val="004C6F91"/>
    <w:rsid w:val="004D174E"/>
    <w:rsid w:val="004D26BA"/>
    <w:rsid w:val="004D43BF"/>
    <w:rsid w:val="004D500C"/>
    <w:rsid w:val="004D6307"/>
    <w:rsid w:val="004D6BE7"/>
    <w:rsid w:val="004D6F1D"/>
    <w:rsid w:val="004E04E0"/>
    <w:rsid w:val="004E1A07"/>
    <w:rsid w:val="004E2B2E"/>
    <w:rsid w:val="004E325A"/>
    <w:rsid w:val="004E3B1E"/>
    <w:rsid w:val="004E4F0B"/>
    <w:rsid w:val="004E52B1"/>
    <w:rsid w:val="004E53C4"/>
    <w:rsid w:val="004E5C10"/>
    <w:rsid w:val="004E5FE8"/>
    <w:rsid w:val="004E7D5D"/>
    <w:rsid w:val="004F0518"/>
    <w:rsid w:val="004F0897"/>
    <w:rsid w:val="004F2CAF"/>
    <w:rsid w:val="004F3907"/>
    <w:rsid w:val="004F5649"/>
    <w:rsid w:val="004F5C91"/>
    <w:rsid w:val="004F6869"/>
    <w:rsid w:val="004F6FA4"/>
    <w:rsid w:val="004F73B3"/>
    <w:rsid w:val="004F75D0"/>
    <w:rsid w:val="005031D8"/>
    <w:rsid w:val="00504A77"/>
    <w:rsid w:val="00504B48"/>
    <w:rsid w:val="00505470"/>
    <w:rsid w:val="00506DE8"/>
    <w:rsid w:val="00506FFE"/>
    <w:rsid w:val="0051002A"/>
    <w:rsid w:val="00510EAA"/>
    <w:rsid w:val="00512D79"/>
    <w:rsid w:val="00514E55"/>
    <w:rsid w:val="00515C5E"/>
    <w:rsid w:val="00516DFB"/>
    <w:rsid w:val="00517C25"/>
    <w:rsid w:val="00517C9E"/>
    <w:rsid w:val="0052023F"/>
    <w:rsid w:val="00521BB7"/>
    <w:rsid w:val="00522978"/>
    <w:rsid w:val="005239D7"/>
    <w:rsid w:val="00523CBA"/>
    <w:rsid w:val="0052486F"/>
    <w:rsid w:val="00524B88"/>
    <w:rsid w:val="00525705"/>
    <w:rsid w:val="00525E75"/>
    <w:rsid w:val="005272F8"/>
    <w:rsid w:val="0052785C"/>
    <w:rsid w:val="00527DC4"/>
    <w:rsid w:val="00530156"/>
    <w:rsid w:val="00530541"/>
    <w:rsid w:val="00531AD5"/>
    <w:rsid w:val="00531DCA"/>
    <w:rsid w:val="00533A0E"/>
    <w:rsid w:val="00533AD8"/>
    <w:rsid w:val="00536C60"/>
    <w:rsid w:val="00537415"/>
    <w:rsid w:val="00537804"/>
    <w:rsid w:val="00540CBA"/>
    <w:rsid w:val="005413B2"/>
    <w:rsid w:val="00541F2A"/>
    <w:rsid w:val="00542454"/>
    <w:rsid w:val="00542F1E"/>
    <w:rsid w:val="0054338B"/>
    <w:rsid w:val="005435BB"/>
    <w:rsid w:val="00543FB9"/>
    <w:rsid w:val="005441D3"/>
    <w:rsid w:val="00546C9D"/>
    <w:rsid w:val="0055357B"/>
    <w:rsid w:val="00553A52"/>
    <w:rsid w:val="00553B6E"/>
    <w:rsid w:val="00553F6F"/>
    <w:rsid w:val="0055420A"/>
    <w:rsid w:val="00554584"/>
    <w:rsid w:val="00554FE1"/>
    <w:rsid w:val="005563C4"/>
    <w:rsid w:val="00556AF0"/>
    <w:rsid w:val="005601AD"/>
    <w:rsid w:val="00560BF1"/>
    <w:rsid w:val="00560F4F"/>
    <w:rsid w:val="00561B5C"/>
    <w:rsid w:val="00562299"/>
    <w:rsid w:val="00562561"/>
    <w:rsid w:val="005642C7"/>
    <w:rsid w:val="005645AA"/>
    <w:rsid w:val="00565057"/>
    <w:rsid w:val="00567274"/>
    <w:rsid w:val="00567CA0"/>
    <w:rsid w:val="00567E04"/>
    <w:rsid w:val="00571110"/>
    <w:rsid w:val="00571121"/>
    <w:rsid w:val="005723E1"/>
    <w:rsid w:val="00573F87"/>
    <w:rsid w:val="00575623"/>
    <w:rsid w:val="005759B0"/>
    <w:rsid w:val="00575CB6"/>
    <w:rsid w:val="005800B3"/>
    <w:rsid w:val="00580C51"/>
    <w:rsid w:val="00583182"/>
    <w:rsid w:val="00583930"/>
    <w:rsid w:val="00583B89"/>
    <w:rsid w:val="0058452F"/>
    <w:rsid w:val="00586651"/>
    <w:rsid w:val="00586F0B"/>
    <w:rsid w:val="00591271"/>
    <w:rsid w:val="00591E22"/>
    <w:rsid w:val="00591EBF"/>
    <w:rsid w:val="0059349F"/>
    <w:rsid w:val="00593A3D"/>
    <w:rsid w:val="005944A3"/>
    <w:rsid w:val="00595567"/>
    <w:rsid w:val="00595D30"/>
    <w:rsid w:val="005966C5"/>
    <w:rsid w:val="00596C32"/>
    <w:rsid w:val="005970AB"/>
    <w:rsid w:val="005970D5"/>
    <w:rsid w:val="00597456"/>
    <w:rsid w:val="005976CE"/>
    <w:rsid w:val="005A09D9"/>
    <w:rsid w:val="005A34DE"/>
    <w:rsid w:val="005A3768"/>
    <w:rsid w:val="005A389F"/>
    <w:rsid w:val="005A3CA8"/>
    <w:rsid w:val="005A5074"/>
    <w:rsid w:val="005A7002"/>
    <w:rsid w:val="005A7090"/>
    <w:rsid w:val="005A7A9E"/>
    <w:rsid w:val="005A7E6D"/>
    <w:rsid w:val="005B0E9E"/>
    <w:rsid w:val="005B231D"/>
    <w:rsid w:val="005B3BC8"/>
    <w:rsid w:val="005B44BB"/>
    <w:rsid w:val="005B5A5F"/>
    <w:rsid w:val="005B62E1"/>
    <w:rsid w:val="005B6397"/>
    <w:rsid w:val="005B7312"/>
    <w:rsid w:val="005B7CE4"/>
    <w:rsid w:val="005C0004"/>
    <w:rsid w:val="005C0603"/>
    <w:rsid w:val="005C127C"/>
    <w:rsid w:val="005C3432"/>
    <w:rsid w:val="005C5394"/>
    <w:rsid w:val="005C563B"/>
    <w:rsid w:val="005C5D24"/>
    <w:rsid w:val="005C7809"/>
    <w:rsid w:val="005C7EE2"/>
    <w:rsid w:val="005D0350"/>
    <w:rsid w:val="005D0C23"/>
    <w:rsid w:val="005D2546"/>
    <w:rsid w:val="005D3AA0"/>
    <w:rsid w:val="005D5730"/>
    <w:rsid w:val="005D5746"/>
    <w:rsid w:val="005D5C46"/>
    <w:rsid w:val="005D681F"/>
    <w:rsid w:val="005D7254"/>
    <w:rsid w:val="005D7435"/>
    <w:rsid w:val="005D7AA2"/>
    <w:rsid w:val="005E0428"/>
    <w:rsid w:val="005E081B"/>
    <w:rsid w:val="005E1B3E"/>
    <w:rsid w:val="005E2EAE"/>
    <w:rsid w:val="005E36D7"/>
    <w:rsid w:val="005E46B1"/>
    <w:rsid w:val="005E51A9"/>
    <w:rsid w:val="005E57F2"/>
    <w:rsid w:val="005E5B85"/>
    <w:rsid w:val="005E5CBA"/>
    <w:rsid w:val="005E61A7"/>
    <w:rsid w:val="005E62D0"/>
    <w:rsid w:val="005E7708"/>
    <w:rsid w:val="005F02BA"/>
    <w:rsid w:val="005F048A"/>
    <w:rsid w:val="005F173E"/>
    <w:rsid w:val="005F2217"/>
    <w:rsid w:val="005F3A68"/>
    <w:rsid w:val="005F3F37"/>
    <w:rsid w:val="005F42FD"/>
    <w:rsid w:val="005F66CA"/>
    <w:rsid w:val="00600DA0"/>
    <w:rsid w:val="00601AFF"/>
    <w:rsid w:val="00601C04"/>
    <w:rsid w:val="00603DF8"/>
    <w:rsid w:val="00605140"/>
    <w:rsid w:val="00605D64"/>
    <w:rsid w:val="00606DC1"/>
    <w:rsid w:val="00610533"/>
    <w:rsid w:val="00610867"/>
    <w:rsid w:val="00611782"/>
    <w:rsid w:val="00612113"/>
    <w:rsid w:val="00613871"/>
    <w:rsid w:val="00614FC1"/>
    <w:rsid w:val="006153BE"/>
    <w:rsid w:val="00616642"/>
    <w:rsid w:val="00616E2F"/>
    <w:rsid w:val="00617D6F"/>
    <w:rsid w:val="00621248"/>
    <w:rsid w:val="00622C95"/>
    <w:rsid w:val="00622F6D"/>
    <w:rsid w:val="006236C5"/>
    <w:rsid w:val="00624308"/>
    <w:rsid w:val="00626C0A"/>
    <w:rsid w:val="0063172B"/>
    <w:rsid w:val="00634C92"/>
    <w:rsid w:val="006369BD"/>
    <w:rsid w:val="006375B2"/>
    <w:rsid w:val="00637CCB"/>
    <w:rsid w:val="006404C8"/>
    <w:rsid w:val="00640D0F"/>
    <w:rsid w:val="006413C9"/>
    <w:rsid w:val="00643B3A"/>
    <w:rsid w:val="00645872"/>
    <w:rsid w:val="00645B82"/>
    <w:rsid w:val="006510C4"/>
    <w:rsid w:val="00651FDB"/>
    <w:rsid w:val="00652728"/>
    <w:rsid w:val="00652F1C"/>
    <w:rsid w:val="00653137"/>
    <w:rsid w:val="00653496"/>
    <w:rsid w:val="0065359A"/>
    <w:rsid w:val="00653665"/>
    <w:rsid w:val="006567C9"/>
    <w:rsid w:val="00660270"/>
    <w:rsid w:val="00660B22"/>
    <w:rsid w:val="00662023"/>
    <w:rsid w:val="006626EE"/>
    <w:rsid w:val="00663CE6"/>
    <w:rsid w:val="006643D4"/>
    <w:rsid w:val="0066500C"/>
    <w:rsid w:val="0066694A"/>
    <w:rsid w:val="00666DF7"/>
    <w:rsid w:val="00666FC3"/>
    <w:rsid w:val="00667014"/>
    <w:rsid w:val="006677BD"/>
    <w:rsid w:val="0067217E"/>
    <w:rsid w:val="0067222C"/>
    <w:rsid w:val="00672A62"/>
    <w:rsid w:val="0067409A"/>
    <w:rsid w:val="00674545"/>
    <w:rsid w:val="00674A8A"/>
    <w:rsid w:val="00676103"/>
    <w:rsid w:val="0067735E"/>
    <w:rsid w:val="00680864"/>
    <w:rsid w:val="00681164"/>
    <w:rsid w:val="00681F57"/>
    <w:rsid w:val="00682515"/>
    <w:rsid w:val="00683CC2"/>
    <w:rsid w:val="006846CB"/>
    <w:rsid w:val="00684F82"/>
    <w:rsid w:val="00685474"/>
    <w:rsid w:val="006854AE"/>
    <w:rsid w:val="00685BFF"/>
    <w:rsid w:val="00687441"/>
    <w:rsid w:val="00690678"/>
    <w:rsid w:val="0069299E"/>
    <w:rsid w:val="00692A6D"/>
    <w:rsid w:val="00695AE6"/>
    <w:rsid w:val="006960CC"/>
    <w:rsid w:val="006A0022"/>
    <w:rsid w:val="006A0CC8"/>
    <w:rsid w:val="006A1146"/>
    <w:rsid w:val="006A1442"/>
    <w:rsid w:val="006A1593"/>
    <w:rsid w:val="006A1660"/>
    <w:rsid w:val="006A1C88"/>
    <w:rsid w:val="006A21EB"/>
    <w:rsid w:val="006A2321"/>
    <w:rsid w:val="006A258A"/>
    <w:rsid w:val="006A40CE"/>
    <w:rsid w:val="006A51D3"/>
    <w:rsid w:val="006A7125"/>
    <w:rsid w:val="006A71BD"/>
    <w:rsid w:val="006B0DFA"/>
    <w:rsid w:val="006B3DCE"/>
    <w:rsid w:val="006B4A7B"/>
    <w:rsid w:val="006B4B5D"/>
    <w:rsid w:val="006B533A"/>
    <w:rsid w:val="006B53DD"/>
    <w:rsid w:val="006B5BCE"/>
    <w:rsid w:val="006B5EE3"/>
    <w:rsid w:val="006B7704"/>
    <w:rsid w:val="006B77CE"/>
    <w:rsid w:val="006C3112"/>
    <w:rsid w:val="006C31C2"/>
    <w:rsid w:val="006C3C16"/>
    <w:rsid w:val="006C55E4"/>
    <w:rsid w:val="006C6526"/>
    <w:rsid w:val="006C6B6C"/>
    <w:rsid w:val="006C6F76"/>
    <w:rsid w:val="006D203B"/>
    <w:rsid w:val="006D3539"/>
    <w:rsid w:val="006D48A7"/>
    <w:rsid w:val="006D4FEE"/>
    <w:rsid w:val="006D72D7"/>
    <w:rsid w:val="006E007B"/>
    <w:rsid w:val="006E02F2"/>
    <w:rsid w:val="006E0928"/>
    <w:rsid w:val="006E114B"/>
    <w:rsid w:val="006E216F"/>
    <w:rsid w:val="006E3180"/>
    <w:rsid w:val="006E3510"/>
    <w:rsid w:val="006E36BF"/>
    <w:rsid w:val="006E50FB"/>
    <w:rsid w:val="006E55FD"/>
    <w:rsid w:val="006E6B36"/>
    <w:rsid w:val="006E6FE8"/>
    <w:rsid w:val="006E7A73"/>
    <w:rsid w:val="006F0D1B"/>
    <w:rsid w:val="006F3B78"/>
    <w:rsid w:val="006F3EF8"/>
    <w:rsid w:val="006F429D"/>
    <w:rsid w:val="006F43A9"/>
    <w:rsid w:val="006F47AF"/>
    <w:rsid w:val="006F4CD5"/>
    <w:rsid w:val="006F5E31"/>
    <w:rsid w:val="006F6342"/>
    <w:rsid w:val="006F70A4"/>
    <w:rsid w:val="006F72C8"/>
    <w:rsid w:val="006F7A07"/>
    <w:rsid w:val="0070022E"/>
    <w:rsid w:val="0070073B"/>
    <w:rsid w:val="0070303B"/>
    <w:rsid w:val="00704526"/>
    <w:rsid w:val="00707BA3"/>
    <w:rsid w:val="00707D63"/>
    <w:rsid w:val="00710125"/>
    <w:rsid w:val="0071069C"/>
    <w:rsid w:val="00711613"/>
    <w:rsid w:val="007128F5"/>
    <w:rsid w:val="007143DB"/>
    <w:rsid w:val="00714667"/>
    <w:rsid w:val="00714EFA"/>
    <w:rsid w:val="007151A9"/>
    <w:rsid w:val="00715262"/>
    <w:rsid w:val="00716643"/>
    <w:rsid w:val="00717BAD"/>
    <w:rsid w:val="00720794"/>
    <w:rsid w:val="00720CD2"/>
    <w:rsid w:val="007215DF"/>
    <w:rsid w:val="00722A84"/>
    <w:rsid w:val="00723D3E"/>
    <w:rsid w:val="00723F3E"/>
    <w:rsid w:val="0072450E"/>
    <w:rsid w:val="0072577F"/>
    <w:rsid w:val="00725AB8"/>
    <w:rsid w:val="00725E9E"/>
    <w:rsid w:val="0072729A"/>
    <w:rsid w:val="00727682"/>
    <w:rsid w:val="007279E7"/>
    <w:rsid w:val="007305D5"/>
    <w:rsid w:val="0073061A"/>
    <w:rsid w:val="00730E58"/>
    <w:rsid w:val="00731E0E"/>
    <w:rsid w:val="00733FE7"/>
    <w:rsid w:val="007342BF"/>
    <w:rsid w:val="00735153"/>
    <w:rsid w:val="0073645B"/>
    <w:rsid w:val="007376F9"/>
    <w:rsid w:val="00737BC8"/>
    <w:rsid w:val="00737EDF"/>
    <w:rsid w:val="00741692"/>
    <w:rsid w:val="0074233B"/>
    <w:rsid w:val="00742614"/>
    <w:rsid w:val="0074345D"/>
    <w:rsid w:val="00744B4B"/>
    <w:rsid w:val="007457B0"/>
    <w:rsid w:val="00745CB6"/>
    <w:rsid w:val="00746025"/>
    <w:rsid w:val="0074709F"/>
    <w:rsid w:val="007474C7"/>
    <w:rsid w:val="00750A86"/>
    <w:rsid w:val="00750F77"/>
    <w:rsid w:val="00751C1E"/>
    <w:rsid w:val="00752892"/>
    <w:rsid w:val="007530E9"/>
    <w:rsid w:val="007542D6"/>
    <w:rsid w:val="00754CCB"/>
    <w:rsid w:val="00756D9C"/>
    <w:rsid w:val="00757055"/>
    <w:rsid w:val="00757A0A"/>
    <w:rsid w:val="00757A6F"/>
    <w:rsid w:val="00760E50"/>
    <w:rsid w:val="0076215E"/>
    <w:rsid w:val="00762DEA"/>
    <w:rsid w:val="007655C7"/>
    <w:rsid w:val="00765B76"/>
    <w:rsid w:val="00765F94"/>
    <w:rsid w:val="007709E3"/>
    <w:rsid w:val="00772386"/>
    <w:rsid w:val="00772396"/>
    <w:rsid w:val="0077242E"/>
    <w:rsid w:val="00772E0D"/>
    <w:rsid w:val="00774CD1"/>
    <w:rsid w:val="0077598E"/>
    <w:rsid w:val="00775EFE"/>
    <w:rsid w:val="00775FA3"/>
    <w:rsid w:val="00776F04"/>
    <w:rsid w:val="0077729A"/>
    <w:rsid w:val="00781B7D"/>
    <w:rsid w:val="00781D46"/>
    <w:rsid w:val="007821AB"/>
    <w:rsid w:val="0078260B"/>
    <w:rsid w:val="00784684"/>
    <w:rsid w:val="007855D2"/>
    <w:rsid w:val="00786647"/>
    <w:rsid w:val="007905C4"/>
    <w:rsid w:val="00790BE6"/>
    <w:rsid w:val="00791898"/>
    <w:rsid w:val="00791A29"/>
    <w:rsid w:val="00791F2B"/>
    <w:rsid w:val="00792F3B"/>
    <w:rsid w:val="00794368"/>
    <w:rsid w:val="007946E2"/>
    <w:rsid w:val="00794D95"/>
    <w:rsid w:val="00797A13"/>
    <w:rsid w:val="007A0A60"/>
    <w:rsid w:val="007A17C8"/>
    <w:rsid w:val="007A39F2"/>
    <w:rsid w:val="007A4B17"/>
    <w:rsid w:val="007A4BFB"/>
    <w:rsid w:val="007A6269"/>
    <w:rsid w:val="007A6378"/>
    <w:rsid w:val="007A793C"/>
    <w:rsid w:val="007B0A4C"/>
    <w:rsid w:val="007B0F15"/>
    <w:rsid w:val="007B1B04"/>
    <w:rsid w:val="007B1BD2"/>
    <w:rsid w:val="007B21ED"/>
    <w:rsid w:val="007B2376"/>
    <w:rsid w:val="007B5F76"/>
    <w:rsid w:val="007B7383"/>
    <w:rsid w:val="007C121A"/>
    <w:rsid w:val="007C163A"/>
    <w:rsid w:val="007C20B7"/>
    <w:rsid w:val="007C21A0"/>
    <w:rsid w:val="007C3383"/>
    <w:rsid w:val="007C5DBB"/>
    <w:rsid w:val="007C60DA"/>
    <w:rsid w:val="007D0DA7"/>
    <w:rsid w:val="007D167B"/>
    <w:rsid w:val="007D16A5"/>
    <w:rsid w:val="007D210B"/>
    <w:rsid w:val="007D294F"/>
    <w:rsid w:val="007D2CEE"/>
    <w:rsid w:val="007D4899"/>
    <w:rsid w:val="007D4F98"/>
    <w:rsid w:val="007D51E7"/>
    <w:rsid w:val="007D5251"/>
    <w:rsid w:val="007D7BFF"/>
    <w:rsid w:val="007E0F33"/>
    <w:rsid w:val="007E17D8"/>
    <w:rsid w:val="007E606A"/>
    <w:rsid w:val="007E610D"/>
    <w:rsid w:val="007E69F6"/>
    <w:rsid w:val="007E7A76"/>
    <w:rsid w:val="007F0A06"/>
    <w:rsid w:val="007F1192"/>
    <w:rsid w:val="007F1588"/>
    <w:rsid w:val="007F4A3B"/>
    <w:rsid w:val="007F661E"/>
    <w:rsid w:val="007F6DD1"/>
    <w:rsid w:val="0080053A"/>
    <w:rsid w:val="00800E2F"/>
    <w:rsid w:val="0080236F"/>
    <w:rsid w:val="008041F3"/>
    <w:rsid w:val="00804D0B"/>
    <w:rsid w:val="00805D45"/>
    <w:rsid w:val="00810622"/>
    <w:rsid w:val="008127EF"/>
    <w:rsid w:val="00814928"/>
    <w:rsid w:val="00814C1C"/>
    <w:rsid w:val="008150DF"/>
    <w:rsid w:val="008153BB"/>
    <w:rsid w:val="0081554A"/>
    <w:rsid w:val="0081573B"/>
    <w:rsid w:val="008215B6"/>
    <w:rsid w:val="00821DB9"/>
    <w:rsid w:val="0082478E"/>
    <w:rsid w:val="008259DB"/>
    <w:rsid w:val="00825D56"/>
    <w:rsid w:val="00827BF0"/>
    <w:rsid w:val="00830683"/>
    <w:rsid w:val="0083104C"/>
    <w:rsid w:val="00832A80"/>
    <w:rsid w:val="00833B86"/>
    <w:rsid w:val="008347FE"/>
    <w:rsid w:val="00835495"/>
    <w:rsid w:val="008354CC"/>
    <w:rsid w:val="0083720C"/>
    <w:rsid w:val="00841FCA"/>
    <w:rsid w:val="0084245C"/>
    <w:rsid w:val="00843326"/>
    <w:rsid w:val="0084389B"/>
    <w:rsid w:val="008459E4"/>
    <w:rsid w:val="008473D4"/>
    <w:rsid w:val="00850AD0"/>
    <w:rsid w:val="0085177F"/>
    <w:rsid w:val="00851F13"/>
    <w:rsid w:val="00853643"/>
    <w:rsid w:val="00854600"/>
    <w:rsid w:val="008550FD"/>
    <w:rsid w:val="00855BC7"/>
    <w:rsid w:val="00856A00"/>
    <w:rsid w:val="00856A26"/>
    <w:rsid w:val="00857749"/>
    <w:rsid w:val="0085786E"/>
    <w:rsid w:val="0086016D"/>
    <w:rsid w:val="008601F8"/>
    <w:rsid w:val="00862035"/>
    <w:rsid w:val="00862194"/>
    <w:rsid w:val="008647BC"/>
    <w:rsid w:val="00864CA5"/>
    <w:rsid w:val="0086535C"/>
    <w:rsid w:val="00866F2C"/>
    <w:rsid w:val="00867A58"/>
    <w:rsid w:val="0087118D"/>
    <w:rsid w:val="00871AC1"/>
    <w:rsid w:val="00873D7B"/>
    <w:rsid w:val="00874F88"/>
    <w:rsid w:val="00877B39"/>
    <w:rsid w:val="00880D8A"/>
    <w:rsid w:val="00880F7C"/>
    <w:rsid w:val="00882241"/>
    <w:rsid w:val="00882AB3"/>
    <w:rsid w:val="008843A5"/>
    <w:rsid w:val="008844F7"/>
    <w:rsid w:val="00884983"/>
    <w:rsid w:val="00884CE1"/>
    <w:rsid w:val="00886041"/>
    <w:rsid w:val="0088608A"/>
    <w:rsid w:val="0088660C"/>
    <w:rsid w:val="00887354"/>
    <w:rsid w:val="0089111C"/>
    <w:rsid w:val="00892560"/>
    <w:rsid w:val="00894E9A"/>
    <w:rsid w:val="00895CDE"/>
    <w:rsid w:val="00895CE2"/>
    <w:rsid w:val="00897910"/>
    <w:rsid w:val="008A0F44"/>
    <w:rsid w:val="008A1919"/>
    <w:rsid w:val="008A24F1"/>
    <w:rsid w:val="008A2889"/>
    <w:rsid w:val="008A2C55"/>
    <w:rsid w:val="008A3B9B"/>
    <w:rsid w:val="008A459D"/>
    <w:rsid w:val="008A7417"/>
    <w:rsid w:val="008B0795"/>
    <w:rsid w:val="008B0847"/>
    <w:rsid w:val="008B08C4"/>
    <w:rsid w:val="008B224F"/>
    <w:rsid w:val="008B3E16"/>
    <w:rsid w:val="008B41DA"/>
    <w:rsid w:val="008B4453"/>
    <w:rsid w:val="008B518F"/>
    <w:rsid w:val="008B5E6E"/>
    <w:rsid w:val="008B6D82"/>
    <w:rsid w:val="008C126C"/>
    <w:rsid w:val="008C13C0"/>
    <w:rsid w:val="008C205E"/>
    <w:rsid w:val="008C24AB"/>
    <w:rsid w:val="008C2E33"/>
    <w:rsid w:val="008C3B50"/>
    <w:rsid w:val="008C3CCD"/>
    <w:rsid w:val="008C53CF"/>
    <w:rsid w:val="008C59FF"/>
    <w:rsid w:val="008C5DDB"/>
    <w:rsid w:val="008D0912"/>
    <w:rsid w:val="008D1F5F"/>
    <w:rsid w:val="008D2A4C"/>
    <w:rsid w:val="008D2F23"/>
    <w:rsid w:val="008D31C0"/>
    <w:rsid w:val="008D4661"/>
    <w:rsid w:val="008D55CD"/>
    <w:rsid w:val="008D6ED9"/>
    <w:rsid w:val="008D7767"/>
    <w:rsid w:val="008E01AC"/>
    <w:rsid w:val="008E1FDE"/>
    <w:rsid w:val="008E4CA6"/>
    <w:rsid w:val="008E5372"/>
    <w:rsid w:val="008E53E7"/>
    <w:rsid w:val="008E772F"/>
    <w:rsid w:val="008E7D15"/>
    <w:rsid w:val="008F2614"/>
    <w:rsid w:val="008F2D84"/>
    <w:rsid w:val="008F3449"/>
    <w:rsid w:val="008F3740"/>
    <w:rsid w:val="008F37F2"/>
    <w:rsid w:val="008F515A"/>
    <w:rsid w:val="008F758E"/>
    <w:rsid w:val="008F783A"/>
    <w:rsid w:val="008F7DF5"/>
    <w:rsid w:val="008F7F36"/>
    <w:rsid w:val="009001F9"/>
    <w:rsid w:val="009006A9"/>
    <w:rsid w:val="00901D0F"/>
    <w:rsid w:val="00902AFE"/>
    <w:rsid w:val="0090309E"/>
    <w:rsid w:val="00903895"/>
    <w:rsid w:val="0090390D"/>
    <w:rsid w:val="009043CF"/>
    <w:rsid w:val="0090465F"/>
    <w:rsid w:val="00904E38"/>
    <w:rsid w:val="00905A67"/>
    <w:rsid w:val="00905FB7"/>
    <w:rsid w:val="00906776"/>
    <w:rsid w:val="009069A2"/>
    <w:rsid w:val="00907350"/>
    <w:rsid w:val="00907C1A"/>
    <w:rsid w:val="009105FE"/>
    <w:rsid w:val="00910DFC"/>
    <w:rsid w:val="00910E3C"/>
    <w:rsid w:val="00910F31"/>
    <w:rsid w:val="00913B68"/>
    <w:rsid w:val="0091473A"/>
    <w:rsid w:val="009157F8"/>
    <w:rsid w:val="009215A0"/>
    <w:rsid w:val="00923B9B"/>
    <w:rsid w:val="00924984"/>
    <w:rsid w:val="00927663"/>
    <w:rsid w:val="0093267F"/>
    <w:rsid w:val="0093315F"/>
    <w:rsid w:val="009331A1"/>
    <w:rsid w:val="00933CCD"/>
    <w:rsid w:val="00934573"/>
    <w:rsid w:val="00940A89"/>
    <w:rsid w:val="00941F9C"/>
    <w:rsid w:val="00942D1E"/>
    <w:rsid w:val="0094358A"/>
    <w:rsid w:val="0094539C"/>
    <w:rsid w:val="00945D9A"/>
    <w:rsid w:val="00945EF3"/>
    <w:rsid w:val="00946B37"/>
    <w:rsid w:val="00947048"/>
    <w:rsid w:val="009509E4"/>
    <w:rsid w:val="00950D53"/>
    <w:rsid w:val="00953096"/>
    <w:rsid w:val="00953D0A"/>
    <w:rsid w:val="009558E3"/>
    <w:rsid w:val="00955E89"/>
    <w:rsid w:val="009574EF"/>
    <w:rsid w:val="00957A57"/>
    <w:rsid w:val="009604BE"/>
    <w:rsid w:val="0096170B"/>
    <w:rsid w:val="00963C30"/>
    <w:rsid w:val="00965A0B"/>
    <w:rsid w:val="009668F3"/>
    <w:rsid w:val="00966CC7"/>
    <w:rsid w:val="0096706A"/>
    <w:rsid w:val="009672BB"/>
    <w:rsid w:val="00970703"/>
    <w:rsid w:val="00970799"/>
    <w:rsid w:val="009709F8"/>
    <w:rsid w:val="00970A8A"/>
    <w:rsid w:val="00973256"/>
    <w:rsid w:val="00973C7C"/>
    <w:rsid w:val="00974334"/>
    <w:rsid w:val="00974797"/>
    <w:rsid w:val="00974C8C"/>
    <w:rsid w:val="00975863"/>
    <w:rsid w:val="00977E6A"/>
    <w:rsid w:val="009826E4"/>
    <w:rsid w:val="00983200"/>
    <w:rsid w:val="00983B99"/>
    <w:rsid w:val="009859A4"/>
    <w:rsid w:val="00991324"/>
    <w:rsid w:val="00993385"/>
    <w:rsid w:val="009940F4"/>
    <w:rsid w:val="00994CFA"/>
    <w:rsid w:val="0099551C"/>
    <w:rsid w:val="00996AA9"/>
    <w:rsid w:val="00996C4C"/>
    <w:rsid w:val="00997524"/>
    <w:rsid w:val="009A03EB"/>
    <w:rsid w:val="009A062A"/>
    <w:rsid w:val="009A1644"/>
    <w:rsid w:val="009A16C5"/>
    <w:rsid w:val="009A1782"/>
    <w:rsid w:val="009A2769"/>
    <w:rsid w:val="009A3C95"/>
    <w:rsid w:val="009A4464"/>
    <w:rsid w:val="009A50F0"/>
    <w:rsid w:val="009A5385"/>
    <w:rsid w:val="009A5A48"/>
    <w:rsid w:val="009B1C5C"/>
    <w:rsid w:val="009B2E46"/>
    <w:rsid w:val="009B3464"/>
    <w:rsid w:val="009B361B"/>
    <w:rsid w:val="009B368E"/>
    <w:rsid w:val="009B3B15"/>
    <w:rsid w:val="009B3CC1"/>
    <w:rsid w:val="009B414A"/>
    <w:rsid w:val="009B4958"/>
    <w:rsid w:val="009B4F48"/>
    <w:rsid w:val="009C3509"/>
    <w:rsid w:val="009C45E7"/>
    <w:rsid w:val="009C537F"/>
    <w:rsid w:val="009C582A"/>
    <w:rsid w:val="009C65FB"/>
    <w:rsid w:val="009C6842"/>
    <w:rsid w:val="009D0119"/>
    <w:rsid w:val="009D0BA6"/>
    <w:rsid w:val="009D1CE4"/>
    <w:rsid w:val="009D5527"/>
    <w:rsid w:val="009D5ADA"/>
    <w:rsid w:val="009D63D6"/>
    <w:rsid w:val="009D6E6F"/>
    <w:rsid w:val="009D74BF"/>
    <w:rsid w:val="009D7DA0"/>
    <w:rsid w:val="009E07E6"/>
    <w:rsid w:val="009E10E2"/>
    <w:rsid w:val="009E1E85"/>
    <w:rsid w:val="009E2716"/>
    <w:rsid w:val="009E539A"/>
    <w:rsid w:val="009E55D8"/>
    <w:rsid w:val="009E5CD7"/>
    <w:rsid w:val="009F01EB"/>
    <w:rsid w:val="009F04F6"/>
    <w:rsid w:val="009F05C1"/>
    <w:rsid w:val="009F1F7A"/>
    <w:rsid w:val="009F49E7"/>
    <w:rsid w:val="009F745B"/>
    <w:rsid w:val="00A008D6"/>
    <w:rsid w:val="00A03081"/>
    <w:rsid w:val="00A032A7"/>
    <w:rsid w:val="00A035DF"/>
    <w:rsid w:val="00A05C87"/>
    <w:rsid w:val="00A05D4D"/>
    <w:rsid w:val="00A06354"/>
    <w:rsid w:val="00A06BD6"/>
    <w:rsid w:val="00A0724B"/>
    <w:rsid w:val="00A0784E"/>
    <w:rsid w:val="00A07C4B"/>
    <w:rsid w:val="00A11E09"/>
    <w:rsid w:val="00A163A8"/>
    <w:rsid w:val="00A1736E"/>
    <w:rsid w:val="00A17A21"/>
    <w:rsid w:val="00A226FF"/>
    <w:rsid w:val="00A228F6"/>
    <w:rsid w:val="00A23196"/>
    <w:rsid w:val="00A2351B"/>
    <w:rsid w:val="00A23816"/>
    <w:rsid w:val="00A27B5B"/>
    <w:rsid w:val="00A301AF"/>
    <w:rsid w:val="00A306DE"/>
    <w:rsid w:val="00A3137E"/>
    <w:rsid w:val="00A33310"/>
    <w:rsid w:val="00A3649B"/>
    <w:rsid w:val="00A368F1"/>
    <w:rsid w:val="00A36FDC"/>
    <w:rsid w:val="00A37B40"/>
    <w:rsid w:val="00A402BE"/>
    <w:rsid w:val="00A40900"/>
    <w:rsid w:val="00A41660"/>
    <w:rsid w:val="00A417AB"/>
    <w:rsid w:val="00A450B4"/>
    <w:rsid w:val="00A47497"/>
    <w:rsid w:val="00A5228F"/>
    <w:rsid w:val="00A53BD2"/>
    <w:rsid w:val="00A544BD"/>
    <w:rsid w:val="00A55B32"/>
    <w:rsid w:val="00A56E3C"/>
    <w:rsid w:val="00A56EAB"/>
    <w:rsid w:val="00A57464"/>
    <w:rsid w:val="00A612B4"/>
    <w:rsid w:val="00A62B32"/>
    <w:rsid w:val="00A6431D"/>
    <w:rsid w:val="00A64653"/>
    <w:rsid w:val="00A65F18"/>
    <w:rsid w:val="00A701A5"/>
    <w:rsid w:val="00A72D47"/>
    <w:rsid w:val="00A72D80"/>
    <w:rsid w:val="00A7417B"/>
    <w:rsid w:val="00A74737"/>
    <w:rsid w:val="00A74FCC"/>
    <w:rsid w:val="00A75170"/>
    <w:rsid w:val="00A7542F"/>
    <w:rsid w:val="00A7559D"/>
    <w:rsid w:val="00A75D8A"/>
    <w:rsid w:val="00A762EA"/>
    <w:rsid w:val="00A8021D"/>
    <w:rsid w:val="00A806CC"/>
    <w:rsid w:val="00A80771"/>
    <w:rsid w:val="00A81333"/>
    <w:rsid w:val="00A81696"/>
    <w:rsid w:val="00A81A85"/>
    <w:rsid w:val="00A8298B"/>
    <w:rsid w:val="00A82B55"/>
    <w:rsid w:val="00A84349"/>
    <w:rsid w:val="00A84459"/>
    <w:rsid w:val="00A8495E"/>
    <w:rsid w:val="00A84FFF"/>
    <w:rsid w:val="00A90F5D"/>
    <w:rsid w:val="00A91107"/>
    <w:rsid w:val="00A913BC"/>
    <w:rsid w:val="00A92CC0"/>
    <w:rsid w:val="00A954E9"/>
    <w:rsid w:val="00A9650F"/>
    <w:rsid w:val="00AA0DD5"/>
    <w:rsid w:val="00AA265D"/>
    <w:rsid w:val="00AA2B0B"/>
    <w:rsid w:val="00AA2D25"/>
    <w:rsid w:val="00AA3EF3"/>
    <w:rsid w:val="00AA4F91"/>
    <w:rsid w:val="00AA5385"/>
    <w:rsid w:val="00AA71D4"/>
    <w:rsid w:val="00AA7486"/>
    <w:rsid w:val="00AB20CE"/>
    <w:rsid w:val="00AB2F42"/>
    <w:rsid w:val="00AB3FE4"/>
    <w:rsid w:val="00AB481C"/>
    <w:rsid w:val="00AB5DFF"/>
    <w:rsid w:val="00AB6EF1"/>
    <w:rsid w:val="00AB7966"/>
    <w:rsid w:val="00AC0A99"/>
    <w:rsid w:val="00AC112B"/>
    <w:rsid w:val="00AC189F"/>
    <w:rsid w:val="00AC1D78"/>
    <w:rsid w:val="00AC244D"/>
    <w:rsid w:val="00AC2E27"/>
    <w:rsid w:val="00AC4C7A"/>
    <w:rsid w:val="00AC50C5"/>
    <w:rsid w:val="00AC5A9D"/>
    <w:rsid w:val="00AC61CD"/>
    <w:rsid w:val="00AC6744"/>
    <w:rsid w:val="00AD0630"/>
    <w:rsid w:val="00AD0656"/>
    <w:rsid w:val="00AD1A46"/>
    <w:rsid w:val="00AD25E2"/>
    <w:rsid w:val="00AD3A8D"/>
    <w:rsid w:val="00AD4201"/>
    <w:rsid w:val="00AD4757"/>
    <w:rsid w:val="00AD7034"/>
    <w:rsid w:val="00AE02C2"/>
    <w:rsid w:val="00AE1CB9"/>
    <w:rsid w:val="00AE2336"/>
    <w:rsid w:val="00AE2414"/>
    <w:rsid w:val="00AE4432"/>
    <w:rsid w:val="00AE508C"/>
    <w:rsid w:val="00AE5BF9"/>
    <w:rsid w:val="00AE6979"/>
    <w:rsid w:val="00AE6D13"/>
    <w:rsid w:val="00AE7B17"/>
    <w:rsid w:val="00AF1022"/>
    <w:rsid w:val="00AF35C4"/>
    <w:rsid w:val="00AF582B"/>
    <w:rsid w:val="00AF6EF5"/>
    <w:rsid w:val="00AF74A5"/>
    <w:rsid w:val="00AF7BCF"/>
    <w:rsid w:val="00AF7FC8"/>
    <w:rsid w:val="00B00AB7"/>
    <w:rsid w:val="00B01C4C"/>
    <w:rsid w:val="00B05EA1"/>
    <w:rsid w:val="00B076CA"/>
    <w:rsid w:val="00B1152D"/>
    <w:rsid w:val="00B12DFB"/>
    <w:rsid w:val="00B12FFB"/>
    <w:rsid w:val="00B1459D"/>
    <w:rsid w:val="00B14C87"/>
    <w:rsid w:val="00B15D62"/>
    <w:rsid w:val="00B170F5"/>
    <w:rsid w:val="00B1742A"/>
    <w:rsid w:val="00B20DAF"/>
    <w:rsid w:val="00B20F34"/>
    <w:rsid w:val="00B21886"/>
    <w:rsid w:val="00B22B02"/>
    <w:rsid w:val="00B24E5E"/>
    <w:rsid w:val="00B2566C"/>
    <w:rsid w:val="00B257B5"/>
    <w:rsid w:val="00B27290"/>
    <w:rsid w:val="00B31D9D"/>
    <w:rsid w:val="00B32319"/>
    <w:rsid w:val="00B32B47"/>
    <w:rsid w:val="00B37594"/>
    <w:rsid w:val="00B37827"/>
    <w:rsid w:val="00B41073"/>
    <w:rsid w:val="00B4408F"/>
    <w:rsid w:val="00B4415E"/>
    <w:rsid w:val="00B44E34"/>
    <w:rsid w:val="00B451BB"/>
    <w:rsid w:val="00B451E9"/>
    <w:rsid w:val="00B45879"/>
    <w:rsid w:val="00B4744A"/>
    <w:rsid w:val="00B47FE5"/>
    <w:rsid w:val="00B50214"/>
    <w:rsid w:val="00B51344"/>
    <w:rsid w:val="00B516CE"/>
    <w:rsid w:val="00B52164"/>
    <w:rsid w:val="00B524F0"/>
    <w:rsid w:val="00B53251"/>
    <w:rsid w:val="00B5352E"/>
    <w:rsid w:val="00B53E3C"/>
    <w:rsid w:val="00B55307"/>
    <w:rsid w:val="00B555E2"/>
    <w:rsid w:val="00B55F83"/>
    <w:rsid w:val="00B5728F"/>
    <w:rsid w:val="00B57FEF"/>
    <w:rsid w:val="00B60962"/>
    <w:rsid w:val="00B613C5"/>
    <w:rsid w:val="00B61A64"/>
    <w:rsid w:val="00B62F6C"/>
    <w:rsid w:val="00B637DE"/>
    <w:rsid w:val="00B63CCB"/>
    <w:rsid w:val="00B7088A"/>
    <w:rsid w:val="00B722B0"/>
    <w:rsid w:val="00B72B6F"/>
    <w:rsid w:val="00B73D8B"/>
    <w:rsid w:val="00B74034"/>
    <w:rsid w:val="00B80157"/>
    <w:rsid w:val="00B80AF5"/>
    <w:rsid w:val="00B821B9"/>
    <w:rsid w:val="00B8278C"/>
    <w:rsid w:val="00B829AB"/>
    <w:rsid w:val="00B83548"/>
    <w:rsid w:val="00B856C7"/>
    <w:rsid w:val="00B863A4"/>
    <w:rsid w:val="00B87366"/>
    <w:rsid w:val="00B90B12"/>
    <w:rsid w:val="00B90BB9"/>
    <w:rsid w:val="00B916DC"/>
    <w:rsid w:val="00B92CCA"/>
    <w:rsid w:val="00B92ED1"/>
    <w:rsid w:val="00B94A09"/>
    <w:rsid w:val="00B94D9A"/>
    <w:rsid w:val="00B95C38"/>
    <w:rsid w:val="00BA04A8"/>
    <w:rsid w:val="00BA0E92"/>
    <w:rsid w:val="00BA22F7"/>
    <w:rsid w:val="00BA48A1"/>
    <w:rsid w:val="00BA4D04"/>
    <w:rsid w:val="00BA6C84"/>
    <w:rsid w:val="00BA778B"/>
    <w:rsid w:val="00BA7C1C"/>
    <w:rsid w:val="00BB2FA4"/>
    <w:rsid w:val="00BB389D"/>
    <w:rsid w:val="00BB3BFA"/>
    <w:rsid w:val="00BB3F47"/>
    <w:rsid w:val="00BB40E0"/>
    <w:rsid w:val="00BB4749"/>
    <w:rsid w:val="00BB6231"/>
    <w:rsid w:val="00BB6847"/>
    <w:rsid w:val="00BB6B50"/>
    <w:rsid w:val="00BB70B3"/>
    <w:rsid w:val="00BB7D02"/>
    <w:rsid w:val="00BC044F"/>
    <w:rsid w:val="00BC1998"/>
    <w:rsid w:val="00BC24AD"/>
    <w:rsid w:val="00BC3F04"/>
    <w:rsid w:val="00BC4DDC"/>
    <w:rsid w:val="00BC6879"/>
    <w:rsid w:val="00BC70EC"/>
    <w:rsid w:val="00BC78FD"/>
    <w:rsid w:val="00BC79C9"/>
    <w:rsid w:val="00BD02F6"/>
    <w:rsid w:val="00BD1F85"/>
    <w:rsid w:val="00BD286D"/>
    <w:rsid w:val="00BD3AE4"/>
    <w:rsid w:val="00BD4F62"/>
    <w:rsid w:val="00BD65C6"/>
    <w:rsid w:val="00BE2195"/>
    <w:rsid w:val="00BE2BB9"/>
    <w:rsid w:val="00BE37B6"/>
    <w:rsid w:val="00BE4593"/>
    <w:rsid w:val="00BE55EA"/>
    <w:rsid w:val="00BE5741"/>
    <w:rsid w:val="00BE5BEB"/>
    <w:rsid w:val="00BF1A84"/>
    <w:rsid w:val="00BF26C3"/>
    <w:rsid w:val="00BF3C90"/>
    <w:rsid w:val="00BF5ED4"/>
    <w:rsid w:val="00BF6162"/>
    <w:rsid w:val="00C0013F"/>
    <w:rsid w:val="00C00C69"/>
    <w:rsid w:val="00C01725"/>
    <w:rsid w:val="00C03119"/>
    <w:rsid w:val="00C032CD"/>
    <w:rsid w:val="00C051D5"/>
    <w:rsid w:val="00C05FBC"/>
    <w:rsid w:val="00C079B0"/>
    <w:rsid w:val="00C10299"/>
    <w:rsid w:val="00C1033B"/>
    <w:rsid w:val="00C10489"/>
    <w:rsid w:val="00C1208F"/>
    <w:rsid w:val="00C128AF"/>
    <w:rsid w:val="00C14476"/>
    <w:rsid w:val="00C14CC8"/>
    <w:rsid w:val="00C14E69"/>
    <w:rsid w:val="00C16913"/>
    <w:rsid w:val="00C20387"/>
    <w:rsid w:val="00C2258F"/>
    <w:rsid w:val="00C24253"/>
    <w:rsid w:val="00C24752"/>
    <w:rsid w:val="00C2560B"/>
    <w:rsid w:val="00C258D8"/>
    <w:rsid w:val="00C33787"/>
    <w:rsid w:val="00C343A5"/>
    <w:rsid w:val="00C34EEE"/>
    <w:rsid w:val="00C358F1"/>
    <w:rsid w:val="00C359B7"/>
    <w:rsid w:val="00C36858"/>
    <w:rsid w:val="00C408C3"/>
    <w:rsid w:val="00C41568"/>
    <w:rsid w:val="00C42538"/>
    <w:rsid w:val="00C430E0"/>
    <w:rsid w:val="00C44BE0"/>
    <w:rsid w:val="00C46869"/>
    <w:rsid w:val="00C47DE2"/>
    <w:rsid w:val="00C51719"/>
    <w:rsid w:val="00C51A52"/>
    <w:rsid w:val="00C52592"/>
    <w:rsid w:val="00C52B9F"/>
    <w:rsid w:val="00C54322"/>
    <w:rsid w:val="00C54B35"/>
    <w:rsid w:val="00C56EE3"/>
    <w:rsid w:val="00C60422"/>
    <w:rsid w:val="00C613B6"/>
    <w:rsid w:val="00C62015"/>
    <w:rsid w:val="00C62F78"/>
    <w:rsid w:val="00C63D02"/>
    <w:rsid w:val="00C64CF8"/>
    <w:rsid w:val="00C65BBD"/>
    <w:rsid w:val="00C66137"/>
    <w:rsid w:val="00C663F1"/>
    <w:rsid w:val="00C6696A"/>
    <w:rsid w:val="00C66A8B"/>
    <w:rsid w:val="00C67507"/>
    <w:rsid w:val="00C67F99"/>
    <w:rsid w:val="00C7028E"/>
    <w:rsid w:val="00C70492"/>
    <w:rsid w:val="00C70D12"/>
    <w:rsid w:val="00C72BF1"/>
    <w:rsid w:val="00C72E32"/>
    <w:rsid w:val="00C73B30"/>
    <w:rsid w:val="00C7509B"/>
    <w:rsid w:val="00C75CCB"/>
    <w:rsid w:val="00C768F0"/>
    <w:rsid w:val="00C77208"/>
    <w:rsid w:val="00C7761B"/>
    <w:rsid w:val="00C77D89"/>
    <w:rsid w:val="00C77EB5"/>
    <w:rsid w:val="00C81020"/>
    <w:rsid w:val="00C81290"/>
    <w:rsid w:val="00C815A2"/>
    <w:rsid w:val="00C83B78"/>
    <w:rsid w:val="00C83D52"/>
    <w:rsid w:val="00C8407E"/>
    <w:rsid w:val="00C84C80"/>
    <w:rsid w:val="00C85FBA"/>
    <w:rsid w:val="00C86342"/>
    <w:rsid w:val="00C872C3"/>
    <w:rsid w:val="00C87C2E"/>
    <w:rsid w:val="00C906C6"/>
    <w:rsid w:val="00C939AE"/>
    <w:rsid w:val="00C93B21"/>
    <w:rsid w:val="00C93C53"/>
    <w:rsid w:val="00C94859"/>
    <w:rsid w:val="00C95244"/>
    <w:rsid w:val="00C95509"/>
    <w:rsid w:val="00C9578F"/>
    <w:rsid w:val="00C96E12"/>
    <w:rsid w:val="00CA01BB"/>
    <w:rsid w:val="00CA0968"/>
    <w:rsid w:val="00CA168F"/>
    <w:rsid w:val="00CA17E8"/>
    <w:rsid w:val="00CA1CBC"/>
    <w:rsid w:val="00CA2424"/>
    <w:rsid w:val="00CA37A2"/>
    <w:rsid w:val="00CA3F3E"/>
    <w:rsid w:val="00CA606E"/>
    <w:rsid w:val="00CA6598"/>
    <w:rsid w:val="00CA710A"/>
    <w:rsid w:val="00CB107A"/>
    <w:rsid w:val="00CB227C"/>
    <w:rsid w:val="00CB3CA5"/>
    <w:rsid w:val="00CB3DD7"/>
    <w:rsid w:val="00CB4169"/>
    <w:rsid w:val="00CB5B98"/>
    <w:rsid w:val="00CB70A8"/>
    <w:rsid w:val="00CC02EF"/>
    <w:rsid w:val="00CC0DA9"/>
    <w:rsid w:val="00CC11EC"/>
    <w:rsid w:val="00CC1548"/>
    <w:rsid w:val="00CC3517"/>
    <w:rsid w:val="00CC47AC"/>
    <w:rsid w:val="00CC6BE7"/>
    <w:rsid w:val="00CC7E6D"/>
    <w:rsid w:val="00CD02C0"/>
    <w:rsid w:val="00CD0649"/>
    <w:rsid w:val="00CD4B69"/>
    <w:rsid w:val="00CD4C49"/>
    <w:rsid w:val="00CD5729"/>
    <w:rsid w:val="00CD5C2E"/>
    <w:rsid w:val="00CD71FD"/>
    <w:rsid w:val="00CD726D"/>
    <w:rsid w:val="00CD7680"/>
    <w:rsid w:val="00CE0419"/>
    <w:rsid w:val="00CE17AE"/>
    <w:rsid w:val="00CE28B8"/>
    <w:rsid w:val="00CE3DF3"/>
    <w:rsid w:val="00CE58F0"/>
    <w:rsid w:val="00CE5FDA"/>
    <w:rsid w:val="00CE67AA"/>
    <w:rsid w:val="00CE72CA"/>
    <w:rsid w:val="00CE7971"/>
    <w:rsid w:val="00CF0ED3"/>
    <w:rsid w:val="00CF269B"/>
    <w:rsid w:val="00CF2B42"/>
    <w:rsid w:val="00CF3564"/>
    <w:rsid w:val="00CF3FB9"/>
    <w:rsid w:val="00CF6112"/>
    <w:rsid w:val="00D010F4"/>
    <w:rsid w:val="00D01375"/>
    <w:rsid w:val="00D02430"/>
    <w:rsid w:val="00D02925"/>
    <w:rsid w:val="00D03467"/>
    <w:rsid w:val="00D047BE"/>
    <w:rsid w:val="00D06E48"/>
    <w:rsid w:val="00D0756D"/>
    <w:rsid w:val="00D105AB"/>
    <w:rsid w:val="00D1113A"/>
    <w:rsid w:val="00D112DE"/>
    <w:rsid w:val="00D12556"/>
    <w:rsid w:val="00D12817"/>
    <w:rsid w:val="00D1290F"/>
    <w:rsid w:val="00D137B0"/>
    <w:rsid w:val="00D15B15"/>
    <w:rsid w:val="00D173C0"/>
    <w:rsid w:val="00D179CC"/>
    <w:rsid w:val="00D21D8F"/>
    <w:rsid w:val="00D2289B"/>
    <w:rsid w:val="00D23B8A"/>
    <w:rsid w:val="00D23C2E"/>
    <w:rsid w:val="00D241B2"/>
    <w:rsid w:val="00D24302"/>
    <w:rsid w:val="00D24CC0"/>
    <w:rsid w:val="00D2528F"/>
    <w:rsid w:val="00D252C4"/>
    <w:rsid w:val="00D259D9"/>
    <w:rsid w:val="00D26036"/>
    <w:rsid w:val="00D26A03"/>
    <w:rsid w:val="00D26B90"/>
    <w:rsid w:val="00D2747D"/>
    <w:rsid w:val="00D27F43"/>
    <w:rsid w:val="00D30259"/>
    <w:rsid w:val="00D30CBC"/>
    <w:rsid w:val="00D33DF8"/>
    <w:rsid w:val="00D33E85"/>
    <w:rsid w:val="00D354A3"/>
    <w:rsid w:val="00D3621B"/>
    <w:rsid w:val="00D3699B"/>
    <w:rsid w:val="00D37560"/>
    <w:rsid w:val="00D400BB"/>
    <w:rsid w:val="00D4022B"/>
    <w:rsid w:val="00D411B7"/>
    <w:rsid w:val="00D41784"/>
    <w:rsid w:val="00D41873"/>
    <w:rsid w:val="00D419EE"/>
    <w:rsid w:val="00D431AD"/>
    <w:rsid w:val="00D43445"/>
    <w:rsid w:val="00D43B7B"/>
    <w:rsid w:val="00D4412E"/>
    <w:rsid w:val="00D44CB9"/>
    <w:rsid w:val="00D458F3"/>
    <w:rsid w:val="00D4636A"/>
    <w:rsid w:val="00D46AA7"/>
    <w:rsid w:val="00D46CFA"/>
    <w:rsid w:val="00D46E09"/>
    <w:rsid w:val="00D503BC"/>
    <w:rsid w:val="00D508C7"/>
    <w:rsid w:val="00D51D9B"/>
    <w:rsid w:val="00D5201D"/>
    <w:rsid w:val="00D52B2B"/>
    <w:rsid w:val="00D551FC"/>
    <w:rsid w:val="00D56497"/>
    <w:rsid w:val="00D564B7"/>
    <w:rsid w:val="00D568A8"/>
    <w:rsid w:val="00D60887"/>
    <w:rsid w:val="00D61048"/>
    <w:rsid w:val="00D619F6"/>
    <w:rsid w:val="00D63C65"/>
    <w:rsid w:val="00D641D9"/>
    <w:rsid w:val="00D6580F"/>
    <w:rsid w:val="00D667A2"/>
    <w:rsid w:val="00D673F3"/>
    <w:rsid w:val="00D67AC6"/>
    <w:rsid w:val="00D67CB0"/>
    <w:rsid w:val="00D708D0"/>
    <w:rsid w:val="00D71225"/>
    <w:rsid w:val="00D71FD2"/>
    <w:rsid w:val="00D7207D"/>
    <w:rsid w:val="00D74977"/>
    <w:rsid w:val="00D80B29"/>
    <w:rsid w:val="00D80CF1"/>
    <w:rsid w:val="00D81D78"/>
    <w:rsid w:val="00D82036"/>
    <w:rsid w:val="00D824DB"/>
    <w:rsid w:val="00D82C48"/>
    <w:rsid w:val="00D83208"/>
    <w:rsid w:val="00D83D89"/>
    <w:rsid w:val="00D84C97"/>
    <w:rsid w:val="00D84D98"/>
    <w:rsid w:val="00D867B7"/>
    <w:rsid w:val="00D86924"/>
    <w:rsid w:val="00D90236"/>
    <w:rsid w:val="00D917D8"/>
    <w:rsid w:val="00D91EFC"/>
    <w:rsid w:val="00D920A8"/>
    <w:rsid w:val="00D920F3"/>
    <w:rsid w:val="00D927F2"/>
    <w:rsid w:val="00D92D48"/>
    <w:rsid w:val="00D94076"/>
    <w:rsid w:val="00D9415D"/>
    <w:rsid w:val="00D961AE"/>
    <w:rsid w:val="00D9680F"/>
    <w:rsid w:val="00D96B09"/>
    <w:rsid w:val="00D9749B"/>
    <w:rsid w:val="00DA059E"/>
    <w:rsid w:val="00DA0AF7"/>
    <w:rsid w:val="00DA1291"/>
    <w:rsid w:val="00DA203A"/>
    <w:rsid w:val="00DA3D39"/>
    <w:rsid w:val="00DA401A"/>
    <w:rsid w:val="00DA70F0"/>
    <w:rsid w:val="00DA76BD"/>
    <w:rsid w:val="00DA7FC3"/>
    <w:rsid w:val="00DB0E1D"/>
    <w:rsid w:val="00DB143C"/>
    <w:rsid w:val="00DB2778"/>
    <w:rsid w:val="00DB4412"/>
    <w:rsid w:val="00DB519B"/>
    <w:rsid w:val="00DB6263"/>
    <w:rsid w:val="00DB6DF9"/>
    <w:rsid w:val="00DB73F5"/>
    <w:rsid w:val="00DB742E"/>
    <w:rsid w:val="00DB7967"/>
    <w:rsid w:val="00DB7C10"/>
    <w:rsid w:val="00DC00DF"/>
    <w:rsid w:val="00DC01F6"/>
    <w:rsid w:val="00DC0857"/>
    <w:rsid w:val="00DC3728"/>
    <w:rsid w:val="00DC3CC6"/>
    <w:rsid w:val="00DC5528"/>
    <w:rsid w:val="00DC5568"/>
    <w:rsid w:val="00DC5D9E"/>
    <w:rsid w:val="00DC62AD"/>
    <w:rsid w:val="00DC6FE6"/>
    <w:rsid w:val="00DD1DA7"/>
    <w:rsid w:val="00DD1E94"/>
    <w:rsid w:val="00DD2A0A"/>
    <w:rsid w:val="00DD49AE"/>
    <w:rsid w:val="00DD4A6E"/>
    <w:rsid w:val="00DD4AEC"/>
    <w:rsid w:val="00DD5A00"/>
    <w:rsid w:val="00DD6298"/>
    <w:rsid w:val="00DE068E"/>
    <w:rsid w:val="00DE259F"/>
    <w:rsid w:val="00DE3D3F"/>
    <w:rsid w:val="00DE3D9B"/>
    <w:rsid w:val="00DE4581"/>
    <w:rsid w:val="00DE4F3B"/>
    <w:rsid w:val="00DE50C1"/>
    <w:rsid w:val="00DE6D4D"/>
    <w:rsid w:val="00DE7270"/>
    <w:rsid w:val="00DE757E"/>
    <w:rsid w:val="00DF0F44"/>
    <w:rsid w:val="00DF16D1"/>
    <w:rsid w:val="00DF2ECD"/>
    <w:rsid w:val="00DF312E"/>
    <w:rsid w:val="00DF4E8F"/>
    <w:rsid w:val="00DF508D"/>
    <w:rsid w:val="00DF531F"/>
    <w:rsid w:val="00DF7ACD"/>
    <w:rsid w:val="00E01399"/>
    <w:rsid w:val="00E0215D"/>
    <w:rsid w:val="00E02FFA"/>
    <w:rsid w:val="00E03635"/>
    <w:rsid w:val="00E0367A"/>
    <w:rsid w:val="00E05076"/>
    <w:rsid w:val="00E05691"/>
    <w:rsid w:val="00E057C2"/>
    <w:rsid w:val="00E05E30"/>
    <w:rsid w:val="00E06732"/>
    <w:rsid w:val="00E073C5"/>
    <w:rsid w:val="00E07413"/>
    <w:rsid w:val="00E11CC5"/>
    <w:rsid w:val="00E130C0"/>
    <w:rsid w:val="00E14527"/>
    <w:rsid w:val="00E14E60"/>
    <w:rsid w:val="00E14EBD"/>
    <w:rsid w:val="00E1572C"/>
    <w:rsid w:val="00E15D7F"/>
    <w:rsid w:val="00E17834"/>
    <w:rsid w:val="00E2051E"/>
    <w:rsid w:val="00E2106C"/>
    <w:rsid w:val="00E219EE"/>
    <w:rsid w:val="00E2203F"/>
    <w:rsid w:val="00E24447"/>
    <w:rsid w:val="00E24728"/>
    <w:rsid w:val="00E25971"/>
    <w:rsid w:val="00E2597B"/>
    <w:rsid w:val="00E26750"/>
    <w:rsid w:val="00E27113"/>
    <w:rsid w:val="00E27114"/>
    <w:rsid w:val="00E276BA"/>
    <w:rsid w:val="00E30C7B"/>
    <w:rsid w:val="00E31DFA"/>
    <w:rsid w:val="00E37027"/>
    <w:rsid w:val="00E4388D"/>
    <w:rsid w:val="00E4431E"/>
    <w:rsid w:val="00E44324"/>
    <w:rsid w:val="00E44581"/>
    <w:rsid w:val="00E4543B"/>
    <w:rsid w:val="00E45764"/>
    <w:rsid w:val="00E521EE"/>
    <w:rsid w:val="00E54BC0"/>
    <w:rsid w:val="00E550A1"/>
    <w:rsid w:val="00E56CF4"/>
    <w:rsid w:val="00E6203F"/>
    <w:rsid w:val="00E623D0"/>
    <w:rsid w:val="00E632D9"/>
    <w:rsid w:val="00E650FB"/>
    <w:rsid w:val="00E657D2"/>
    <w:rsid w:val="00E65DD0"/>
    <w:rsid w:val="00E705D1"/>
    <w:rsid w:val="00E71839"/>
    <w:rsid w:val="00E723A1"/>
    <w:rsid w:val="00E73172"/>
    <w:rsid w:val="00E733F4"/>
    <w:rsid w:val="00E748DB"/>
    <w:rsid w:val="00E75796"/>
    <w:rsid w:val="00E759F6"/>
    <w:rsid w:val="00E75C64"/>
    <w:rsid w:val="00E75E1B"/>
    <w:rsid w:val="00E77950"/>
    <w:rsid w:val="00E81421"/>
    <w:rsid w:val="00E82350"/>
    <w:rsid w:val="00E83346"/>
    <w:rsid w:val="00E8559A"/>
    <w:rsid w:val="00E85681"/>
    <w:rsid w:val="00E859C6"/>
    <w:rsid w:val="00E8621D"/>
    <w:rsid w:val="00E871F3"/>
    <w:rsid w:val="00E87C66"/>
    <w:rsid w:val="00E90E9F"/>
    <w:rsid w:val="00E91D1F"/>
    <w:rsid w:val="00E9277B"/>
    <w:rsid w:val="00E937C5"/>
    <w:rsid w:val="00E93D89"/>
    <w:rsid w:val="00E94684"/>
    <w:rsid w:val="00E94AB4"/>
    <w:rsid w:val="00E94ED0"/>
    <w:rsid w:val="00E956BD"/>
    <w:rsid w:val="00E97118"/>
    <w:rsid w:val="00E97A6E"/>
    <w:rsid w:val="00EA1212"/>
    <w:rsid w:val="00EA1C3D"/>
    <w:rsid w:val="00EA33B6"/>
    <w:rsid w:val="00EA4C30"/>
    <w:rsid w:val="00EA5115"/>
    <w:rsid w:val="00EA68A3"/>
    <w:rsid w:val="00EA7011"/>
    <w:rsid w:val="00EB0098"/>
    <w:rsid w:val="00EB0479"/>
    <w:rsid w:val="00EB2C39"/>
    <w:rsid w:val="00EB2D6C"/>
    <w:rsid w:val="00EB483F"/>
    <w:rsid w:val="00EB5518"/>
    <w:rsid w:val="00EB58F8"/>
    <w:rsid w:val="00EB5E33"/>
    <w:rsid w:val="00EB641B"/>
    <w:rsid w:val="00EB7B76"/>
    <w:rsid w:val="00EC0641"/>
    <w:rsid w:val="00EC1723"/>
    <w:rsid w:val="00EC2B67"/>
    <w:rsid w:val="00EC30D7"/>
    <w:rsid w:val="00EC7127"/>
    <w:rsid w:val="00EC7959"/>
    <w:rsid w:val="00ED0594"/>
    <w:rsid w:val="00ED0B98"/>
    <w:rsid w:val="00ED1166"/>
    <w:rsid w:val="00ED17F9"/>
    <w:rsid w:val="00ED1ED9"/>
    <w:rsid w:val="00ED2257"/>
    <w:rsid w:val="00ED24E1"/>
    <w:rsid w:val="00ED4430"/>
    <w:rsid w:val="00ED7311"/>
    <w:rsid w:val="00ED76A9"/>
    <w:rsid w:val="00EE0072"/>
    <w:rsid w:val="00EE15E1"/>
    <w:rsid w:val="00EE32CF"/>
    <w:rsid w:val="00EE3449"/>
    <w:rsid w:val="00EE36AC"/>
    <w:rsid w:val="00EE37B8"/>
    <w:rsid w:val="00EE4743"/>
    <w:rsid w:val="00EE5200"/>
    <w:rsid w:val="00EE564E"/>
    <w:rsid w:val="00EE5804"/>
    <w:rsid w:val="00EE6621"/>
    <w:rsid w:val="00EE6625"/>
    <w:rsid w:val="00EF1586"/>
    <w:rsid w:val="00EF1995"/>
    <w:rsid w:val="00EF1A03"/>
    <w:rsid w:val="00EF33EB"/>
    <w:rsid w:val="00EF5472"/>
    <w:rsid w:val="00EF564D"/>
    <w:rsid w:val="00EF6978"/>
    <w:rsid w:val="00EF702A"/>
    <w:rsid w:val="00EF728F"/>
    <w:rsid w:val="00F0080A"/>
    <w:rsid w:val="00F023DE"/>
    <w:rsid w:val="00F03BD9"/>
    <w:rsid w:val="00F04557"/>
    <w:rsid w:val="00F04C20"/>
    <w:rsid w:val="00F0500E"/>
    <w:rsid w:val="00F0626D"/>
    <w:rsid w:val="00F06429"/>
    <w:rsid w:val="00F06663"/>
    <w:rsid w:val="00F06851"/>
    <w:rsid w:val="00F06947"/>
    <w:rsid w:val="00F07D20"/>
    <w:rsid w:val="00F07F42"/>
    <w:rsid w:val="00F10918"/>
    <w:rsid w:val="00F128E1"/>
    <w:rsid w:val="00F12D72"/>
    <w:rsid w:val="00F132FF"/>
    <w:rsid w:val="00F14A75"/>
    <w:rsid w:val="00F17164"/>
    <w:rsid w:val="00F17989"/>
    <w:rsid w:val="00F20243"/>
    <w:rsid w:val="00F222C6"/>
    <w:rsid w:val="00F22914"/>
    <w:rsid w:val="00F22B0D"/>
    <w:rsid w:val="00F230F9"/>
    <w:rsid w:val="00F233EB"/>
    <w:rsid w:val="00F23B75"/>
    <w:rsid w:val="00F26956"/>
    <w:rsid w:val="00F26D47"/>
    <w:rsid w:val="00F26FFF"/>
    <w:rsid w:val="00F3037F"/>
    <w:rsid w:val="00F30D35"/>
    <w:rsid w:val="00F314D5"/>
    <w:rsid w:val="00F34541"/>
    <w:rsid w:val="00F35088"/>
    <w:rsid w:val="00F36BFE"/>
    <w:rsid w:val="00F4013E"/>
    <w:rsid w:val="00F40A81"/>
    <w:rsid w:val="00F40AF7"/>
    <w:rsid w:val="00F40F78"/>
    <w:rsid w:val="00F418C0"/>
    <w:rsid w:val="00F41BC8"/>
    <w:rsid w:val="00F43FD8"/>
    <w:rsid w:val="00F4400F"/>
    <w:rsid w:val="00F45910"/>
    <w:rsid w:val="00F45A05"/>
    <w:rsid w:val="00F464DE"/>
    <w:rsid w:val="00F46506"/>
    <w:rsid w:val="00F46BFA"/>
    <w:rsid w:val="00F50020"/>
    <w:rsid w:val="00F526D6"/>
    <w:rsid w:val="00F53043"/>
    <w:rsid w:val="00F534DC"/>
    <w:rsid w:val="00F5426D"/>
    <w:rsid w:val="00F54349"/>
    <w:rsid w:val="00F5538B"/>
    <w:rsid w:val="00F55623"/>
    <w:rsid w:val="00F55BEE"/>
    <w:rsid w:val="00F562DD"/>
    <w:rsid w:val="00F56CDA"/>
    <w:rsid w:val="00F57107"/>
    <w:rsid w:val="00F57708"/>
    <w:rsid w:val="00F60117"/>
    <w:rsid w:val="00F60D8D"/>
    <w:rsid w:val="00F646B6"/>
    <w:rsid w:val="00F65871"/>
    <w:rsid w:val="00F670B0"/>
    <w:rsid w:val="00F67D58"/>
    <w:rsid w:val="00F74AB1"/>
    <w:rsid w:val="00F75181"/>
    <w:rsid w:val="00F75FF2"/>
    <w:rsid w:val="00F7605B"/>
    <w:rsid w:val="00F7614E"/>
    <w:rsid w:val="00F76248"/>
    <w:rsid w:val="00F7630E"/>
    <w:rsid w:val="00F7668B"/>
    <w:rsid w:val="00F77614"/>
    <w:rsid w:val="00F83F36"/>
    <w:rsid w:val="00F84BDA"/>
    <w:rsid w:val="00F859D7"/>
    <w:rsid w:val="00F86BF8"/>
    <w:rsid w:val="00F906BC"/>
    <w:rsid w:val="00F906CF"/>
    <w:rsid w:val="00F9338D"/>
    <w:rsid w:val="00F934CF"/>
    <w:rsid w:val="00F936F9"/>
    <w:rsid w:val="00F941EF"/>
    <w:rsid w:val="00F941F2"/>
    <w:rsid w:val="00F94E4F"/>
    <w:rsid w:val="00F954C9"/>
    <w:rsid w:val="00F96D0C"/>
    <w:rsid w:val="00F972A9"/>
    <w:rsid w:val="00FA15E5"/>
    <w:rsid w:val="00FA17DA"/>
    <w:rsid w:val="00FA1C29"/>
    <w:rsid w:val="00FA286C"/>
    <w:rsid w:val="00FA3519"/>
    <w:rsid w:val="00FA3741"/>
    <w:rsid w:val="00FA3B23"/>
    <w:rsid w:val="00FA4421"/>
    <w:rsid w:val="00FA4462"/>
    <w:rsid w:val="00FA4525"/>
    <w:rsid w:val="00FA51D0"/>
    <w:rsid w:val="00FA62CD"/>
    <w:rsid w:val="00FA7770"/>
    <w:rsid w:val="00FB110A"/>
    <w:rsid w:val="00FB2206"/>
    <w:rsid w:val="00FB38E9"/>
    <w:rsid w:val="00FB48DE"/>
    <w:rsid w:val="00FB60C8"/>
    <w:rsid w:val="00FB6404"/>
    <w:rsid w:val="00FB6ACA"/>
    <w:rsid w:val="00FB76C4"/>
    <w:rsid w:val="00FB794F"/>
    <w:rsid w:val="00FC0B2E"/>
    <w:rsid w:val="00FC12B2"/>
    <w:rsid w:val="00FC2BEC"/>
    <w:rsid w:val="00FC2BF8"/>
    <w:rsid w:val="00FC39B9"/>
    <w:rsid w:val="00FC433E"/>
    <w:rsid w:val="00FC5B01"/>
    <w:rsid w:val="00FC6348"/>
    <w:rsid w:val="00FC7709"/>
    <w:rsid w:val="00FD0AB9"/>
    <w:rsid w:val="00FD23D9"/>
    <w:rsid w:val="00FD2450"/>
    <w:rsid w:val="00FD2DC7"/>
    <w:rsid w:val="00FD3D88"/>
    <w:rsid w:val="00FD46F8"/>
    <w:rsid w:val="00FD4727"/>
    <w:rsid w:val="00FD5E01"/>
    <w:rsid w:val="00FD7088"/>
    <w:rsid w:val="00FD78F3"/>
    <w:rsid w:val="00FE19CB"/>
    <w:rsid w:val="00FE2411"/>
    <w:rsid w:val="00FE2FDC"/>
    <w:rsid w:val="00FE32D3"/>
    <w:rsid w:val="00FE517B"/>
    <w:rsid w:val="00FE5C24"/>
    <w:rsid w:val="00FE5C72"/>
    <w:rsid w:val="00FE6AB4"/>
    <w:rsid w:val="00FE7833"/>
    <w:rsid w:val="00FF03BA"/>
    <w:rsid w:val="00FF0568"/>
    <w:rsid w:val="00FF2783"/>
    <w:rsid w:val="00FF3B8D"/>
    <w:rsid w:val="00FF5EF0"/>
    <w:rsid w:val="00FF670A"/>
    <w:rsid w:val="00FF6BEC"/>
    <w:rsid w:val="00FF6F6A"/>
    <w:rsid w:val="00FF72B3"/>
    <w:rsid w:val="128C9D4A"/>
    <w:rsid w:val="4E9A906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2553E"/>
  <w15:docId w15:val="{71374182-67C0-E84E-8BAD-D85A542A4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343A5"/>
    <w:pPr>
      <w:spacing w:after="120" w:line="360" w:lineRule="auto"/>
      <w:jc w:val="both"/>
    </w:pPr>
    <w:rPr>
      <w:rFonts w:ascii="Times New Roman" w:hAnsi="Times New Roman"/>
    </w:rPr>
  </w:style>
  <w:style w:type="paragraph" w:styleId="Heading1">
    <w:name w:val="heading 1"/>
    <w:basedOn w:val="Normal"/>
    <w:link w:val="Heading1Char"/>
    <w:uiPriority w:val="9"/>
    <w:qFormat/>
    <w:rsid w:val="00537415"/>
    <w:pPr>
      <w:spacing w:before="100" w:beforeAutospacing="1" w:after="100" w:afterAutospacing="1"/>
      <w:outlineLvl w:val="0"/>
    </w:pPr>
    <w:rPr>
      <w:b/>
      <w:bCs/>
      <w:kern w:val="36"/>
      <w:sz w:val="40"/>
      <w:szCs w:val="48"/>
    </w:rPr>
  </w:style>
  <w:style w:type="paragraph" w:styleId="Heading2">
    <w:name w:val="heading 2"/>
    <w:basedOn w:val="Normal"/>
    <w:next w:val="Normal"/>
    <w:link w:val="Heading2Char"/>
    <w:uiPriority w:val="9"/>
    <w:unhideWhenUsed/>
    <w:qFormat/>
    <w:rsid w:val="00DA059E"/>
    <w:pPr>
      <w:keepNext/>
      <w:keepLines/>
      <w:spacing w:before="360"/>
      <w:outlineLvl w:val="1"/>
    </w:pPr>
    <w:rPr>
      <w:rFonts w:eastAsiaTheme="majorEastAsia" w:cstheme="majorBidi"/>
      <w:b/>
      <w:smallCaps/>
      <w:color w:val="000000" w:themeColor="text1"/>
      <w:sz w:val="28"/>
      <w:szCs w:val="26"/>
    </w:rPr>
  </w:style>
  <w:style w:type="paragraph" w:styleId="Heading3">
    <w:name w:val="heading 3"/>
    <w:basedOn w:val="NoSpacing"/>
    <w:next w:val="Default"/>
    <w:link w:val="Heading3Char"/>
    <w:autoRedefine/>
    <w:uiPriority w:val="9"/>
    <w:qFormat/>
    <w:rsid w:val="00FA3B23"/>
    <w:pPr>
      <w:keepNext/>
      <w:spacing w:before="360" w:after="120" w:line="360" w:lineRule="auto"/>
      <w:outlineLvl w:val="2"/>
    </w:pPr>
    <w:rPr>
      <w:b/>
      <w:szCs w:val="27"/>
    </w:rPr>
  </w:style>
  <w:style w:type="paragraph" w:styleId="Heading4">
    <w:name w:val="heading 4"/>
    <w:basedOn w:val="Normal"/>
    <w:next w:val="Normal"/>
    <w:link w:val="Heading4Char"/>
    <w:uiPriority w:val="9"/>
    <w:semiHidden/>
    <w:unhideWhenUsed/>
    <w:qFormat/>
    <w:rsid w:val="00F7518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415"/>
    <w:rPr>
      <w:rFonts w:ascii="Times New Roman" w:hAnsi="Times New Roman" w:cs="Times New Roman"/>
      <w:b/>
      <w:bCs/>
      <w:kern w:val="36"/>
      <w:sz w:val="40"/>
      <w:szCs w:val="48"/>
    </w:rPr>
  </w:style>
  <w:style w:type="character" w:customStyle="1" w:styleId="Heading3Char">
    <w:name w:val="Heading 3 Char"/>
    <w:basedOn w:val="DefaultParagraphFont"/>
    <w:link w:val="Heading3"/>
    <w:uiPriority w:val="9"/>
    <w:rsid w:val="00FA3B23"/>
    <w:rPr>
      <w:rFonts w:ascii="Times New Roman" w:hAnsi="Times New Roman" w:cs="Times New Roman"/>
      <w:b/>
      <w:szCs w:val="27"/>
    </w:rPr>
  </w:style>
  <w:style w:type="paragraph" w:styleId="NormalWeb">
    <w:name w:val="Normal (Web)"/>
    <w:basedOn w:val="Normal"/>
    <w:uiPriority w:val="99"/>
    <w:semiHidden/>
    <w:unhideWhenUsed/>
    <w:rsid w:val="00533AD8"/>
    <w:pPr>
      <w:spacing w:before="100" w:beforeAutospacing="1" w:after="100" w:afterAutospacing="1"/>
    </w:pPr>
  </w:style>
  <w:style w:type="character" w:styleId="Hyperlink">
    <w:name w:val="Hyperlink"/>
    <w:basedOn w:val="DefaultParagraphFont"/>
    <w:uiPriority w:val="99"/>
    <w:unhideWhenUsed/>
    <w:rsid w:val="00533AD8"/>
    <w:rPr>
      <w:color w:val="0000FF"/>
      <w:u w:val="single"/>
    </w:rPr>
  </w:style>
  <w:style w:type="paragraph" w:customStyle="1" w:styleId="EndNoteBibliographyTitle">
    <w:name w:val="EndNote Bibliography Title"/>
    <w:basedOn w:val="Normal"/>
    <w:rsid w:val="00533AD8"/>
    <w:pPr>
      <w:jc w:val="center"/>
    </w:pPr>
    <w:rPr>
      <w:rFonts w:cs="Times New Roman"/>
    </w:rPr>
  </w:style>
  <w:style w:type="paragraph" w:customStyle="1" w:styleId="EndNoteBibliography">
    <w:name w:val="EndNote Bibliography"/>
    <w:basedOn w:val="Normal"/>
    <w:rsid w:val="00533AD8"/>
    <w:pPr>
      <w:spacing w:line="240" w:lineRule="auto"/>
    </w:pPr>
    <w:rPr>
      <w:rFonts w:cs="Times New Roman"/>
    </w:rPr>
  </w:style>
  <w:style w:type="paragraph" w:customStyle="1" w:styleId="Default">
    <w:name w:val="Default"/>
    <w:rsid w:val="00533AD8"/>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character" w:customStyle="1" w:styleId="Hyperlink0">
    <w:name w:val="Hyperlink.0"/>
    <w:basedOn w:val="Hyperlink"/>
    <w:rsid w:val="00533AD8"/>
    <w:rPr>
      <w:color w:val="0000FF"/>
      <w:u w:val="single"/>
    </w:rPr>
  </w:style>
  <w:style w:type="character" w:customStyle="1" w:styleId="Hyperlink1">
    <w:name w:val="Hyperlink.1"/>
    <w:basedOn w:val="DefaultParagraphFont"/>
    <w:rsid w:val="00533AD8"/>
    <w:rPr>
      <w:color w:val="1155CC"/>
      <w:u w:val="single"/>
    </w:rPr>
  </w:style>
  <w:style w:type="character" w:styleId="CommentReference">
    <w:name w:val="annotation reference"/>
    <w:basedOn w:val="DefaultParagraphFont"/>
    <w:uiPriority w:val="99"/>
    <w:semiHidden/>
    <w:unhideWhenUsed/>
    <w:rsid w:val="00533AD8"/>
    <w:rPr>
      <w:sz w:val="18"/>
      <w:szCs w:val="18"/>
    </w:rPr>
  </w:style>
  <w:style w:type="paragraph" w:styleId="CommentText">
    <w:name w:val="annotation text"/>
    <w:basedOn w:val="Normal"/>
    <w:link w:val="CommentTextChar"/>
    <w:uiPriority w:val="99"/>
    <w:unhideWhenUsed/>
    <w:rsid w:val="00533AD8"/>
    <w:pPr>
      <w:pBdr>
        <w:top w:val="nil"/>
        <w:left w:val="nil"/>
        <w:bottom w:val="nil"/>
        <w:right w:val="nil"/>
        <w:between w:val="nil"/>
        <w:bar w:val="nil"/>
      </w:pBdr>
    </w:pPr>
    <w:rPr>
      <w:rFonts w:eastAsia="Arial Unicode MS"/>
      <w:bdr w:val="nil"/>
    </w:rPr>
  </w:style>
  <w:style w:type="character" w:customStyle="1" w:styleId="CommentTextChar">
    <w:name w:val="Comment Text Char"/>
    <w:basedOn w:val="DefaultParagraphFont"/>
    <w:link w:val="CommentText"/>
    <w:uiPriority w:val="99"/>
    <w:rsid w:val="00533AD8"/>
    <w:rPr>
      <w:rFonts w:ascii="Times New Roman" w:eastAsia="Arial Unicode MS" w:hAnsi="Times New Roman" w:cs="Times New Roman"/>
      <w:bdr w:val="nil"/>
    </w:rPr>
  </w:style>
  <w:style w:type="paragraph" w:styleId="BalloonText">
    <w:name w:val="Balloon Text"/>
    <w:basedOn w:val="Normal"/>
    <w:link w:val="BalloonTextChar"/>
    <w:uiPriority w:val="99"/>
    <w:semiHidden/>
    <w:unhideWhenUsed/>
    <w:rsid w:val="00C343A5"/>
    <w:rPr>
      <w:rFonts w:cs="Times New Roman"/>
      <w:sz w:val="26"/>
      <w:szCs w:val="26"/>
    </w:rPr>
  </w:style>
  <w:style w:type="character" w:customStyle="1" w:styleId="BalloonTextChar">
    <w:name w:val="Balloon Text Char"/>
    <w:basedOn w:val="DefaultParagraphFont"/>
    <w:link w:val="BalloonText"/>
    <w:uiPriority w:val="99"/>
    <w:semiHidden/>
    <w:rsid w:val="00C343A5"/>
    <w:rPr>
      <w:rFonts w:ascii="Times New Roman" w:hAnsi="Times New Roman" w:cs="Times New Roman"/>
      <w:sz w:val="26"/>
      <w:szCs w:val="26"/>
    </w:rPr>
  </w:style>
  <w:style w:type="paragraph" w:styleId="CommentSubject">
    <w:name w:val="annotation subject"/>
    <w:basedOn w:val="CommentText"/>
    <w:next w:val="CommentText"/>
    <w:link w:val="CommentSubjectChar"/>
    <w:uiPriority w:val="99"/>
    <w:semiHidden/>
    <w:unhideWhenUsed/>
    <w:rsid w:val="003E0E0D"/>
    <w:pPr>
      <w:pBdr>
        <w:top w:val="none" w:sz="0" w:space="0" w:color="auto"/>
        <w:left w:val="none" w:sz="0" w:space="0" w:color="auto"/>
        <w:bottom w:val="none" w:sz="0" w:space="0" w:color="auto"/>
        <w:right w:val="none" w:sz="0" w:space="0" w:color="auto"/>
        <w:between w:val="none" w:sz="0" w:space="0" w:color="auto"/>
        <w:bar w:val="none" w:sz="0" w:color="auto"/>
      </w:pBdr>
    </w:pPr>
    <w:rPr>
      <w:rFonts w:eastAsiaTheme="minorHAnsi"/>
      <w:b/>
      <w:bCs/>
      <w:sz w:val="20"/>
      <w:szCs w:val="20"/>
      <w:bdr w:val="none" w:sz="0" w:space="0" w:color="auto"/>
    </w:rPr>
  </w:style>
  <w:style w:type="character" w:customStyle="1" w:styleId="CommentSubjectChar">
    <w:name w:val="Comment Subject Char"/>
    <w:basedOn w:val="CommentTextChar"/>
    <w:link w:val="CommentSubject"/>
    <w:uiPriority w:val="99"/>
    <w:semiHidden/>
    <w:rsid w:val="003E0E0D"/>
    <w:rPr>
      <w:rFonts w:ascii="Times New Roman" w:eastAsia="Arial Unicode MS" w:hAnsi="Times New Roman" w:cs="Times New Roman"/>
      <w:b/>
      <w:bCs/>
      <w:sz w:val="20"/>
      <w:szCs w:val="20"/>
      <w:bdr w:val="nil"/>
    </w:rPr>
  </w:style>
  <w:style w:type="character" w:customStyle="1" w:styleId="Heading2Char">
    <w:name w:val="Heading 2 Char"/>
    <w:basedOn w:val="DefaultParagraphFont"/>
    <w:link w:val="Heading2"/>
    <w:uiPriority w:val="9"/>
    <w:rsid w:val="00DA059E"/>
    <w:rPr>
      <w:rFonts w:ascii="Times New Roman" w:eastAsiaTheme="majorEastAsia" w:hAnsi="Times New Roman" w:cstheme="majorBidi"/>
      <w:b/>
      <w:smallCaps/>
      <w:color w:val="000000" w:themeColor="text1"/>
      <w:sz w:val="28"/>
      <w:szCs w:val="26"/>
    </w:rPr>
  </w:style>
  <w:style w:type="paragraph" w:styleId="NoSpacing">
    <w:name w:val="No Spacing"/>
    <w:uiPriority w:val="1"/>
    <w:qFormat/>
    <w:rsid w:val="007A6269"/>
    <w:pPr>
      <w:jc w:val="both"/>
    </w:pPr>
    <w:rPr>
      <w:rFonts w:ascii="Times New Roman" w:hAnsi="Times New Roman" w:cs="Times New Roman"/>
    </w:rPr>
  </w:style>
  <w:style w:type="paragraph" w:styleId="Revision">
    <w:name w:val="Revision"/>
    <w:hidden/>
    <w:uiPriority w:val="99"/>
    <w:semiHidden/>
    <w:rsid w:val="00097E31"/>
    <w:rPr>
      <w:rFonts w:ascii="Times New Roman" w:hAnsi="Times New Roman" w:cs="Times New Roman"/>
    </w:rPr>
  </w:style>
  <w:style w:type="paragraph" w:styleId="Caption">
    <w:name w:val="caption"/>
    <w:basedOn w:val="Heading3"/>
    <w:next w:val="Normal"/>
    <w:autoRedefine/>
    <w:uiPriority w:val="35"/>
    <w:unhideWhenUsed/>
    <w:qFormat/>
    <w:rsid w:val="0074233B"/>
    <w:pPr>
      <w:spacing w:before="0" w:after="240" w:line="240" w:lineRule="auto"/>
      <w:jc w:val="center"/>
    </w:pPr>
    <w:rPr>
      <w:b w:val="0"/>
      <w:i/>
      <w:iCs/>
      <w:color w:val="000000" w:themeColor="text1"/>
      <w:szCs w:val="24"/>
    </w:rPr>
  </w:style>
  <w:style w:type="paragraph" w:styleId="ListParagraph">
    <w:name w:val="List Paragraph"/>
    <w:aliases w:val="Cross-Reference"/>
    <w:basedOn w:val="Normal"/>
    <w:next w:val="Default"/>
    <w:autoRedefine/>
    <w:uiPriority w:val="34"/>
    <w:qFormat/>
    <w:rsid w:val="00DA059E"/>
    <w:pPr>
      <w:ind w:left="720"/>
      <w:contextualSpacing/>
    </w:pPr>
    <w:rPr>
      <w:rFonts w:ascii="Times New Roman Bold" w:hAnsi="Times New Roman Bold"/>
      <w:b/>
      <w:smallCaps/>
    </w:rPr>
  </w:style>
  <w:style w:type="character" w:styleId="Emphasis">
    <w:name w:val="Emphasis"/>
    <w:basedOn w:val="DefaultParagraphFont"/>
    <w:uiPriority w:val="20"/>
    <w:qFormat/>
    <w:rsid w:val="00267F68"/>
    <w:rPr>
      <w:i/>
      <w:iCs/>
    </w:rPr>
  </w:style>
  <w:style w:type="character" w:customStyle="1" w:styleId="Heading4Char">
    <w:name w:val="Heading 4 Char"/>
    <w:basedOn w:val="DefaultParagraphFont"/>
    <w:link w:val="Heading4"/>
    <w:uiPriority w:val="9"/>
    <w:semiHidden/>
    <w:rsid w:val="00F75181"/>
    <w:rPr>
      <w:rFonts w:asciiTheme="majorHAnsi" w:eastAsiaTheme="majorEastAsia" w:hAnsiTheme="majorHAnsi" w:cstheme="majorBidi"/>
      <w:i/>
      <w:iCs/>
      <w:color w:val="2F5496" w:themeColor="accent1" w:themeShade="BF"/>
    </w:rPr>
  </w:style>
  <w:style w:type="paragraph" w:customStyle="1" w:styleId="p1">
    <w:name w:val="p1"/>
    <w:basedOn w:val="Normal"/>
    <w:rsid w:val="00030AD2"/>
    <w:pPr>
      <w:spacing w:line="240" w:lineRule="auto"/>
      <w:jc w:val="left"/>
    </w:pPr>
    <w:rPr>
      <w:rFonts w:ascii="Times" w:hAnsi="Times"/>
      <w:color w:val="000000"/>
      <w:sz w:val="11"/>
      <w:szCs w:val="11"/>
    </w:rPr>
  </w:style>
  <w:style w:type="character" w:customStyle="1" w:styleId="s1">
    <w:name w:val="s1"/>
    <w:basedOn w:val="DefaultParagraphFont"/>
    <w:rsid w:val="00030AD2"/>
    <w:rPr>
      <w:color w:val="0000FF"/>
    </w:rPr>
  </w:style>
  <w:style w:type="character" w:customStyle="1" w:styleId="s2">
    <w:name w:val="s2"/>
    <w:basedOn w:val="DefaultParagraphFont"/>
    <w:rsid w:val="00030AD2"/>
    <w:rPr>
      <w:rFonts w:ascii="Helvetica" w:hAnsi="Helvetica" w:hint="default"/>
      <w:sz w:val="11"/>
      <w:szCs w:val="11"/>
    </w:rPr>
  </w:style>
  <w:style w:type="paragraph" w:styleId="Header">
    <w:name w:val="header"/>
    <w:basedOn w:val="Normal"/>
    <w:link w:val="HeaderChar"/>
    <w:uiPriority w:val="99"/>
    <w:unhideWhenUsed/>
    <w:rsid w:val="00EA1C3D"/>
    <w:pPr>
      <w:tabs>
        <w:tab w:val="center" w:pos="4680"/>
        <w:tab w:val="right" w:pos="9360"/>
      </w:tabs>
      <w:spacing w:line="240" w:lineRule="auto"/>
    </w:pPr>
  </w:style>
  <w:style w:type="character" w:customStyle="1" w:styleId="HeaderChar">
    <w:name w:val="Header Char"/>
    <w:basedOn w:val="DefaultParagraphFont"/>
    <w:link w:val="Header"/>
    <w:uiPriority w:val="99"/>
    <w:rsid w:val="00EA1C3D"/>
    <w:rPr>
      <w:rFonts w:ascii="Times New Roman" w:hAnsi="Times New Roman" w:cs="Times New Roman"/>
    </w:rPr>
  </w:style>
  <w:style w:type="paragraph" w:styleId="Footer">
    <w:name w:val="footer"/>
    <w:basedOn w:val="Normal"/>
    <w:link w:val="FooterChar"/>
    <w:uiPriority w:val="99"/>
    <w:unhideWhenUsed/>
    <w:rsid w:val="00EA1C3D"/>
    <w:pPr>
      <w:tabs>
        <w:tab w:val="center" w:pos="4680"/>
        <w:tab w:val="right" w:pos="9360"/>
      </w:tabs>
      <w:spacing w:line="240" w:lineRule="auto"/>
    </w:pPr>
  </w:style>
  <w:style w:type="character" w:customStyle="1" w:styleId="FooterChar">
    <w:name w:val="Footer Char"/>
    <w:basedOn w:val="DefaultParagraphFont"/>
    <w:link w:val="Footer"/>
    <w:uiPriority w:val="99"/>
    <w:rsid w:val="00EA1C3D"/>
    <w:rPr>
      <w:rFonts w:ascii="Times New Roman" w:hAnsi="Times New Roman" w:cs="Times New Roman"/>
    </w:rPr>
  </w:style>
  <w:style w:type="character" w:styleId="PageNumber">
    <w:name w:val="page number"/>
    <w:basedOn w:val="DefaultParagraphFont"/>
    <w:uiPriority w:val="99"/>
    <w:semiHidden/>
    <w:unhideWhenUsed/>
    <w:rsid w:val="00092F85"/>
  </w:style>
  <w:style w:type="character" w:customStyle="1" w:styleId="element-citation">
    <w:name w:val="element-citation"/>
    <w:basedOn w:val="DefaultParagraphFont"/>
    <w:rsid w:val="00A612B4"/>
  </w:style>
  <w:style w:type="character" w:customStyle="1" w:styleId="apple-converted-space">
    <w:name w:val="apple-converted-space"/>
    <w:basedOn w:val="DefaultParagraphFont"/>
    <w:rsid w:val="00A612B4"/>
  </w:style>
  <w:style w:type="character" w:customStyle="1" w:styleId="ref-journal">
    <w:name w:val="ref-journal"/>
    <w:basedOn w:val="DefaultParagraphFont"/>
    <w:rsid w:val="00A612B4"/>
  </w:style>
  <w:style w:type="character" w:customStyle="1" w:styleId="ref-vol">
    <w:name w:val="ref-vol"/>
    <w:basedOn w:val="DefaultParagraphFont"/>
    <w:rsid w:val="00A612B4"/>
  </w:style>
  <w:style w:type="character" w:customStyle="1" w:styleId="nowrap">
    <w:name w:val="nowrap"/>
    <w:basedOn w:val="DefaultParagraphFont"/>
    <w:rsid w:val="00A612B4"/>
  </w:style>
  <w:style w:type="character" w:styleId="FollowedHyperlink">
    <w:name w:val="FollowedHyperlink"/>
    <w:basedOn w:val="DefaultParagraphFont"/>
    <w:uiPriority w:val="99"/>
    <w:semiHidden/>
    <w:unhideWhenUsed/>
    <w:rsid w:val="00175137"/>
    <w:rPr>
      <w:color w:val="954F72" w:themeColor="followedHyperlink"/>
      <w:u w:val="single"/>
    </w:rPr>
  </w:style>
  <w:style w:type="character" w:customStyle="1" w:styleId="UnresolvedMention1">
    <w:name w:val="Unresolved Mention1"/>
    <w:basedOn w:val="DefaultParagraphFont"/>
    <w:uiPriority w:val="99"/>
    <w:rsid w:val="006874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552355">
      <w:bodyDiv w:val="1"/>
      <w:marLeft w:val="0"/>
      <w:marRight w:val="0"/>
      <w:marTop w:val="0"/>
      <w:marBottom w:val="0"/>
      <w:divBdr>
        <w:top w:val="none" w:sz="0" w:space="0" w:color="auto"/>
        <w:left w:val="none" w:sz="0" w:space="0" w:color="auto"/>
        <w:bottom w:val="none" w:sz="0" w:space="0" w:color="auto"/>
        <w:right w:val="none" w:sz="0" w:space="0" w:color="auto"/>
      </w:divBdr>
    </w:div>
    <w:div w:id="579558942">
      <w:bodyDiv w:val="1"/>
      <w:marLeft w:val="0"/>
      <w:marRight w:val="0"/>
      <w:marTop w:val="0"/>
      <w:marBottom w:val="0"/>
      <w:divBdr>
        <w:top w:val="none" w:sz="0" w:space="0" w:color="auto"/>
        <w:left w:val="none" w:sz="0" w:space="0" w:color="auto"/>
        <w:bottom w:val="none" w:sz="0" w:space="0" w:color="auto"/>
        <w:right w:val="none" w:sz="0" w:space="0" w:color="auto"/>
      </w:divBdr>
    </w:div>
    <w:div w:id="684550506">
      <w:bodyDiv w:val="1"/>
      <w:marLeft w:val="0"/>
      <w:marRight w:val="0"/>
      <w:marTop w:val="0"/>
      <w:marBottom w:val="0"/>
      <w:divBdr>
        <w:top w:val="none" w:sz="0" w:space="0" w:color="auto"/>
        <w:left w:val="none" w:sz="0" w:space="0" w:color="auto"/>
        <w:bottom w:val="none" w:sz="0" w:space="0" w:color="auto"/>
        <w:right w:val="none" w:sz="0" w:space="0" w:color="auto"/>
      </w:divBdr>
    </w:div>
    <w:div w:id="728303358">
      <w:bodyDiv w:val="1"/>
      <w:marLeft w:val="0"/>
      <w:marRight w:val="0"/>
      <w:marTop w:val="0"/>
      <w:marBottom w:val="0"/>
      <w:divBdr>
        <w:top w:val="none" w:sz="0" w:space="0" w:color="auto"/>
        <w:left w:val="none" w:sz="0" w:space="0" w:color="auto"/>
        <w:bottom w:val="none" w:sz="0" w:space="0" w:color="auto"/>
        <w:right w:val="none" w:sz="0" w:space="0" w:color="auto"/>
      </w:divBdr>
    </w:div>
    <w:div w:id="729310614">
      <w:bodyDiv w:val="1"/>
      <w:marLeft w:val="0"/>
      <w:marRight w:val="0"/>
      <w:marTop w:val="0"/>
      <w:marBottom w:val="0"/>
      <w:divBdr>
        <w:top w:val="none" w:sz="0" w:space="0" w:color="auto"/>
        <w:left w:val="none" w:sz="0" w:space="0" w:color="auto"/>
        <w:bottom w:val="none" w:sz="0" w:space="0" w:color="auto"/>
        <w:right w:val="none" w:sz="0" w:space="0" w:color="auto"/>
      </w:divBdr>
    </w:div>
    <w:div w:id="796875596">
      <w:bodyDiv w:val="1"/>
      <w:marLeft w:val="0"/>
      <w:marRight w:val="0"/>
      <w:marTop w:val="0"/>
      <w:marBottom w:val="0"/>
      <w:divBdr>
        <w:top w:val="none" w:sz="0" w:space="0" w:color="auto"/>
        <w:left w:val="none" w:sz="0" w:space="0" w:color="auto"/>
        <w:bottom w:val="none" w:sz="0" w:space="0" w:color="auto"/>
        <w:right w:val="none" w:sz="0" w:space="0" w:color="auto"/>
      </w:divBdr>
    </w:div>
    <w:div w:id="955333700">
      <w:bodyDiv w:val="1"/>
      <w:marLeft w:val="0"/>
      <w:marRight w:val="0"/>
      <w:marTop w:val="0"/>
      <w:marBottom w:val="0"/>
      <w:divBdr>
        <w:top w:val="none" w:sz="0" w:space="0" w:color="auto"/>
        <w:left w:val="none" w:sz="0" w:space="0" w:color="auto"/>
        <w:bottom w:val="none" w:sz="0" w:space="0" w:color="auto"/>
        <w:right w:val="none" w:sz="0" w:space="0" w:color="auto"/>
      </w:divBdr>
    </w:div>
    <w:div w:id="961502493">
      <w:bodyDiv w:val="1"/>
      <w:marLeft w:val="0"/>
      <w:marRight w:val="0"/>
      <w:marTop w:val="0"/>
      <w:marBottom w:val="0"/>
      <w:divBdr>
        <w:top w:val="none" w:sz="0" w:space="0" w:color="auto"/>
        <w:left w:val="none" w:sz="0" w:space="0" w:color="auto"/>
        <w:bottom w:val="none" w:sz="0" w:space="0" w:color="auto"/>
        <w:right w:val="none" w:sz="0" w:space="0" w:color="auto"/>
      </w:divBdr>
    </w:div>
    <w:div w:id="1007174006">
      <w:bodyDiv w:val="1"/>
      <w:marLeft w:val="0"/>
      <w:marRight w:val="0"/>
      <w:marTop w:val="0"/>
      <w:marBottom w:val="0"/>
      <w:divBdr>
        <w:top w:val="none" w:sz="0" w:space="0" w:color="auto"/>
        <w:left w:val="none" w:sz="0" w:space="0" w:color="auto"/>
        <w:bottom w:val="none" w:sz="0" w:space="0" w:color="auto"/>
        <w:right w:val="none" w:sz="0" w:space="0" w:color="auto"/>
      </w:divBdr>
      <w:divsChild>
        <w:div w:id="143131800">
          <w:marLeft w:val="0"/>
          <w:marRight w:val="0"/>
          <w:marTop w:val="0"/>
          <w:marBottom w:val="0"/>
          <w:divBdr>
            <w:top w:val="none" w:sz="0" w:space="0" w:color="auto"/>
            <w:left w:val="none" w:sz="0" w:space="0" w:color="auto"/>
            <w:bottom w:val="none" w:sz="0" w:space="0" w:color="auto"/>
            <w:right w:val="none" w:sz="0" w:space="0" w:color="auto"/>
          </w:divBdr>
          <w:divsChild>
            <w:div w:id="118183161">
              <w:marLeft w:val="0"/>
              <w:marRight w:val="0"/>
              <w:marTop w:val="0"/>
              <w:marBottom w:val="0"/>
              <w:divBdr>
                <w:top w:val="none" w:sz="0" w:space="0" w:color="auto"/>
                <w:left w:val="none" w:sz="0" w:space="0" w:color="auto"/>
                <w:bottom w:val="none" w:sz="0" w:space="0" w:color="auto"/>
                <w:right w:val="none" w:sz="0" w:space="0" w:color="auto"/>
              </w:divBdr>
              <w:divsChild>
                <w:div w:id="63198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668805">
      <w:bodyDiv w:val="1"/>
      <w:marLeft w:val="0"/>
      <w:marRight w:val="0"/>
      <w:marTop w:val="0"/>
      <w:marBottom w:val="0"/>
      <w:divBdr>
        <w:top w:val="none" w:sz="0" w:space="0" w:color="auto"/>
        <w:left w:val="none" w:sz="0" w:space="0" w:color="auto"/>
        <w:bottom w:val="none" w:sz="0" w:space="0" w:color="auto"/>
        <w:right w:val="none" w:sz="0" w:space="0" w:color="auto"/>
      </w:divBdr>
    </w:div>
    <w:div w:id="1285651040">
      <w:bodyDiv w:val="1"/>
      <w:marLeft w:val="0"/>
      <w:marRight w:val="0"/>
      <w:marTop w:val="0"/>
      <w:marBottom w:val="0"/>
      <w:divBdr>
        <w:top w:val="none" w:sz="0" w:space="0" w:color="auto"/>
        <w:left w:val="none" w:sz="0" w:space="0" w:color="auto"/>
        <w:bottom w:val="none" w:sz="0" w:space="0" w:color="auto"/>
        <w:right w:val="none" w:sz="0" w:space="0" w:color="auto"/>
      </w:divBdr>
    </w:div>
    <w:div w:id="1298877486">
      <w:bodyDiv w:val="1"/>
      <w:marLeft w:val="0"/>
      <w:marRight w:val="0"/>
      <w:marTop w:val="0"/>
      <w:marBottom w:val="0"/>
      <w:divBdr>
        <w:top w:val="none" w:sz="0" w:space="0" w:color="auto"/>
        <w:left w:val="none" w:sz="0" w:space="0" w:color="auto"/>
        <w:bottom w:val="none" w:sz="0" w:space="0" w:color="auto"/>
        <w:right w:val="none" w:sz="0" w:space="0" w:color="auto"/>
      </w:divBdr>
    </w:div>
    <w:div w:id="1480271369">
      <w:bodyDiv w:val="1"/>
      <w:marLeft w:val="0"/>
      <w:marRight w:val="0"/>
      <w:marTop w:val="0"/>
      <w:marBottom w:val="0"/>
      <w:divBdr>
        <w:top w:val="none" w:sz="0" w:space="0" w:color="auto"/>
        <w:left w:val="none" w:sz="0" w:space="0" w:color="auto"/>
        <w:bottom w:val="none" w:sz="0" w:space="0" w:color="auto"/>
        <w:right w:val="none" w:sz="0" w:space="0" w:color="auto"/>
      </w:divBdr>
    </w:div>
    <w:div w:id="1557934024">
      <w:bodyDiv w:val="1"/>
      <w:marLeft w:val="0"/>
      <w:marRight w:val="0"/>
      <w:marTop w:val="0"/>
      <w:marBottom w:val="0"/>
      <w:divBdr>
        <w:top w:val="none" w:sz="0" w:space="0" w:color="auto"/>
        <w:left w:val="none" w:sz="0" w:space="0" w:color="auto"/>
        <w:bottom w:val="none" w:sz="0" w:space="0" w:color="auto"/>
        <w:right w:val="none" w:sz="0" w:space="0" w:color="auto"/>
      </w:divBdr>
    </w:div>
    <w:div w:id="1605456543">
      <w:bodyDiv w:val="1"/>
      <w:marLeft w:val="0"/>
      <w:marRight w:val="0"/>
      <w:marTop w:val="0"/>
      <w:marBottom w:val="0"/>
      <w:divBdr>
        <w:top w:val="none" w:sz="0" w:space="0" w:color="auto"/>
        <w:left w:val="none" w:sz="0" w:space="0" w:color="auto"/>
        <w:bottom w:val="none" w:sz="0" w:space="0" w:color="auto"/>
        <w:right w:val="none" w:sz="0" w:space="0" w:color="auto"/>
      </w:divBdr>
    </w:div>
    <w:div w:id="1657414412">
      <w:bodyDiv w:val="1"/>
      <w:marLeft w:val="0"/>
      <w:marRight w:val="0"/>
      <w:marTop w:val="0"/>
      <w:marBottom w:val="0"/>
      <w:divBdr>
        <w:top w:val="none" w:sz="0" w:space="0" w:color="auto"/>
        <w:left w:val="none" w:sz="0" w:space="0" w:color="auto"/>
        <w:bottom w:val="none" w:sz="0" w:space="0" w:color="auto"/>
        <w:right w:val="none" w:sz="0" w:space="0" w:color="auto"/>
      </w:divBdr>
    </w:div>
    <w:div w:id="1876499588">
      <w:bodyDiv w:val="1"/>
      <w:marLeft w:val="0"/>
      <w:marRight w:val="0"/>
      <w:marTop w:val="0"/>
      <w:marBottom w:val="0"/>
      <w:divBdr>
        <w:top w:val="none" w:sz="0" w:space="0" w:color="auto"/>
        <w:left w:val="none" w:sz="0" w:space="0" w:color="auto"/>
        <w:bottom w:val="none" w:sz="0" w:space="0" w:color="auto"/>
        <w:right w:val="none" w:sz="0" w:space="0" w:color="auto"/>
      </w:divBdr>
    </w:div>
    <w:div w:id="1999646828">
      <w:bodyDiv w:val="1"/>
      <w:marLeft w:val="0"/>
      <w:marRight w:val="0"/>
      <w:marTop w:val="0"/>
      <w:marBottom w:val="0"/>
      <w:divBdr>
        <w:top w:val="none" w:sz="0" w:space="0" w:color="auto"/>
        <w:left w:val="none" w:sz="0" w:space="0" w:color="auto"/>
        <w:bottom w:val="none" w:sz="0" w:space="0" w:color="auto"/>
        <w:right w:val="none" w:sz="0" w:space="0" w:color="auto"/>
      </w:divBdr>
    </w:div>
    <w:div w:id="20280972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oris.bernhardt@mcgill.ca"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FEB4CCDE-CE18-D94C-9E89-2688ACA46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8</Pages>
  <Words>16197</Words>
  <Characters>92327</Characters>
  <Application>Microsoft Macintosh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der Vos de Wael</dc:creator>
  <cp:keywords/>
  <dc:description/>
  <cp:lastModifiedBy>Microsoft Office User</cp:lastModifiedBy>
  <cp:revision>5</cp:revision>
  <cp:lastPrinted>2018-03-02T19:26:00Z</cp:lastPrinted>
  <dcterms:created xsi:type="dcterms:W3CDTF">2018-07-12T21:20:00Z</dcterms:created>
  <dcterms:modified xsi:type="dcterms:W3CDTF">2018-07-13T08:42:00Z</dcterms:modified>
</cp:coreProperties>
</file>